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tbl>
      <w:tblPr>
        <w:tblW w:w="4300" w:type="dxa"/>
        <w:tblInd w:w="55" w:type="dxa"/>
        <w:tblLayout w:type="fixed"/>
        <w:tblCellMar>
          <w:top w:w="55" w:type="dxa"/>
          <w:left w:w="55" w:type="dxa"/>
          <w:bottom w:w="55" w:type="dxa"/>
          <w:right w:w="55" w:type="dxa"/>
        </w:tblCellMar>
        <w:tblLook w:val="0000" w:firstRow="0" w:lastRow="0" w:firstColumn="0" w:lastColumn="0" w:noHBand="0" w:noVBand="0"/>
      </w:tblPr>
      <w:tblGrid>
        <w:gridCol w:w="4300"/>
      </w:tblGrid>
      <w:tr w:rsidR="00F35C66" w14:paraId="0174F555" w14:textId="77777777" w:rsidTr="00F35C66">
        <w:trPr>
          <w:trHeight w:val="1225"/>
        </w:trPr>
        <w:tc>
          <w:tcPr>
            <w:tcW w:w="4300" w:type="dxa"/>
          </w:tcPr>
          <w:p w14:paraId="50D45298" w14:textId="77777777" w:rsidR="00F35C66" w:rsidRDefault="00F35C66" w:rsidP="007017E7">
            <w:pPr>
              <w:pStyle w:val="Contenudetableau"/>
              <w:ind w:left="-202"/>
            </w:pPr>
            <w:r>
              <w:rPr>
                <w:noProof/>
              </w:rPr>
              <w:drawing>
                <wp:inline distT="0" distB="0" distL="0" distR="0" wp14:anchorId="6F1CC440" wp14:editId="3DA1B473">
                  <wp:extent cx="2127745" cy="609600"/>
                  <wp:effectExtent l="0" t="0" r="6350" b="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U:\BIB\Photos_bibliotheque\logo-transition-montpellier-supagro-120pixels.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127745" cy="609600"/>
                          </a:xfrm>
                          <a:prstGeom prst="rect">
                            <a:avLst/>
                          </a:prstGeom>
                          <a:noFill/>
                          <a:ln>
                            <a:noFill/>
                          </a:ln>
                        </pic:spPr>
                      </pic:pic>
                    </a:graphicData>
                  </a:graphic>
                </wp:inline>
              </w:drawing>
            </w:r>
          </w:p>
        </w:tc>
      </w:tr>
    </w:tbl>
    <w:p w14:paraId="1BA9BD39" w14:textId="77777777" w:rsidR="005A09F0" w:rsidRPr="00EA76C3" w:rsidRDefault="005A09F0" w:rsidP="005A09F0">
      <w:pPr>
        <w:pStyle w:val="102TitreMmoire"/>
        <w:rPr>
          <w:rFonts w:ascii="Arial" w:hAnsi="Arial" w:cs="Arial"/>
        </w:rPr>
      </w:pPr>
      <w:r w:rsidRPr="00EA76C3">
        <w:rPr>
          <w:rFonts w:ascii="Arial" w:hAnsi="Arial" w:cs="Arial"/>
        </w:rPr>
        <w:t xml:space="preserve">Mémoire </w:t>
      </w:r>
      <w:r>
        <w:rPr>
          <w:rFonts w:ascii="Arial" w:hAnsi="Arial" w:cs="Arial"/>
        </w:rPr>
        <w:t>de fin d'études</w:t>
      </w:r>
    </w:p>
    <w:p w14:paraId="59CCE23C" w14:textId="77777777" w:rsidR="005A09F0" w:rsidRPr="00EA76C3" w:rsidRDefault="005A09F0" w:rsidP="005A09F0">
      <w:pPr>
        <w:pStyle w:val="105Mmoireprsentpar"/>
        <w:rPr>
          <w:rFonts w:ascii="Arial" w:hAnsi="Arial" w:cs="Arial"/>
        </w:rPr>
      </w:pPr>
      <w:r w:rsidRPr="00EA76C3">
        <w:rPr>
          <w:rFonts w:ascii="Arial" w:hAnsi="Arial" w:cs="Arial"/>
        </w:rPr>
        <w:t>présen</w:t>
      </w:r>
      <w:r>
        <w:rPr>
          <w:rFonts w:ascii="Arial" w:hAnsi="Arial" w:cs="Arial"/>
        </w:rPr>
        <w:t>té pour l'obtention du diplôme d’ingénieur agronome</w:t>
      </w:r>
      <w:r w:rsidRPr="00EA76C3">
        <w:rPr>
          <w:rFonts w:ascii="Arial" w:hAnsi="Arial" w:cs="Arial"/>
        </w:rPr>
        <w:t xml:space="preserve"> </w:t>
      </w:r>
      <w:r>
        <w:rPr>
          <w:rFonts w:ascii="Arial" w:hAnsi="Arial" w:cs="Arial"/>
        </w:rPr>
        <w:br/>
        <w:t xml:space="preserve">Option : </w:t>
      </w:r>
      <w:r w:rsidRPr="009843A6">
        <w:rPr>
          <w:rFonts w:ascii="Arial" w:hAnsi="Arial" w:cs="Arial"/>
        </w:rPr>
        <w:t>Amélioration des plantes et ingénierie végétale méditerranéennes et tropicales (APIMET)</w:t>
      </w:r>
    </w:p>
    <w:p w14:paraId="2F33C94B" w14:textId="77777777" w:rsidR="00804185" w:rsidRDefault="005A09F0" w:rsidP="00804185">
      <w:pPr>
        <w:pStyle w:val="102TitreMmoire"/>
        <w:pBdr>
          <w:top w:val="single" w:sz="8" w:space="1" w:color="000000"/>
          <w:left w:val="single" w:sz="8" w:space="1" w:color="000000"/>
          <w:bottom w:val="single" w:sz="8" w:space="1" w:color="000000"/>
          <w:right w:val="single" w:sz="8" w:space="1" w:color="000000"/>
        </w:pBdr>
        <w:spacing w:before="0" w:after="0" w:line="240" w:lineRule="auto"/>
        <w:rPr>
          <w:rFonts w:ascii="Arial" w:hAnsi="Arial" w:cs="Arial"/>
        </w:rPr>
      </w:pPr>
      <w:r>
        <w:rPr>
          <w:rFonts w:ascii="Arial" w:hAnsi="Arial" w:cs="Arial"/>
        </w:rPr>
        <w:t>Les pratiques de sélections pa</w:t>
      </w:r>
      <w:r w:rsidR="00230967">
        <w:rPr>
          <w:rFonts w:ascii="Arial" w:hAnsi="Arial" w:cs="Arial"/>
        </w:rPr>
        <w:t xml:space="preserve">ysannes de blé dur : </w:t>
      </w:r>
    </w:p>
    <w:p w14:paraId="2DFDFDA8" w14:textId="00D87136" w:rsidR="00804185" w:rsidRPr="00EA76C3" w:rsidRDefault="007537FB" w:rsidP="00804185">
      <w:pPr>
        <w:pStyle w:val="102TitreMmoire"/>
        <w:pBdr>
          <w:top w:val="single" w:sz="8" w:space="1" w:color="000000"/>
          <w:left w:val="single" w:sz="8" w:space="1" w:color="000000"/>
          <w:bottom w:val="single" w:sz="8" w:space="1" w:color="000000"/>
          <w:right w:val="single" w:sz="8" w:space="1" w:color="000000"/>
        </w:pBdr>
        <w:spacing w:before="0" w:after="0" w:line="240" w:lineRule="auto"/>
        <w:rPr>
          <w:rFonts w:ascii="Arial" w:hAnsi="Arial" w:cs="Arial"/>
        </w:rPr>
      </w:pPr>
      <w:r>
        <w:rPr>
          <w:rFonts w:ascii="Arial" w:hAnsi="Arial" w:cs="Arial"/>
        </w:rPr>
        <w:t>Q</w:t>
      </w:r>
      <w:r w:rsidR="003571BA">
        <w:rPr>
          <w:rFonts w:ascii="Arial" w:hAnsi="Arial" w:cs="Arial"/>
        </w:rPr>
        <w:t>uel regard porter</w:t>
      </w:r>
      <w:r>
        <w:rPr>
          <w:rFonts w:ascii="Arial" w:hAnsi="Arial" w:cs="Arial"/>
        </w:rPr>
        <w:t xml:space="preserve"> sur le</w:t>
      </w:r>
      <w:r w:rsidR="003571BA">
        <w:rPr>
          <w:rFonts w:ascii="Arial" w:hAnsi="Arial" w:cs="Arial"/>
        </w:rPr>
        <w:t>s</w:t>
      </w:r>
      <w:r>
        <w:rPr>
          <w:rFonts w:ascii="Arial" w:hAnsi="Arial" w:cs="Arial"/>
        </w:rPr>
        <w:t xml:space="preserve"> grain</w:t>
      </w:r>
      <w:r w:rsidR="003571BA">
        <w:rPr>
          <w:rFonts w:ascii="Arial" w:hAnsi="Arial" w:cs="Arial"/>
        </w:rPr>
        <w:t>s</w:t>
      </w:r>
      <w:r w:rsidR="002F7EC3">
        <w:rPr>
          <w:rFonts w:ascii="Arial" w:hAnsi="Arial" w:cs="Arial"/>
        </w:rPr>
        <w:t> ?</w:t>
      </w:r>
    </w:p>
    <w:p w14:paraId="2031915C" w14:textId="77777777" w:rsidR="00804185" w:rsidRDefault="00804185" w:rsidP="00CA204E">
      <w:pPr>
        <w:pStyle w:val="Corpsdetexte"/>
        <w:jc w:val="center"/>
        <w:rPr>
          <w:rFonts w:ascii="Arial" w:hAnsi="Arial" w:cs="Arial"/>
        </w:rPr>
      </w:pPr>
    </w:p>
    <w:p w14:paraId="40BD41A4" w14:textId="354E842D" w:rsidR="005A09F0" w:rsidRPr="00EA76C3" w:rsidRDefault="00CA204E" w:rsidP="00CA204E">
      <w:pPr>
        <w:pStyle w:val="Corpsdetexte"/>
        <w:jc w:val="center"/>
        <w:rPr>
          <w:rFonts w:ascii="Arial" w:hAnsi="Arial" w:cs="Arial"/>
        </w:rPr>
      </w:pPr>
      <w:r>
        <w:rPr>
          <w:rFonts w:ascii="Arial" w:hAnsi="Arial" w:cs="Arial"/>
          <w:noProof/>
        </w:rPr>
        <w:drawing>
          <wp:inline distT="0" distB="0" distL="0" distR="0" wp14:anchorId="027711A1" wp14:editId="1283489D">
            <wp:extent cx="2755075" cy="1937243"/>
            <wp:effectExtent l="19050" t="19050" r="26670" b="2540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20230825_143647.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67801" cy="1946191"/>
                    </a:xfrm>
                    <a:prstGeom prst="rect">
                      <a:avLst/>
                    </a:prstGeom>
                    <a:ln>
                      <a:solidFill>
                        <a:schemeClr val="tx1"/>
                      </a:solidFill>
                    </a:ln>
                  </pic:spPr>
                </pic:pic>
              </a:graphicData>
            </a:graphic>
          </wp:inline>
        </w:drawing>
      </w:r>
    </w:p>
    <w:p w14:paraId="38F0D3D3" w14:textId="14DC784D" w:rsidR="005A09F0" w:rsidRPr="00EA76C3" w:rsidRDefault="005A09F0" w:rsidP="005A09F0">
      <w:pPr>
        <w:pStyle w:val="105Mmoireprsentpar"/>
        <w:rPr>
          <w:rFonts w:ascii="Arial" w:hAnsi="Arial" w:cs="Arial"/>
        </w:rPr>
      </w:pPr>
      <w:proofErr w:type="gramStart"/>
      <w:r>
        <w:rPr>
          <w:rFonts w:ascii="Arial" w:hAnsi="Arial" w:cs="Arial"/>
        </w:rPr>
        <w:t>par</w:t>
      </w:r>
      <w:proofErr w:type="gramEnd"/>
      <w:r>
        <w:rPr>
          <w:rFonts w:ascii="Arial" w:hAnsi="Arial" w:cs="Arial"/>
        </w:rPr>
        <w:t xml:space="preserve"> Clément BIENVENU</w:t>
      </w:r>
      <w:r w:rsidRPr="00EA76C3">
        <w:rPr>
          <w:rFonts w:ascii="Arial" w:hAnsi="Arial" w:cs="Arial"/>
        </w:rPr>
        <w:t xml:space="preserve"> </w:t>
      </w:r>
    </w:p>
    <w:p w14:paraId="09FB08A4" w14:textId="77777777" w:rsidR="005A09F0" w:rsidRPr="00EA76C3" w:rsidRDefault="005A09F0" w:rsidP="005A09F0">
      <w:pPr>
        <w:pStyle w:val="105Mmoireprsentpar"/>
        <w:rPr>
          <w:rFonts w:ascii="Arial" w:hAnsi="Arial" w:cs="Arial"/>
        </w:rPr>
        <w:sectPr w:rsidR="005A09F0" w:rsidRPr="00EA76C3">
          <w:footnotePr>
            <w:pos w:val="beneathText"/>
          </w:footnotePr>
          <w:type w:val="continuous"/>
          <w:pgSz w:w="11906" w:h="16838"/>
          <w:pgMar w:top="1134" w:right="1134" w:bottom="1134" w:left="1134" w:header="720" w:footer="720" w:gutter="0"/>
          <w:cols w:space="720"/>
        </w:sectPr>
      </w:pPr>
      <w:r w:rsidRPr="00EA76C3">
        <w:rPr>
          <w:rFonts w:ascii="Arial" w:hAnsi="Arial" w:cs="Arial"/>
        </w:rPr>
        <w:t>Année de soutenanc</w:t>
      </w:r>
      <w:r>
        <w:rPr>
          <w:rFonts w:ascii="Arial" w:hAnsi="Arial" w:cs="Arial"/>
        </w:rPr>
        <w:t>e : 2023</w:t>
      </w:r>
    </w:p>
    <w:p w14:paraId="7E873DE3" w14:textId="77777777" w:rsidR="005A09F0" w:rsidRPr="00EA76C3" w:rsidRDefault="005A09F0" w:rsidP="005A09F0">
      <w:pPr>
        <w:pStyle w:val="109Matredestage1"/>
        <w:rPr>
          <w:rFonts w:ascii="Arial" w:hAnsi="Arial" w:cs="Arial"/>
        </w:rPr>
      </w:pPr>
      <w:r w:rsidRPr="00EA76C3">
        <w:rPr>
          <w:rFonts w:ascii="Arial" w:hAnsi="Arial" w:cs="Arial"/>
        </w:rPr>
        <w:t>Mémoire préparé s</w:t>
      </w:r>
      <w:r>
        <w:rPr>
          <w:rFonts w:ascii="Arial" w:hAnsi="Arial" w:cs="Arial"/>
        </w:rPr>
        <w:t>ous la direction de : Jean-François MARTIN</w:t>
      </w:r>
    </w:p>
    <w:p w14:paraId="255E2427" w14:textId="77777777" w:rsidR="005A09F0" w:rsidRPr="00EA76C3" w:rsidRDefault="005A09F0" w:rsidP="005A09F0">
      <w:pPr>
        <w:pStyle w:val="109Matredestage1"/>
        <w:rPr>
          <w:rFonts w:ascii="Arial" w:hAnsi="Arial" w:cs="Arial"/>
        </w:rPr>
      </w:pPr>
      <w:r w:rsidRPr="00EA76C3">
        <w:rPr>
          <w:rFonts w:ascii="Arial" w:hAnsi="Arial" w:cs="Arial"/>
        </w:rPr>
        <w:t xml:space="preserve">Présenté le : </w:t>
      </w:r>
      <w:r>
        <w:rPr>
          <w:rFonts w:ascii="Arial" w:hAnsi="Arial" w:cs="Arial"/>
        </w:rPr>
        <w:t>21/09/2023</w:t>
      </w:r>
    </w:p>
    <w:p w14:paraId="279DBB38" w14:textId="77777777" w:rsidR="005A09F0" w:rsidRPr="00EA76C3" w:rsidRDefault="005A09F0" w:rsidP="005A09F0">
      <w:pPr>
        <w:pStyle w:val="109Matredestage1"/>
        <w:rPr>
          <w:rFonts w:ascii="Arial" w:hAnsi="Arial" w:cs="Arial"/>
        </w:rPr>
      </w:pPr>
      <w:proofErr w:type="gramStart"/>
      <w:r w:rsidRPr="00EA76C3">
        <w:rPr>
          <w:rFonts w:ascii="Arial" w:hAnsi="Arial" w:cs="Arial"/>
        </w:rPr>
        <w:t>devant</w:t>
      </w:r>
      <w:proofErr w:type="gramEnd"/>
      <w:r w:rsidRPr="00EA76C3">
        <w:rPr>
          <w:rFonts w:ascii="Arial" w:hAnsi="Arial" w:cs="Arial"/>
        </w:rPr>
        <w:t xml:space="preserve"> le jury :</w:t>
      </w:r>
    </w:p>
    <w:p w14:paraId="49886B3B" w14:textId="19752DEC" w:rsidR="00396A30" w:rsidRDefault="00881C02" w:rsidP="00396A30">
      <w:pPr>
        <w:pStyle w:val="109Matredestage1"/>
        <w:rPr>
          <w:rFonts w:ascii="Arial" w:hAnsi="Arial" w:cs="Arial"/>
        </w:rPr>
      </w:pPr>
      <w:r>
        <w:rPr>
          <w:rFonts w:ascii="Arial" w:hAnsi="Arial" w:cs="Arial"/>
        </w:rPr>
        <w:t>Vincent RANWEZ</w:t>
      </w:r>
    </w:p>
    <w:p w14:paraId="29C6EE31" w14:textId="15BDC8BD" w:rsidR="005A09F0" w:rsidRPr="00EA76C3" w:rsidRDefault="00396A30" w:rsidP="00396A30">
      <w:pPr>
        <w:pStyle w:val="109Matredestage1"/>
        <w:rPr>
          <w:rFonts w:ascii="Arial" w:hAnsi="Arial" w:cs="Arial"/>
        </w:rPr>
      </w:pPr>
      <w:r w:rsidRPr="00396A30">
        <w:rPr>
          <w:rFonts w:ascii="Arial" w:hAnsi="Arial" w:cs="Arial"/>
        </w:rPr>
        <w:t>Anne</w:t>
      </w:r>
      <w:r>
        <w:rPr>
          <w:rFonts w:ascii="Arial" w:hAnsi="Arial" w:cs="Arial"/>
        </w:rPr>
        <w:t xml:space="preserve"> </w:t>
      </w:r>
      <w:r w:rsidRPr="00396A30">
        <w:rPr>
          <w:rFonts w:ascii="Arial" w:hAnsi="Arial" w:cs="Arial"/>
        </w:rPr>
        <w:t>LAPERCHE</w:t>
      </w:r>
    </w:p>
    <w:p w14:paraId="0AE29877" w14:textId="6D3D0601" w:rsidR="005A09F0" w:rsidRDefault="00396A30" w:rsidP="00396A30">
      <w:pPr>
        <w:rPr>
          <w:rFonts w:ascii="Arial" w:hAnsi="Arial" w:cs="Arial"/>
        </w:rPr>
      </w:pPr>
      <w:r w:rsidRPr="00396A30">
        <w:rPr>
          <w:rFonts w:ascii="Arial" w:hAnsi="Arial" w:cs="Arial"/>
          <w:b/>
          <w:sz w:val="26"/>
        </w:rPr>
        <w:t>Timothée</w:t>
      </w:r>
      <w:r>
        <w:rPr>
          <w:rFonts w:ascii="Arial" w:hAnsi="Arial" w:cs="Arial"/>
          <w:b/>
          <w:sz w:val="26"/>
        </w:rPr>
        <w:t xml:space="preserve"> </w:t>
      </w:r>
      <w:r w:rsidRPr="00396A30">
        <w:rPr>
          <w:rFonts w:ascii="Arial" w:hAnsi="Arial" w:cs="Arial"/>
          <w:b/>
          <w:sz w:val="26"/>
        </w:rPr>
        <w:t>FLUTRE</w:t>
      </w:r>
    </w:p>
    <w:p w14:paraId="11D82D32" w14:textId="77777777" w:rsidR="00EF7C06" w:rsidRDefault="00EF7C06" w:rsidP="005A09F0">
      <w:pPr>
        <w:rPr>
          <w:rFonts w:ascii="Arial" w:hAnsi="Arial" w:cs="Arial"/>
        </w:rPr>
      </w:pPr>
    </w:p>
    <w:p w14:paraId="45AC1A54" w14:textId="705C84E0" w:rsidR="005A09F0" w:rsidRDefault="002C4981" w:rsidP="00C81530">
      <w:pPr>
        <w:rPr>
          <w:rFonts w:ascii="Arial" w:hAnsi="Arial" w:cs="Arial"/>
        </w:rPr>
      </w:pPr>
      <w:r>
        <w:rPr>
          <w:rFonts w:ascii="Arial" w:hAnsi="Arial" w:cs="Arial"/>
        </w:rPr>
        <w:t xml:space="preserve">Organisme d'accueil : </w:t>
      </w:r>
      <w:r w:rsidR="00A14652" w:rsidRPr="00A14652">
        <w:rPr>
          <w:rFonts w:ascii="Arial" w:hAnsi="Arial" w:cs="Arial"/>
        </w:rPr>
        <w:t>L’Institut national d’enseignement supérieur</w:t>
      </w:r>
      <w:r w:rsidR="00C81530">
        <w:rPr>
          <w:rFonts w:ascii="Arial" w:hAnsi="Arial" w:cs="Arial"/>
        </w:rPr>
        <w:t xml:space="preserve"> </w:t>
      </w:r>
      <w:r w:rsidR="00A14652" w:rsidRPr="00A14652">
        <w:rPr>
          <w:rFonts w:ascii="Arial" w:hAnsi="Arial" w:cs="Arial"/>
        </w:rPr>
        <w:t xml:space="preserve">pour l’agriculture, l’alimentation </w:t>
      </w:r>
      <w:r w:rsidR="00C81530">
        <w:rPr>
          <w:rFonts w:ascii="Arial" w:hAnsi="Arial" w:cs="Arial"/>
        </w:rPr>
        <w:t>e</w:t>
      </w:r>
      <w:r w:rsidR="00A14652" w:rsidRPr="00A14652">
        <w:rPr>
          <w:rFonts w:ascii="Arial" w:hAnsi="Arial" w:cs="Arial"/>
        </w:rPr>
        <w:t>t l’environnement (l'Institut</w:t>
      </w:r>
      <w:r w:rsidR="00C81530">
        <w:rPr>
          <w:rFonts w:ascii="Arial" w:hAnsi="Arial" w:cs="Arial"/>
        </w:rPr>
        <w:t xml:space="preserve"> </w:t>
      </w:r>
      <w:r w:rsidR="00A14652" w:rsidRPr="00A14652">
        <w:rPr>
          <w:rFonts w:ascii="Arial" w:hAnsi="Arial" w:cs="Arial"/>
        </w:rPr>
        <w:t>Agro)</w:t>
      </w:r>
      <w:r w:rsidR="00C81530">
        <w:rPr>
          <w:rFonts w:ascii="Arial" w:hAnsi="Arial" w:cs="Arial"/>
        </w:rPr>
        <w:t xml:space="preserve"> – </w:t>
      </w:r>
      <w:r w:rsidR="00C81530" w:rsidRPr="00C81530">
        <w:rPr>
          <w:rFonts w:ascii="Arial" w:hAnsi="Arial" w:cs="Arial"/>
        </w:rPr>
        <w:t>Chaire partenariale</w:t>
      </w:r>
      <w:r w:rsidR="00C81530">
        <w:rPr>
          <w:rFonts w:ascii="Arial" w:hAnsi="Arial" w:cs="Arial"/>
        </w:rPr>
        <w:t xml:space="preserve"> </w:t>
      </w:r>
      <w:r w:rsidR="00C81530" w:rsidRPr="00C81530">
        <w:rPr>
          <w:rFonts w:ascii="Arial" w:hAnsi="Arial" w:cs="Arial"/>
        </w:rPr>
        <w:t>"Semences pour Demain"</w:t>
      </w:r>
    </w:p>
    <w:p w14:paraId="5B6519ED" w14:textId="77777777" w:rsidR="00C81530" w:rsidRPr="00EA76C3" w:rsidRDefault="00C81530" w:rsidP="00C81530">
      <w:pPr>
        <w:rPr>
          <w:rFonts w:ascii="Arial" w:hAnsi="Arial" w:cs="Arial"/>
        </w:rPr>
      </w:pPr>
    </w:p>
    <w:p w14:paraId="566177CF" w14:textId="642AC4A4" w:rsidR="00110323" w:rsidRDefault="005A09F0" w:rsidP="005A09F0">
      <w:pPr>
        <w:pStyle w:val="107Ecoledorigine"/>
        <w:sectPr w:rsidR="00110323">
          <w:footnotePr>
            <w:pos w:val="beneathText"/>
          </w:footnotePr>
          <w:type w:val="continuous"/>
          <w:pgSz w:w="11906" w:h="16838"/>
          <w:pgMar w:top="1134" w:right="1134" w:bottom="1134" w:left="1134" w:header="720" w:footer="720" w:gutter="0"/>
          <w:cols w:space="720"/>
        </w:sectPr>
      </w:pPr>
      <w:r w:rsidRPr="00EA76C3">
        <w:rPr>
          <w:rFonts w:ascii="Arial" w:hAnsi="Arial" w:cs="Arial"/>
        </w:rPr>
        <w:t xml:space="preserve">Maître de stage : </w:t>
      </w:r>
      <w:r>
        <w:rPr>
          <w:rFonts w:ascii="Arial" w:hAnsi="Arial" w:cs="Arial"/>
        </w:rPr>
        <w:t>Jacques DAVID</w:t>
      </w:r>
    </w:p>
    <w:p w14:paraId="788303EC" w14:textId="77777777" w:rsidR="00110323" w:rsidRPr="00EA76C3" w:rsidRDefault="00110323">
      <w:pPr>
        <w:pStyle w:val="----Corpsdetexte----"/>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p>
    <w:p w14:paraId="553A67D3" w14:textId="77777777" w:rsidR="00110323" w:rsidRPr="00EA76C3" w:rsidRDefault="00110323">
      <w:pPr>
        <w:pStyle w:val="203Titreliminaire"/>
        <w:rPr>
          <w:rFonts w:cs="Arial"/>
        </w:rPr>
      </w:pPr>
      <w:r w:rsidRPr="00EA76C3">
        <w:rPr>
          <w:rFonts w:cs="Arial"/>
        </w:rPr>
        <w:lastRenderedPageBreak/>
        <w:t>Résumé</w:t>
      </w:r>
    </w:p>
    <w:p w14:paraId="01CE7D01" w14:textId="376A72EB" w:rsidR="0070124F" w:rsidRDefault="006E48C5" w:rsidP="004B0988">
      <w:pPr>
        <w:pStyle w:val="601Rsumtexte"/>
        <w:ind w:left="0"/>
        <w:rPr>
          <w:sz w:val="28"/>
          <w:szCs w:val="28"/>
        </w:rPr>
      </w:pPr>
      <w:r w:rsidRPr="00C10297">
        <w:rPr>
          <w:sz w:val="28"/>
          <w:szCs w:val="28"/>
        </w:rPr>
        <w:t>Comme toutes les cultures, le blé</w:t>
      </w:r>
      <w:r w:rsidR="00015152">
        <w:rPr>
          <w:sz w:val="28"/>
          <w:szCs w:val="28"/>
        </w:rPr>
        <w:t xml:space="preserve"> dur</w:t>
      </w:r>
      <w:r w:rsidR="00541996">
        <w:rPr>
          <w:sz w:val="28"/>
          <w:szCs w:val="28"/>
        </w:rPr>
        <w:t xml:space="preserve"> va être impacté</w:t>
      </w:r>
      <w:r w:rsidR="004B0988" w:rsidRPr="00C10297">
        <w:rPr>
          <w:sz w:val="28"/>
          <w:szCs w:val="28"/>
        </w:rPr>
        <w:t xml:space="preserve"> par le changement climatique et la demande d’une population croissante. Une transition vers un modèle agricole plus résilient et durable du point de vue environnemental, social et économique est donc nécessaire. </w:t>
      </w:r>
      <w:r w:rsidR="00015152">
        <w:rPr>
          <w:sz w:val="28"/>
          <w:szCs w:val="28"/>
        </w:rPr>
        <w:t>Pa</w:t>
      </w:r>
      <w:r w:rsidR="00FE40AC">
        <w:rPr>
          <w:sz w:val="28"/>
          <w:szCs w:val="28"/>
        </w:rPr>
        <w:t>rmi toutes les étapes de la production, la sélection variétale est la plus en amont, et se doit de proposer des innovations pour participer à cette transition</w:t>
      </w:r>
      <w:r w:rsidR="0070124F">
        <w:rPr>
          <w:sz w:val="28"/>
          <w:szCs w:val="28"/>
        </w:rPr>
        <w:t xml:space="preserve">. Dans ce contexte, l’utilisation de variétés populations et </w:t>
      </w:r>
      <w:r w:rsidR="00844BD5">
        <w:rPr>
          <w:sz w:val="28"/>
          <w:szCs w:val="28"/>
        </w:rPr>
        <w:t xml:space="preserve">la </w:t>
      </w:r>
      <w:r w:rsidR="0070124F">
        <w:rPr>
          <w:sz w:val="28"/>
          <w:szCs w:val="28"/>
        </w:rPr>
        <w:t>pratique de la sélection massale sont intéressantes car elles offrent justement une certaine résilience face aux conditions climatiques rudes, et ont aussi des implications sociales et économiques pour les agriculteurs.</w:t>
      </w:r>
    </w:p>
    <w:p w14:paraId="7972829C" w14:textId="039A1256" w:rsidR="00110323" w:rsidRDefault="0070124F" w:rsidP="004B0988">
      <w:pPr>
        <w:pStyle w:val="601Rsumtexte"/>
        <w:ind w:left="0"/>
        <w:rPr>
          <w:sz w:val="28"/>
          <w:szCs w:val="28"/>
        </w:rPr>
      </w:pPr>
      <w:r>
        <w:rPr>
          <w:sz w:val="28"/>
          <w:szCs w:val="28"/>
        </w:rPr>
        <w:t xml:space="preserve">Durant le stage, </w:t>
      </w:r>
      <w:r w:rsidR="00B845C2">
        <w:rPr>
          <w:sz w:val="28"/>
          <w:szCs w:val="28"/>
        </w:rPr>
        <w:t xml:space="preserve">deux questions ont été abordées. La première est celle de </w:t>
      </w:r>
      <w:r w:rsidR="00047DFC">
        <w:rPr>
          <w:sz w:val="28"/>
          <w:szCs w:val="28"/>
        </w:rPr>
        <w:t>l’efficacité</w:t>
      </w:r>
      <w:r>
        <w:rPr>
          <w:sz w:val="28"/>
          <w:szCs w:val="28"/>
        </w:rPr>
        <w:t xml:space="preserve"> sélection massale sur la taille du grain, </w:t>
      </w:r>
      <w:r w:rsidR="00B845C2">
        <w:rPr>
          <w:sz w:val="28"/>
          <w:szCs w:val="28"/>
        </w:rPr>
        <w:t xml:space="preserve">un trait important la qualité chez le blé dur. </w:t>
      </w:r>
      <w:r w:rsidR="00047DFC">
        <w:rPr>
          <w:sz w:val="28"/>
          <w:szCs w:val="28"/>
        </w:rPr>
        <w:t xml:space="preserve">La deuxième question concerne </w:t>
      </w:r>
      <w:r w:rsidR="00A63427">
        <w:rPr>
          <w:sz w:val="28"/>
          <w:szCs w:val="28"/>
        </w:rPr>
        <w:t>tout</w:t>
      </w:r>
      <w:r w:rsidR="00047DFC">
        <w:rPr>
          <w:sz w:val="28"/>
          <w:szCs w:val="28"/>
        </w:rPr>
        <w:t xml:space="preserve"> trait mesurable sur le grain et est de savoir s’il est préférable de mesurer ces traits sur des grains individuels ou sur des moyennes </w:t>
      </w:r>
      <w:r w:rsidR="000B018C">
        <w:rPr>
          <w:sz w:val="28"/>
          <w:szCs w:val="28"/>
        </w:rPr>
        <w:t xml:space="preserve">de grains du même </w:t>
      </w:r>
      <w:r w:rsidR="00047DFC">
        <w:rPr>
          <w:sz w:val="28"/>
          <w:szCs w:val="28"/>
        </w:rPr>
        <w:t xml:space="preserve">épi. </w:t>
      </w:r>
    </w:p>
    <w:p w14:paraId="3A68AE0F" w14:textId="3E920249" w:rsidR="00047DFC" w:rsidRPr="00C10297" w:rsidRDefault="00047DFC" w:rsidP="004B0988">
      <w:pPr>
        <w:pStyle w:val="601Rsumtexte"/>
        <w:ind w:left="0"/>
        <w:rPr>
          <w:sz w:val="28"/>
          <w:szCs w:val="28"/>
        </w:rPr>
      </w:pPr>
      <w:r>
        <w:rPr>
          <w:sz w:val="28"/>
          <w:szCs w:val="28"/>
        </w:rPr>
        <w:t>Nous avons pu montrer que la sélection massale sur la taille du grain peut être efficace</w:t>
      </w:r>
      <w:r w:rsidR="00EE52DE">
        <w:rPr>
          <w:sz w:val="28"/>
          <w:szCs w:val="28"/>
        </w:rPr>
        <w:t xml:space="preserve"> pour améliorer ce trait</w:t>
      </w:r>
      <w:r>
        <w:rPr>
          <w:sz w:val="28"/>
          <w:szCs w:val="28"/>
        </w:rPr>
        <w:t xml:space="preserve">. Nous avons aussi développé une équation permettant de comparer la sélection sur grain individuel et sur épi. Cette équation nous a permis de montrer que la sélection sur grain semble avantageuse dans la plupart des situations mais que la sélection sur épi peut devenir </w:t>
      </w:r>
      <w:r w:rsidR="00A3467C">
        <w:rPr>
          <w:sz w:val="28"/>
          <w:szCs w:val="28"/>
        </w:rPr>
        <w:t>plus efficace</w:t>
      </w:r>
      <w:r>
        <w:rPr>
          <w:sz w:val="28"/>
          <w:szCs w:val="28"/>
        </w:rPr>
        <w:t xml:space="preserve"> lorsque les effectifs impliqués sont faibles.  </w:t>
      </w:r>
    </w:p>
    <w:p w14:paraId="76BD81F9" w14:textId="77777777" w:rsidR="004B0988" w:rsidRPr="00EA76C3" w:rsidRDefault="004B0988" w:rsidP="004B0988">
      <w:pPr>
        <w:pStyle w:val="601Rsumtexte"/>
        <w:ind w:left="0"/>
        <w:rPr>
          <w:rFonts w:ascii="Arial" w:hAnsi="Arial" w:cs="Arial"/>
        </w:rPr>
      </w:pPr>
    </w:p>
    <w:p w14:paraId="39099721" w14:textId="77777777" w:rsidR="00110323" w:rsidRPr="00EA76C3" w:rsidRDefault="00110323">
      <w:pPr>
        <w:pStyle w:val="602Motscltitre"/>
        <w:rPr>
          <w:rFonts w:cs="Arial"/>
        </w:rPr>
      </w:pPr>
      <w:r w:rsidRPr="00EA76C3">
        <w:rPr>
          <w:rFonts w:cs="Arial"/>
        </w:rPr>
        <w:t xml:space="preserve">Mots clés </w:t>
      </w:r>
    </w:p>
    <w:p w14:paraId="3FF79B97" w14:textId="15C64ACB" w:rsidR="00110323" w:rsidRPr="00042E9F" w:rsidRDefault="00A83CFC">
      <w:pPr>
        <w:pStyle w:val="603Motscltexte"/>
      </w:pPr>
      <w:r w:rsidRPr="00042E9F">
        <w:t xml:space="preserve">Sélection massale, blé dur, </w:t>
      </w:r>
    </w:p>
    <w:p w14:paraId="125E1F54" w14:textId="70B7CF18" w:rsidR="00110323" w:rsidRPr="00127BA7" w:rsidRDefault="00AE01B7" w:rsidP="004F4EAD">
      <w:pPr>
        <w:pStyle w:val="Corpsdetexte"/>
        <w:rPr>
          <w:szCs w:val="22"/>
          <w:lang w:val="en-GB"/>
        </w:rPr>
      </w:pPr>
      <w:r w:rsidRPr="00042E9F">
        <w:rPr>
          <w:szCs w:val="22"/>
        </w:rPr>
        <w:t xml:space="preserve">Pour citer </w:t>
      </w:r>
      <w:r w:rsidR="001D4795" w:rsidRPr="00042E9F">
        <w:rPr>
          <w:szCs w:val="22"/>
        </w:rPr>
        <w:t>ce document</w:t>
      </w:r>
      <w:r w:rsidR="006C0423" w:rsidRPr="00042E9F">
        <w:rPr>
          <w:szCs w:val="22"/>
        </w:rPr>
        <w:t> : Bienvenu</w:t>
      </w:r>
      <w:r w:rsidRPr="00042E9F">
        <w:rPr>
          <w:szCs w:val="22"/>
        </w:rPr>
        <w:t>,</w:t>
      </w:r>
      <w:r w:rsidR="006C0423" w:rsidRPr="00042E9F">
        <w:rPr>
          <w:szCs w:val="22"/>
        </w:rPr>
        <w:t> Clément,</w:t>
      </w:r>
      <w:r w:rsidRPr="00042E9F">
        <w:rPr>
          <w:szCs w:val="22"/>
        </w:rPr>
        <w:t xml:space="preserve"> </w:t>
      </w:r>
      <w:r w:rsidR="006C0423" w:rsidRPr="00042E9F">
        <w:rPr>
          <w:szCs w:val="22"/>
        </w:rPr>
        <w:t>2023</w:t>
      </w:r>
      <w:r w:rsidRPr="00042E9F">
        <w:rPr>
          <w:szCs w:val="22"/>
        </w:rPr>
        <w:t xml:space="preserve">. </w:t>
      </w:r>
      <w:r w:rsidR="004F4EAD" w:rsidRPr="00042E9F">
        <w:rPr>
          <w:szCs w:val="22"/>
        </w:rPr>
        <w:t xml:space="preserve">Les pratiques de sélections paysannes de blé dur : </w:t>
      </w:r>
      <w:r w:rsidR="003571BA" w:rsidRPr="00042E9F">
        <w:rPr>
          <w:szCs w:val="22"/>
        </w:rPr>
        <w:t>Quel regard porter sur les grains</w:t>
      </w:r>
      <w:r w:rsidR="004F4EAD" w:rsidRPr="00042E9F">
        <w:rPr>
          <w:szCs w:val="22"/>
        </w:rPr>
        <w:t xml:space="preserve"> ?</w:t>
      </w:r>
      <w:r w:rsidRPr="00042E9F">
        <w:rPr>
          <w:szCs w:val="22"/>
        </w:rPr>
        <w:t xml:space="preserve">. </w:t>
      </w:r>
      <w:r w:rsidR="006C0423" w:rsidRPr="00042E9F">
        <w:rPr>
          <w:szCs w:val="22"/>
        </w:rPr>
        <w:t>Mémoire d’Ingénieur Agronome</w:t>
      </w:r>
      <w:r w:rsidRPr="00042E9F">
        <w:rPr>
          <w:szCs w:val="22"/>
        </w:rPr>
        <w:t xml:space="preserve">, diplôme, </w:t>
      </w:r>
      <w:r w:rsidR="006C0423" w:rsidRPr="00042E9F">
        <w:t>Amélioration des plantes et ingénierie végétale méditerranéennes et tropicales</w:t>
      </w:r>
      <w:r w:rsidRPr="00042E9F">
        <w:rPr>
          <w:szCs w:val="22"/>
        </w:rPr>
        <w:t xml:space="preserve">, </w:t>
      </w:r>
      <w:r w:rsidR="003712FF" w:rsidRPr="00042E9F">
        <w:rPr>
          <w:szCs w:val="22"/>
        </w:rPr>
        <w:t xml:space="preserve">L’Institut Agro </w:t>
      </w:r>
      <w:r w:rsidRPr="00042E9F">
        <w:rPr>
          <w:szCs w:val="22"/>
        </w:rPr>
        <w:t>Montp</w:t>
      </w:r>
      <w:r w:rsidR="006C0423" w:rsidRPr="00042E9F">
        <w:rPr>
          <w:szCs w:val="22"/>
        </w:rPr>
        <w:t xml:space="preserve">ellier. </w:t>
      </w:r>
      <w:proofErr w:type="gramStart"/>
      <w:r w:rsidR="00485B3D" w:rsidRPr="00127BA7">
        <w:rPr>
          <w:szCs w:val="22"/>
          <w:lang w:val="en-GB"/>
        </w:rPr>
        <w:t>53</w:t>
      </w:r>
      <w:proofErr w:type="gramEnd"/>
      <w:r w:rsidR="00485B3D" w:rsidRPr="00127BA7">
        <w:rPr>
          <w:szCs w:val="22"/>
          <w:lang w:val="en-GB"/>
        </w:rPr>
        <w:t xml:space="preserve"> pages.</w:t>
      </w:r>
    </w:p>
    <w:p w14:paraId="3FE49C6D" w14:textId="77777777" w:rsidR="00110323" w:rsidRPr="00127BA7" w:rsidRDefault="00110323">
      <w:pPr>
        <w:pStyle w:val="603Motscltexte"/>
        <w:rPr>
          <w:lang w:val="en-GB"/>
        </w:rPr>
      </w:pPr>
    </w:p>
    <w:p w14:paraId="4051E34E" w14:textId="77777777" w:rsidR="00110323" w:rsidRPr="00127BA7" w:rsidRDefault="00110323">
      <w:pPr>
        <w:rPr>
          <w:lang w:val="en-GB"/>
        </w:rPr>
        <w:sectPr w:rsidR="00110323" w:rsidRPr="00127BA7">
          <w:footerReference w:type="default" r:id="rId10"/>
          <w:footnotePr>
            <w:pos w:val="beneathText"/>
          </w:footnotePr>
          <w:pgSz w:w="11906" w:h="16838"/>
          <w:pgMar w:top="1417" w:right="1417" w:bottom="1983" w:left="1417" w:header="720" w:footer="1417" w:gutter="0"/>
          <w:cols w:space="720"/>
        </w:sectPr>
      </w:pPr>
    </w:p>
    <w:p w14:paraId="2089FBC8" w14:textId="77777777" w:rsidR="00110323" w:rsidRPr="00127BA7" w:rsidRDefault="00110323">
      <w:pPr>
        <w:pStyle w:val="203Titreliminaire"/>
        <w:rPr>
          <w:lang w:val="en-GB"/>
        </w:rPr>
      </w:pPr>
      <w:r w:rsidRPr="00127BA7">
        <w:rPr>
          <w:lang w:val="en-GB"/>
        </w:rPr>
        <w:lastRenderedPageBreak/>
        <w:t>Abstract</w:t>
      </w:r>
    </w:p>
    <w:p w14:paraId="688CF654" w14:textId="017F05DE" w:rsidR="00B065CB" w:rsidRPr="00127BA7" w:rsidRDefault="00B065CB" w:rsidP="00723ACE">
      <w:pPr>
        <w:pStyle w:val="601Rsumtexte"/>
        <w:ind w:left="0"/>
        <w:rPr>
          <w:lang w:val="en-GB"/>
        </w:rPr>
      </w:pPr>
      <w:proofErr w:type="gramStart"/>
      <w:r w:rsidRPr="00127BA7">
        <w:rPr>
          <w:rFonts w:ascii="Arial" w:hAnsi="Arial"/>
          <w:b/>
          <w:sz w:val="24"/>
          <w:lang w:val="en-GB"/>
        </w:rPr>
        <w:t>Title :</w:t>
      </w:r>
      <w:proofErr w:type="gramEnd"/>
      <w:r w:rsidRPr="00127BA7">
        <w:rPr>
          <w:rFonts w:ascii="Arial" w:hAnsi="Arial"/>
          <w:b/>
          <w:sz w:val="24"/>
          <w:lang w:val="en-GB"/>
        </w:rPr>
        <w:t xml:space="preserve"> </w:t>
      </w:r>
      <w:r w:rsidR="007537FB" w:rsidRPr="00127BA7">
        <w:rPr>
          <w:rFonts w:ascii="Arial" w:hAnsi="Arial" w:cs="Arial"/>
          <w:lang w:val="en-GB"/>
        </w:rPr>
        <w:t xml:space="preserve">Farmer’s mass selection of durum wheat : how to </w:t>
      </w:r>
      <w:r w:rsidR="00B3331A" w:rsidRPr="00127BA7">
        <w:rPr>
          <w:rFonts w:ascii="Arial" w:hAnsi="Arial" w:cs="Arial"/>
          <w:lang w:val="en-GB"/>
        </w:rPr>
        <w:t>look at grains ?</w:t>
      </w:r>
    </w:p>
    <w:p w14:paraId="3A298FBB" w14:textId="6468EC91" w:rsidR="00EB6EB2" w:rsidRPr="00127BA7" w:rsidRDefault="00EB6EB2" w:rsidP="00EB6EB2">
      <w:pPr>
        <w:pStyle w:val="601Rsumtexte"/>
        <w:ind w:left="0"/>
        <w:rPr>
          <w:sz w:val="28"/>
          <w:szCs w:val="28"/>
          <w:lang w:val="en-GB"/>
        </w:rPr>
      </w:pPr>
    </w:p>
    <w:p w14:paraId="2848546A" w14:textId="3CB12AE3" w:rsidR="00EB6EB2" w:rsidRPr="00127BA7" w:rsidRDefault="00EB6EB2" w:rsidP="00EB6EB2">
      <w:pPr>
        <w:pStyle w:val="601Rsumtexte"/>
        <w:ind w:left="0"/>
        <w:rPr>
          <w:sz w:val="28"/>
          <w:szCs w:val="28"/>
          <w:lang w:val="en-GB"/>
        </w:rPr>
      </w:pPr>
      <w:r w:rsidRPr="00127BA7">
        <w:rPr>
          <w:sz w:val="28"/>
          <w:szCs w:val="28"/>
          <w:lang w:val="en-GB"/>
        </w:rPr>
        <w:t>As for many other crops, durum wheat production will have to face climate change and the growing demand of an increasing world population. Thus, a transit</w:t>
      </w:r>
      <w:r w:rsidR="00764022" w:rsidRPr="00127BA7">
        <w:rPr>
          <w:sz w:val="28"/>
          <w:szCs w:val="28"/>
          <w:lang w:val="en-GB"/>
        </w:rPr>
        <w:t xml:space="preserve">ion toward a more </w:t>
      </w:r>
      <w:r w:rsidR="00B61D61" w:rsidRPr="00127BA7">
        <w:rPr>
          <w:sz w:val="28"/>
          <w:szCs w:val="28"/>
          <w:lang w:val="en-GB"/>
        </w:rPr>
        <w:t>environmentally</w:t>
      </w:r>
      <w:r w:rsidRPr="00127BA7">
        <w:rPr>
          <w:sz w:val="28"/>
          <w:szCs w:val="28"/>
          <w:lang w:val="en-GB"/>
        </w:rPr>
        <w:t xml:space="preserve">, </w:t>
      </w:r>
      <w:r w:rsidR="00B61D61" w:rsidRPr="00127BA7">
        <w:rPr>
          <w:sz w:val="28"/>
          <w:szCs w:val="28"/>
          <w:lang w:val="en-GB"/>
        </w:rPr>
        <w:t>socially</w:t>
      </w:r>
      <w:r w:rsidRPr="00127BA7">
        <w:rPr>
          <w:sz w:val="28"/>
          <w:szCs w:val="28"/>
          <w:lang w:val="en-GB"/>
        </w:rPr>
        <w:t xml:space="preserve"> and </w:t>
      </w:r>
      <w:r w:rsidR="00B61D61" w:rsidRPr="00127BA7">
        <w:rPr>
          <w:sz w:val="28"/>
          <w:szCs w:val="28"/>
          <w:lang w:val="en-GB"/>
        </w:rPr>
        <w:t>economically</w:t>
      </w:r>
      <w:r w:rsidRPr="00127BA7">
        <w:rPr>
          <w:sz w:val="28"/>
          <w:szCs w:val="28"/>
          <w:lang w:val="en-GB"/>
        </w:rPr>
        <w:t xml:space="preserve"> sustainable agriculture is needed. Breeding is at the beginning of the </w:t>
      </w:r>
      <w:r w:rsidR="00AA361F" w:rsidRPr="00127BA7">
        <w:rPr>
          <w:sz w:val="28"/>
          <w:szCs w:val="28"/>
          <w:lang w:val="en-GB"/>
        </w:rPr>
        <w:t xml:space="preserve">production line and must provide innovations enabling the transition. In this context, the use of wheat populations and mass selection are interesting because they can be part of a more resilient system and have social and </w:t>
      </w:r>
      <w:r w:rsidR="00B61D61" w:rsidRPr="00127BA7">
        <w:rPr>
          <w:sz w:val="28"/>
          <w:szCs w:val="28"/>
          <w:lang w:val="en-GB"/>
        </w:rPr>
        <w:t>economic</w:t>
      </w:r>
      <w:r w:rsidR="00AA361F" w:rsidRPr="00127BA7">
        <w:rPr>
          <w:sz w:val="28"/>
          <w:szCs w:val="28"/>
          <w:lang w:val="en-GB"/>
        </w:rPr>
        <w:t xml:space="preserve"> implications for farmers. </w:t>
      </w:r>
    </w:p>
    <w:p w14:paraId="0E4BB8BC" w14:textId="5C9462BC" w:rsidR="00EB6EB2" w:rsidRPr="00127BA7" w:rsidRDefault="00EB6EB2" w:rsidP="00EB6EB2">
      <w:pPr>
        <w:pStyle w:val="601Rsumtexte"/>
        <w:ind w:left="0"/>
        <w:rPr>
          <w:sz w:val="28"/>
          <w:szCs w:val="28"/>
          <w:lang w:val="en-GB"/>
        </w:rPr>
      </w:pPr>
    </w:p>
    <w:p w14:paraId="439CB2A5" w14:textId="7E25A353" w:rsidR="00AA361F" w:rsidRPr="00127BA7" w:rsidRDefault="00AA361F" w:rsidP="00EB6EB2">
      <w:pPr>
        <w:pStyle w:val="601Rsumtexte"/>
        <w:ind w:left="0"/>
        <w:rPr>
          <w:sz w:val="28"/>
          <w:szCs w:val="28"/>
          <w:lang w:val="en-GB"/>
        </w:rPr>
      </w:pPr>
      <w:r w:rsidRPr="00127BA7">
        <w:rPr>
          <w:sz w:val="28"/>
          <w:szCs w:val="28"/>
          <w:lang w:val="en-GB"/>
        </w:rPr>
        <w:t xml:space="preserve">Two questions </w:t>
      </w:r>
      <w:proofErr w:type="gramStart"/>
      <w:r w:rsidRPr="00127BA7">
        <w:rPr>
          <w:sz w:val="28"/>
          <w:szCs w:val="28"/>
          <w:lang w:val="en-GB"/>
        </w:rPr>
        <w:t xml:space="preserve">were </w:t>
      </w:r>
      <w:r w:rsidR="00B61D61" w:rsidRPr="00127BA7">
        <w:rPr>
          <w:sz w:val="28"/>
          <w:szCs w:val="28"/>
          <w:lang w:val="en-GB"/>
        </w:rPr>
        <w:t>addressed</w:t>
      </w:r>
      <w:proofErr w:type="gramEnd"/>
      <w:r w:rsidRPr="00127BA7">
        <w:rPr>
          <w:sz w:val="28"/>
          <w:szCs w:val="28"/>
          <w:lang w:val="en-GB"/>
        </w:rPr>
        <w:t xml:space="preserve"> during </w:t>
      </w:r>
      <w:r w:rsidR="00B61D61" w:rsidRPr="00127BA7">
        <w:rPr>
          <w:sz w:val="28"/>
          <w:szCs w:val="28"/>
          <w:lang w:val="en-GB"/>
        </w:rPr>
        <w:t>this</w:t>
      </w:r>
      <w:r w:rsidRPr="00127BA7">
        <w:rPr>
          <w:sz w:val="28"/>
          <w:szCs w:val="28"/>
          <w:lang w:val="en-GB"/>
        </w:rPr>
        <w:t xml:space="preserve"> internship. First, the efficiency of mass selection on grain size (which is important for grain quality) </w:t>
      </w:r>
      <w:proofErr w:type="gramStart"/>
      <w:r w:rsidRPr="00127BA7">
        <w:rPr>
          <w:sz w:val="28"/>
          <w:szCs w:val="28"/>
          <w:lang w:val="en-GB"/>
        </w:rPr>
        <w:t>was investigated</w:t>
      </w:r>
      <w:proofErr w:type="gramEnd"/>
      <w:r w:rsidRPr="00127BA7">
        <w:rPr>
          <w:sz w:val="28"/>
          <w:szCs w:val="28"/>
          <w:lang w:val="en-GB"/>
        </w:rPr>
        <w:t xml:space="preserve">. Then, the scope </w:t>
      </w:r>
      <w:proofErr w:type="gramStart"/>
      <w:r w:rsidR="000C0AA6" w:rsidRPr="00127BA7">
        <w:rPr>
          <w:sz w:val="28"/>
          <w:szCs w:val="28"/>
          <w:lang w:val="en-GB"/>
        </w:rPr>
        <w:t>was</w:t>
      </w:r>
      <w:r w:rsidRPr="00127BA7">
        <w:rPr>
          <w:sz w:val="28"/>
          <w:szCs w:val="28"/>
          <w:lang w:val="en-GB"/>
        </w:rPr>
        <w:t xml:space="preserve"> broadened</w:t>
      </w:r>
      <w:proofErr w:type="gramEnd"/>
      <w:r w:rsidRPr="00127BA7">
        <w:rPr>
          <w:sz w:val="28"/>
          <w:szCs w:val="28"/>
          <w:lang w:val="en-GB"/>
        </w:rPr>
        <w:t xml:space="preserve"> to any trait of the grain, and it was </w:t>
      </w:r>
      <w:r w:rsidR="00B61D61" w:rsidRPr="00127BA7">
        <w:rPr>
          <w:sz w:val="28"/>
          <w:szCs w:val="28"/>
          <w:lang w:val="en-GB"/>
        </w:rPr>
        <w:t>addressed</w:t>
      </w:r>
      <w:r w:rsidRPr="00127BA7">
        <w:rPr>
          <w:sz w:val="28"/>
          <w:szCs w:val="28"/>
          <w:lang w:val="en-GB"/>
        </w:rPr>
        <w:t xml:space="preserve"> </w:t>
      </w:r>
      <w:r w:rsidR="00B61D61" w:rsidRPr="00127BA7">
        <w:rPr>
          <w:sz w:val="28"/>
          <w:szCs w:val="28"/>
          <w:lang w:val="en-GB"/>
        </w:rPr>
        <w:t>whether</w:t>
      </w:r>
      <w:r w:rsidRPr="00127BA7">
        <w:rPr>
          <w:sz w:val="28"/>
          <w:szCs w:val="28"/>
          <w:lang w:val="en-GB"/>
        </w:rPr>
        <w:t xml:space="preserve"> it is better to measure these traits on individual grains or on means of spikes. </w:t>
      </w:r>
    </w:p>
    <w:p w14:paraId="21C360D2" w14:textId="77777777" w:rsidR="00AA361F" w:rsidRPr="00127BA7" w:rsidRDefault="00AA361F" w:rsidP="00EB6EB2">
      <w:pPr>
        <w:pStyle w:val="601Rsumtexte"/>
        <w:ind w:left="0"/>
        <w:rPr>
          <w:sz w:val="28"/>
          <w:szCs w:val="28"/>
          <w:lang w:val="en-GB"/>
        </w:rPr>
      </w:pPr>
    </w:p>
    <w:p w14:paraId="2EBA3FD3" w14:textId="3CDDDA49" w:rsidR="00EB6EB2" w:rsidRPr="00127BA7" w:rsidRDefault="00B61D61" w:rsidP="00EB6EB2">
      <w:pPr>
        <w:pStyle w:val="601Rsumtexte"/>
        <w:ind w:left="0"/>
        <w:rPr>
          <w:sz w:val="28"/>
          <w:szCs w:val="28"/>
          <w:lang w:val="en-GB"/>
        </w:rPr>
      </w:pPr>
      <w:r>
        <w:rPr>
          <w:sz w:val="28"/>
          <w:szCs w:val="28"/>
          <w:lang w:val="en-GB"/>
        </w:rPr>
        <w:t xml:space="preserve">It </w:t>
      </w:r>
      <w:proofErr w:type="gramStart"/>
      <w:r>
        <w:rPr>
          <w:sz w:val="28"/>
          <w:szCs w:val="28"/>
          <w:lang w:val="en-GB"/>
        </w:rPr>
        <w:t>was shown</w:t>
      </w:r>
      <w:proofErr w:type="gramEnd"/>
      <w:r w:rsidR="00C23782" w:rsidRPr="00127BA7">
        <w:rPr>
          <w:sz w:val="28"/>
          <w:szCs w:val="28"/>
          <w:lang w:val="en-GB"/>
        </w:rPr>
        <w:t xml:space="preserve"> that mass selection on wh</w:t>
      </w:r>
      <w:r w:rsidR="00A8053C" w:rsidRPr="00127BA7">
        <w:rPr>
          <w:sz w:val="28"/>
          <w:szCs w:val="28"/>
          <w:lang w:val="en-GB"/>
        </w:rPr>
        <w:t xml:space="preserve">eat grain size </w:t>
      </w:r>
      <w:r w:rsidRPr="00127BA7">
        <w:rPr>
          <w:sz w:val="28"/>
          <w:szCs w:val="28"/>
          <w:lang w:val="en-GB"/>
        </w:rPr>
        <w:t>could</w:t>
      </w:r>
      <w:r w:rsidR="00A8053C" w:rsidRPr="00127BA7">
        <w:rPr>
          <w:sz w:val="28"/>
          <w:szCs w:val="28"/>
          <w:lang w:val="en-GB"/>
        </w:rPr>
        <w:t xml:space="preserve"> be efficient</w:t>
      </w:r>
      <w:r w:rsidR="00C23782" w:rsidRPr="00127BA7">
        <w:rPr>
          <w:sz w:val="28"/>
          <w:szCs w:val="28"/>
          <w:lang w:val="en-GB"/>
        </w:rPr>
        <w:t xml:space="preserve">. An equation to compare selection on individual grains and on spikes </w:t>
      </w:r>
      <w:proofErr w:type="gramStart"/>
      <w:r w:rsidR="00C23782" w:rsidRPr="00127BA7">
        <w:rPr>
          <w:sz w:val="28"/>
          <w:szCs w:val="28"/>
          <w:lang w:val="en-GB"/>
        </w:rPr>
        <w:t xml:space="preserve">was </w:t>
      </w:r>
      <w:r w:rsidRPr="00127BA7">
        <w:rPr>
          <w:sz w:val="28"/>
          <w:szCs w:val="28"/>
          <w:lang w:val="en-GB"/>
        </w:rPr>
        <w:t>developed</w:t>
      </w:r>
      <w:proofErr w:type="gramEnd"/>
      <w:r w:rsidR="00C23782" w:rsidRPr="00127BA7">
        <w:rPr>
          <w:sz w:val="28"/>
          <w:szCs w:val="28"/>
          <w:lang w:val="en-GB"/>
        </w:rPr>
        <w:t>. This equation led us to the conclusion that selecting on individual grains is better in</w:t>
      </w:r>
      <w:r w:rsidR="007705AF" w:rsidRPr="00127BA7">
        <w:rPr>
          <w:sz w:val="28"/>
          <w:szCs w:val="28"/>
          <w:lang w:val="en-GB"/>
        </w:rPr>
        <w:t xml:space="preserve"> most of the situations but</w:t>
      </w:r>
      <w:r w:rsidR="00C23782" w:rsidRPr="00127BA7">
        <w:rPr>
          <w:sz w:val="28"/>
          <w:szCs w:val="28"/>
          <w:lang w:val="en-GB"/>
        </w:rPr>
        <w:t xml:space="preserve"> selection on spikes can be </w:t>
      </w:r>
      <w:r w:rsidR="00933050" w:rsidRPr="00127BA7">
        <w:rPr>
          <w:sz w:val="28"/>
          <w:szCs w:val="28"/>
          <w:lang w:val="en-GB"/>
        </w:rPr>
        <w:t>more efficient</w:t>
      </w:r>
      <w:r w:rsidR="00C23782" w:rsidRPr="00127BA7">
        <w:rPr>
          <w:sz w:val="28"/>
          <w:szCs w:val="28"/>
          <w:lang w:val="en-GB"/>
        </w:rPr>
        <w:t xml:space="preserve"> when only a few plants can be grown, measured and selected. </w:t>
      </w:r>
    </w:p>
    <w:p w14:paraId="26F1C586" w14:textId="77777777" w:rsidR="00EB6EB2" w:rsidRPr="00127BA7" w:rsidRDefault="00EB6EB2" w:rsidP="00EB6EB2">
      <w:pPr>
        <w:pStyle w:val="601Rsumtexte"/>
        <w:ind w:left="0"/>
        <w:rPr>
          <w:sz w:val="28"/>
          <w:szCs w:val="28"/>
          <w:lang w:val="en-GB"/>
        </w:rPr>
      </w:pPr>
    </w:p>
    <w:p w14:paraId="32CF5D68" w14:textId="77777777" w:rsidR="00110323" w:rsidRPr="00EA76C3" w:rsidRDefault="00110323">
      <w:pPr>
        <w:pStyle w:val="602Motscltitre"/>
        <w:rPr>
          <w:rFonts w:cs="Arial"/>
        </w:rPr>
      </w:pPr>
      <w:r w:rsidRPr="00EA76C3">
        <w:rPr>
          <w:rFonts w:cs="Arial"/>
        </w:rPr>
        <w:t xml:space="preserve">Key </w:t>
      </w:r>
      <w:proofErr w:type="spellStart"/>
      <w:r w:rsidRPr="00EA76C3">
        <w:rPr>
          <w:rFonts w:cs="Arial"/>
        </w:rPr>
        <w:t>words</w:t>
      </w:r>
      <w:proofErr w:type="spellEnd"/>
    </w:p>
    <w:p w14:paraId="583F22D1"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anglais ou autre langue]</w:t>
      </w:r>
    </w:p>
    <w:p w14:paraId="0C4C166F" w14:textId="55C0DD8E" w:rsidR="00110323" w:rsidRDefault="00110323"/>
    <w:p w14:paraId="63008699" w14:textId="77777777" w:rsidR="00F67D43" w:rsidRDefault="00F67D43">
      <w:pPr>
        <w:sectPr w:rsidR="00F67D43">
          <w:footerReference w:type="default" r:id="rId11"/>
          <w:footnotePr>
            <w:pos w:val="beneathText"/>
          </w:footnotePr>
          <w:pgSz w:w="11906" w:h="16838"/>
          <w:pgMar w:top="1417" w:right="1417" w:bottom="1983" w:left="1417" w:header="720" w:footer="1417" w:gutter="0"/>
          <w:cols w:space="720"/>
        </w:sectPr>
      </w:pPr>
    </w:p>
    <w:p w14:paraId="5E0552D3" w14:textId="77777777" w:rsidR="00110323" w:rsidRDefault="00110323">
      <w:pPr>
        <w:pStyle w:val="203Titreliminaire"/>
      </w:pPr>
      <w:r>
        <w:lastRenderedPageBreak/>
        <w:t>Remerciements</w:t>
      </w:r>
    </w:p>
    <w:p w14:paraId="0D4752D4" w14:textId="6B3B4727" w:rsidR="00110323" w:rsidRPr="00C10297" w:rsidRDefault="002522D2">
      <w:pPr>
        <w:pStyle w:val="----Corpsdetexte----"/>
        <w:rPr>
          <w:sz w:val="28"/>
          <w:szCs w:val="28"/>
        </w:rPr>
      </w:pPr>
      <w:r w:rsidRPr="00C10297">
        <w:rPr>
          <w:sz w:val="28"/>
          <w:szCs w:val="28"/>
        </w:rPr>
        <w:t xml:space="preserve">Je voudrais en premier lieu remercier mes encadrants Jacques David et Martin </w:t>
      </w:r>
      <w:proofErr w:type="spellStart"/>
      <w:r w:rsidRPr="00C10297">
        <w:rPr>
          <w:sz w:val="28"/>
          <w:szCs w:val="28"/>
        </w:rPr>
        <w:t>Ecarnot</w:t>
      </w:r>
      <w:proofErr w:type="spellEnd"/>
      <w:r w:rsidRPr="00C10297">
        <w:rPr>
          <w:sz w:val="28"/>
          <w:szCs w:val="28"/>
        </w:rPr>
        <w:t xml:space="preserve"> qui ont fait de ce stage une aventure intellectuelle stimulante pleine de questionnements. Je remercie particulièrement Jacques pour m’avoir préparé au </w:t>
      </w:r>
      <w:r w:rsidR="007869E4" w:rsidRPr="00C10297">
        <w:rPr>
          <w:sz w:val="28"/>
          <w:szCs w:val="28"/>
        </w:rPr>
        <w:t>concours de l’école doctorale, j</w:t>
      </w:r>
      <w:r w:rsidRPr="00C10297">
        <w:rPr>
          <w:sz w:val="28"/>
          <w:szCs w:val="28"/>
        </w:rPr>
        <w:t>e n’aurais sûrement pas eu ma place sans ses conseils avisés. Je le remercie également pour avoir été flexible et compréhensif dans une période assez éprouvante sur le plan personnel.</w:t>
      </w:r>
    </w:p>
    <w:p w14:paraId="47598252" w14:textId="15AE8218" w:rsidR="005D0252" w:rsidRPr="00C10297" w:rsidRDefault="002522D2">
      <w:pPr>
        <w:pStyle w:val="----Corpsdetexte----"/>
        <w:rPr>
          <w:sz w:val="28"/>
          <w:szCs w:val="28"/>
        </w:rPr>
      </w:pPr>
      <w:r w:rsidRPr="00C10297">
        <w:rPr>
          <w:sz w:val="28"/>
          <w:szCs w:val="28"/>
        </w:rPr>
        <w:t xml:space="preserve">Je remercie </w:t>
      </w:r>
      <w:r w:rsidR="00DD4FE2" w:rsidRPr="00C10297">
        <w:rPr>
          <w:sz w:val="28"/>
          <w:szCs w:val="28"/>
        </w:rPr>
        <w:t>chaudement</w:t>
      </w:r>
      <w:r w:rsidRPr="00C10297">
        <w:rPr>
          <w:sz w:val="28"/>
          <w:szCs w:val="28"/>
        </w:rPr>
        <w:t xml:space="preserve"> ma famille et mes amis qui m’ont soutenu durant cette tranche de vie pétrie de stress et d’incertitudes (concours, orientation, rendez-vous médicaux, maladie, douleurs…). </w:t>
      </w:r>
      <w:r w:rsidR="00C029D3" w:rsidRPr="00C10297">
        <w:rPr>
          <w:sz w:val="28"/>
          <w:szCs w:val="28"/>
        </w:rPr>
        <w:t>Merci d’avoir été présents lorsque, me trouvant dans un piteux état, tant mentalement que physiquement, je remportais au logis un œil triste et mouillé. J’y ai laissé quelques plumes mais grâce à vous je</w:t>
      </w:r>
      <w:r w:rsidR="008A76D4" w:rsidRPr="00C10297">
        <w:rPr>
          <w:sz w:val="28"/>
          <w:szCs w:val="28"/>
        </w:rPr>
        <w:t xml:space="preserve"> ne suis pas tombé du nid, </w:t>
      </w:r>
      <w:r w:rsidR="00C029D3" w:rsidRPr="00C10297">
        <w:rPr>
          <w:sz w:val="28"/>
          <w:szCs w:val="28"/>
        </w:rPr>
        <w:t xml:space="preserve">merci du fond du cœur. Petite dédicace également à mon kiné, mon chirurgien et ma </w:t>
      </w:r>
      <w:proofErr w:type="spellStart"/>
      <w:r w:rsidR="00C029D3" w:rsidRPr="00C10297">
        <w:rPr>
          <w:sz w:val="28"/>
          <w:szCs w:val="28"/>
        </w:rPr>
        <w:t>rhumato</w:t>
      </w:r>
      <w:proofErr w:type="spellEnd"/>
      <w:r w:rsidR="00C029D3" w:rsidRPr="00C10297">
        <w:rPr>
          <w:sz w:val="28"/>
          <w:szCs w:val="28"/>
        </w:rPr>
        <w:t xml:space="preserve"> pour leur prise en charge de qualité. </w:t>
      </w:r>
    </w:p>
    <w:p w14:paraId="70B808E1" w14:textId="232BC6A1" w:rsidR="00526346" w:rsidRPr="00C10297" w:rsidRDefault="00526346">
      <w:pPr>
        <w:pStyle w:val="----Corpsdetexte----"/>
        <w:rPr>
          <w:sz w:val="28"/>
          <w:szCs w:val="28"/>
        </w:rPr>
      </w:pPr>
      <w:r w:rsidRPr="00C10297">
        <w:rPr>
          <w:sz w:val="28"/>
          <w:szCs w:val="28"/>
        </w:rPr>
        <w:t xml:space="preserve">Enfin, merci aux techniciens, ingénieurs, chercheurs et thésards du bâtiment ARCAD pour leurs conseils, leur aide, et le partage de leur expérience. </w:t>
      </w:r>
    </w:p>
    <w:p w14:paraId="04415142" w14:textId="77777777" w:rsidR="00110323" w:rsidRDefault="00110323">
      <w:pPr>
        <w:pStyle w:val="----Corpsdetexte----"/>
      </w:pPr>
    </w:p>
    <w:p w14:paraId="58D6F3F8" w14:textId="77777777" w:rsidR="00110323" w:rsidRDefault="00110323">
      <w:pPr>
        <w:pStyle w:val="----Corpsdetexte----"/>
      </w:pPr>
    </w:p>
    <w:p w14:paraId="495A4444" w14:textId="77777777" w:rsidR="00110323" w:rsidRDefault="00110323">
      <w:pPr>
        <w:sectPr w:rsidR="00110323">
          <w:footerReference w:type="default" r:id="rId12"/>
          <w:footnotePr>
            <w:pos w:val="beneathText"/>
          </w:footnotePr>
          <w:pgSz w:w="11906" w:h="16838"/>
          <w:pgMar w:top="1417" w:right="1417" w:bottom="1983" w:left="1417" w:header="720" w:footer="1417" w:gutter="0"/>
          <w:cols w:space="720"/>
        </w:sectPr>
      </w:pPr>
    </w:p>
    <w:p w14:paraId="26F9B002" w14:textId="77777777" w:rsidR="00110323" w:rsidRDefault="00110323">
      <w:pPr>
        <w:pStyle w:val="203Titreliminaire"/>
      </w:pPr>
      <w:r>
        <w:lastRenderedPageBreak/>
        <w:t>Table des matières</w:t>
      </w:r>
    </w:p>
    <w:p w14:paraId="53E20542" w14:textId="3D81CEBB" w:rsidR="00110323" w:rsidRPr="00EA76C3" w:rsidRDefault="00110323" w:rsidP="00243E1E">
      <w:pPr>
        <w:pStyle w:val="----Corpsdetexte----"/>
        <w:jc w:val="left"/>
        <w:rPr>
          <w:rFonts w:ascii="Arial" w:hAnsi="Arial" w:cs="Arial"/>
        </w:rPr>
        <w:sectPr w:rsidR="00110323" w:rsidRPr="00EA76C3">
          <w:footerReference w:type="default" r:id="rId13"/>
          <w:footnotePr>
            <w:pos w:val="beneathText"/>
          </w:footnotePr>
          <w:pgSz w:w="11906" w:h="16838"/>
          <w:pgMar w:top="1417" w:right="1417" w:bottom="1983" w:left="1417" w:header="720" w:footer="1417" w:gutter="0"/>
          <w:cols w:space="720"/>
        </w:sectPr>
      </w:pPr>
    </w:p>
    <w:p w14:paraId="20F08839" w14:textId="2AD89A6F" w:rsidR="00110323" w:rsidRPr="00EA76C3" w:rsidRDefault="00110323">
      <w:pPr>
        <w:pStyle w:val="Titredetabledesmatires"/>
        <w:rPr>
          <w:rFonts w:cs="Arial"/>
        </w:rPr>
        <w:sectPr w:rsidR="00110323" w:rsidRPr="00EA76C3">
          <w:footnotePr>
            <w:pos w:val="beneathText"/>
          </w:footnotePr>
          <w:type w:val="continuous"/>
          <w:pgSz w:w="11906" w:h="16838"/>
          <w:pgMar w:top="1417" w:right="1417" w:bottom="1983" w:left="1417" w:header="720" w:footer="1417" w:gutter="0"/>
          <w:cols w:space="720"/>
        </w:sectPr>
      </w:pPr>
    </w:p>
    <w:p w14:paraId="39E80137" w14:textId="0842B8A9" w:rsidR="00A82184" w:rsidRDefault="00110323">
      <w:pPr>
        <w:pStyle w:val="TM1"/>
        <w:tabs>
          <w:tab w:val="left" w:pos="566"/>
        </w:tabs>
        <w:rPr>
          <w:rFonts w:asciiTheme="minorHAnsi" w:eastAsiaTheme="minorEastAsia" w:hAnsiTheme="minorHAnsi" w:cstheme="minorBidi"/>
          <w:noProof/>
          <w:szCs w:val="22"/>
        </w:rPr>
      </w:pPr>
      <w:r w:rsidRPr="00EA76C3">
        <w:rPr>
          <w:rFonts w:ascii="Arial" w:hAnsi="Arial" w:cs="Arial"/>
        </w:rPr>
        <w:fldChar w:fldCharType="begin"/>
      </w:r>
      <w:r w:rsidRPr="00EA76C3">
        <w:rPr>
          <w:rFonts w:ascii="Arial" w:hAnsi="Arial" w:cs="Arial"/>
        </w:rPr>
        <w:instrText xml:space="preserve"> TOC \f \o "1-9" \o "1-3" \t "3.06   Niveau 5,5,3.05   Niveau 4,4,2.03   Titre liminaire,1,3.02   Niveau 1,1,3.07   Conclusion,1,3.08   Titre Bibliographie,1" </w:instrText>
      </w:r>
      <w:r w:rsidRPr="00EA76C3">
        <w:rPr>
          <w:rFonts w:ascii="Arial" w:hAnsi="Arial" w:cs="Arial"/>
        </w:rPr>
        <w:fldChar w:fldCharType="separate"/>
      </w:r>
      <w:r w:rsidR="00A82184">
        <w:rPr>
          <w:noProof/>
        </w:rPr>
        <w:t>1</w:t>
      </w:r>
      <w:r w:rsidR="00A82184">
        <w:rPr>
          <w:rFonts w:asciiTheme="minorHAnsi" w:eastAsiaTheme="minorEastAsia" w:hAnsiTheme="minorHAnsi" w:cstheme="minorBidi"/>
          <w:noProof/>
          <w:szCs w:val="22"/>
        </w:rPr>
        <w:tab/>
      </w:r>
      <w:r w:rsidR="00A82184">
        <w:rPr>
          <w:noProof/>
        </w:rPr>
        <w:t>Introduction</w:t>
      </w:r>
      <w:r w:rsidR="00A82184">
        <w:rPr>
          <w:noProof/>
        </w:rPr>
        <w:tab/>
      </w:r>
      <w:r w:rsidR="00A82184">
        <w:rPr>
          <w:noProof/>
        </w:rPr>
        <w:fldChar w:fldCharType="begin"/>
      </w:r>
      <w:r w:rsidR="00A82184">
        <w:rPr>
          <w:noProof/>
        </w:rPr>
        <w:instrText xml:space="preserve"> PAGEREF _Toc144300094 \h </w:instrText>
      </w:r>
      <w:r w:rsidR="00A82184">
        <w:rPr>
          <w:noProof/>
        </w:rPr>
      </w:r>
      <w:r w:rsidR="00A82184">
        <w:rPr>
          <w:noProof/>
        </w:rPr>
        <w:fldChar w:fldCharType="separate"/>
      </w:r>
      <w:r w:rsidR="000A4EBE">
        <w:rPr>
          <w:noProof/>
        </w:rPr>
        <w:t>10</w:t>
      </w:r>
      <w:r w:rsidR="00A82184">
        <w:rPr>
          <w:noProof/>
        </w:rPr>
        <w:fldChar w:fldCharType="end"/>
      </w:r>
    </w:p>
    <w:p w14:paraId="148365FD" w14:textId="255BC8D2" w:rsidR="00A82184" w:rsidRDefault="00A82184">
      <w:pPr>
        <w:pStyle w:val="TM2"/>
        <w:tabs>
          <w:tab w:val="left" w:pos="849"/>
        </w:tabs>
        <w:rPr>
          <w:rFonts w:asciiTheme="minorHAnsi" w:eastAsiaTheme="minorEastAsia" w:hAnsiTheme="minorHAnsi" w:cstheme="minorBidi"/>
          <w:noProof/>
          <w:szCs w:val="22"/>
        </w:rPr>
      </w:pPr>
      <w:r>
        <w:rPr>
          <w:noProof/>
        </w:rPr>
        <w:t>1.1</w:t>
      </w:r>
      <w:r>
        <w:rPr>
          <w:rFonts w:asciiTheme="minorHAnsi" w:eastAsiaTheme="minorEastAsia" w:hAnsiTheme="minorHAnsi" w:cstheme="minorBidi"/>
          <w:noProof/>
          <w:szCs w:val="22"/>
        </w:rPr>
        <w:tab/>
      </w:r>
      <w:r>
        <w:rPr>
          <w:noProof/>
        </w:rPr>
        <w:t>Le changement climatique</w:t>
      </w:r>
      <w:r>
        <w:rPr>
          <w:noProof/>
        </w:rPr>
        <w:tab/>
      </w:r>
      <w:r>
        <w:rPr>
          <w:noProof/>
        </w:rPr>
        <w:fldChar w:fldCharType="begin"/>
      </w:r>
      <w:r>
        <w:rPr>
          <w:noProof/>
        </w:rPr>
        <w:instrText xml:space="preserve"> PAGEREF _Toc144300095 \h </w:instrText>
      </w:r>
      <w:r>
        <w:rPr>
          <w:noProof/>
        </w:rPr>
      </w:r>
      <w:r>
        <w:rPr>
          <w:noProof/>
        </w:rPr>
        <w:fldChar w:fldCharType="separate"/>
      </w:r>
      <w:r w:rsidR="000A4EBE">
        <w:rPr>
          <w:noProof/>
        </w:rPr>
        <w:t>10</w:t>
      </w:r>
      <w:r>
        <w:rPr>
          <w:noProof/>
        </w:rPr>
        <w:fldChar w:fldCharType="end"/>
      </w:r>
    </w:p>
    <w:p w14:paraId="0FEC4792" w14:textId="5B358D83" w:rsidR="00A82184" w:rsidRDefault="00A82184">
      <w:pPr>
        <w:pStyle w:val="TM2"/>
        <w:tabs>
          <w:tab w:val="left" w:pos="849"/>
        </w:tabs>
        <w:rPr>
          <w:rFonts w:asciiTheme="minorHAnsi" w:eastAsiaTheme="minorEastAsia" w:hAnsiTheme="minorHAnsi" w:cstheme="minorBidi"/>
          <w:noProof/>
          <w:szCs w:val="22"/>
        </w:rPr>
      </w:pPr>
      <w:r>
        <w:rPr>
          <w:noProof/>
        </w:rPr>
        <w:t>1.2</w:t>
      </w:r>
      <w:r>
        <w:rPr>
          <w:rFonts w:asciiTheme="minorHAnsi" w:eastAsiaTheme="minorEastAsia" w:hAnsiTheme="minorHAnsi" w:cstheme="minorBidi"/>
          <w:noProof/>
          <w:szCs w:val="22"/>
        </w:rPr>
        <w:tab/>
      </w:r>
      <w:r>
        <w:rPr>
          <w:noProof/>
        </w:rPr>
        <w:t>Sélection massale et diversité génétique</w:t>
      </w:r>
      <w:r>
        <w:rPr>
          <w:noProof/>
        </w:rPr>
        <w:tab/>
      </w:r>
      <w:r>
        <w:rPr>
          <w:noProof/>
        </w:rPr>
        <w:fldChar w:fldCharType="begin"/>
      </w:r>
      <w:r>
        <w:rPr>
          <w:noProof/>
        </w:rPr>
        <w:instrText xml:space="preserve"> PAGEREF _Toc144300096 \h </w:instrText>
      </w:r>
      <w:r>
        <w:rPr>
          <w:noProof/>
        </w:rPr>
      </w:r>
      <w:r>
        <w:rPr>
          <w:noProof/>
        </w:rPr>
        <w:fldChar w:fldCharType="separate"/>
      </w:r>
      <w:r w:rsidR="000A4EBE">
        <w:rPr>
          <w:noProof/>
        </w:rPr>
        <w:t>10</w:t>
      </w:r>
      <w:r>
        <w:rPr>
          <w:noProof/>
        </w:rPr>
        <w:fldChar w:fldCharType="end"/>
      </w:r>
    </w:p>
    <w:p w14:paraId="76826967" w14:textId="21874F2E" w:rsidR="00A82184" w:rsidRDefault="00A82184">
      <w:pPr>
        <w:pStyle w:val="TM2"/>
        <w:tabs>
          <w:tab w:val="left" w:pos="849"/>
        </w:tabs>
        <w:rPr>
          <w:rFonts w:asciiTheme="minorHAnsi" w:eastAsiaTheme="minorEastAsia" w:hAnsiTheme="minorHAnsi" w:cstheme="minorBidi"/>
          <w:noProof/>
          <w:szCs w:val="22"/>
        </w:rPr>
      </w:pPr>
      <w:r>
        <w:rPr>
          <w:noProof/>
        </w:rPr>
        <w:t>1.3</w:t>
      </w:r>
      <w:r>
        <w:rPr>
          <w:rFonts w:asciiTheme="minorHAnsi" w:eastAsiaTheme="minorEastAsia" w:hAnsiTheme="minorHAnsi" w:cstheme="minorBidi"/>
          <w:noProof/>
          <w:szCs w:val="22"/>
        </w:rPr>
        <w:tab/>
      </w:r>
      <w:r>
        <w:rPr>
          <w:noProof/>
        </w:rPr>
        <w:t>L’importance de la qualité des grains chez le blé dur</w:t>
      </w:r>
      <w:r>
        <w:rPr>
          <w:noProof/>
        </w:rPr>
        <w:tab/>
      </w:r>
      <w:r>
        <w:rPr>
          <w:noProof/>
        </w:rPr>
        <w:fldChar w:fldCharType="begin"/>
      </w:r>
      <w:r>
        <w:rPr>
          <w:noProof/>
        </w:rPr>
        <w:instrText xml:space="preserve"> PAGEREF _Toc144300097 \h </w:instrText>
      </w:r>
      <w:r>
        <w:rPr>
          <w:noProof/>
        </w:rPr>
      </w:r>
      <w:r>
        <w:rPr>
          <w:noProof/>
        </w:rPr>
        <w:fldChar w:fldCharType="separate"/>
      </w:r>
      <w:r w:rsidR="000A4EBE">
        <w:rPr>
          <w:noProof/>
        </w:rPr>
        <w:t>12</w:t>
      </w:r>
      <w:r>
        <w:rPr>
          <w:noProof/>
        </w:rPr>
        <w:fldChar w:fldCharType="end"/>
      </w:r>
    </w:p>
    <w:p w14:paraId="04128B8F" w14:textId="0304A59B" w:rsidR="00A82184" w:rsidRDefault="00A82184">
      <w:pPr>
        <w:pStyle w:val="TM2"/>
        <w:tabs>
          <w:tab w:val="left" w:pos="849"/>
        </w:tabs>
        <w:rPr>
          <w:rFonts w:asciiTheme="minorHAnsi" w:eastAsiaTheme="minorEastAsia" w:hAnsiTheme="minorHAnsi" w:cstheme="minorBidi"/>
          <w:noProof/>
          <w:szCs w:val="22"/>
        </w:rPr>
      </w:pPr>
      <w:r>
        <w:rPr>
          <w:noProof/>
        </w:rPr>
        <w:t>1.4</w:t>
      </w:r>
      <w:r>
        <w:rPr>
          <w:rFonts w:asciiTheme="minorHAnsi" w:eastAsiaTheme="minorEastAsia" w:hAnsiTheme="minorHAnsi" w:cstheme="minorBidi"/>
          <w:noProof/>
          <w:szCs w:val="22"/>
        </w:rPr>
        <w:tab/>
      </w:r>
      <w:r>
        <w:rPr>
          <w:noProof/>
        </w:rPr>
        <w:t>Les pratiques de sélection massale chez le blé dur</w:t>
      </w:r>
      <w:r>
        <w:rPr>
          <w:noProof/>
        </w:rPr>
        <w:tab/>
      </w:r>
      <w:r>
        <w:rPr>
          <w:noProof/>
        </w:rPr>
        <w:fldChar w:fldCharType="begin"/>
      </w:r>
      <w:r>
        <w:rPr>
          <w:noProof/>
        </w:rPr>
        <w:instrText xml:space="preserve"> PAGEREF _Toc144300098 \h </w:instrText>
      </w:r>
      <w:r>
        <w:rPr>
          <w:noProof/>
        </w:rPr>
      </w:r>
      <w:r>
        <w:rPr>
          <w:noProof/>
        </w:rPr>
        <w:fldChar w:fldCharType="separate"/>
      </w:r>
      <w:r w:rsidR="000A4EBE">
        <w:rPr>
          <w:noProof/>
        </w:rPr>
        <w:t>13</w:t>
      </w:r>
      <w:r>
        <w:rPr>
          <w:noProof/>
        </w:rPr>
        <w:fldChar w:fldCharType="end"/>
      </w:r>
    </w:p>
    <w:p w14:paraId="5680993B" w14:textId="3338BE11" w:rsidR="00A82184" w:rsidRDefault="00A82184">
      <w:pPr>
        <w:pStyle w:val="TM1"/>
        <w:tabs>
          <w:tab w:val="left" w:pos="566"/>
        </w:tabs>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Matériel et méthodes</w:t>
      </w:r>
      <w:r>
        <w:rPr>
          <w:noProof/>
        </w:rPr>
        <w:tab/>
      </w:r>
      <w:r>
        <w:rPr>
          <w:noProof/>
        </w:rPr>
        <w:fldChar w:fldCharType="begin"/>
      </w:r>
      <w:r>
        <w:rPr>
          <w:noProof/>
        </w:rPr>
        <w:instrText xml:space="preserve"> PAGEREF _Toc144300099 \h </w:instrText>
      </w:r>
      <w:r>
        <w:rPr>
          <w:noProof/>
        </w:rPr>
      </w:r>
      <w:r>
        <w:rPr>
          <w:noProof/>
        </w:rPr>
        <w:fldChar w:fldCharType="separate"/>
      </w:r>
      <w:r w:rsidR="000A4EBE">
        <w:rPr>
          <w:noProof/>
        </w:rPr>
        <w:t>15</w:t>
      </w:r>
      <w:r>
        <w:rPr>
          <w:noProof/>
        </w:rPr>
        <w:fldChar w:fldCharType="end"/>
      </w:r>
    </w:p>
    <w:p w14:paraId="1E8353B0" w14:textId="14F33A45" w:rsidR="00A82184" w:rsidRDefault="00A82184">
      <w:pPr>
        <w:pStyle w:val="TM2"/>
        <w:tabs>
          <w:tab w:val="left" w:pos="849"/>
        </w:tabs>
        <w:rPr>
          <w:rFonts w:asciiTheme="minorHAnsi" w:eastAsiaTheme="minorEastAsia" w:hAnsiTheme="minorHAnsi" w:cstheme="minorBidi"/>
          <w:noProof/>
          <w:szCs w:val="22"/>
        </w:rPr>
      </w:pPr>
      <w:r>
        <w:rPr>
          <w:noProof/>
        </w:rPr>
        <w:t>2.1</w:t>
      </w:r>
      <w:r>
        <w:rPr>
          <w:rFonts w:asciiTheme="minorHAnsi" w:eastAsiaTheme="minorEastAsia" w:hAnsiTheme="minorHAnsi" w:cstheme="minorBidi"/>
          <w:noProof/>
          <w:szCs w:val="22"/>
        </w:rPr>
        <w:tab/>
      </w:r>
      <w:r>
        <w:rPr>
          <w:noProof/>
        </w:rPr>
        <w:t>Matériel végétal</w:t>
      </w:r>
      <w:r>
        <w:rPr>
          <w:noProof/>
        </w:rPr>
        <w:tab/>
      </w:r>
      <w:r>
        <w:rPr>
          <w:noProof/>
        </w:rPr>
        <w:fldChar w:fldCharType="begin"/>
      </w:r>
      <w:r>
        <w:rPr>
          <w:noProof/>
        </w:rPr>
        <w:instrText xml:space="preserve"> PAGEREF _Toc144300100 \h </w:instrText>
      </w:r>
      <w:r>
        <w:rPr>
          <w:noProof/>
        </w:rPr>
      </w:r>
      <w:r>
        <w:rPr>
          <w:noProof/>
        </w:rPr>
        <w:fldChar w:fldCharType="separate"/>
      </w:r>
      <w:r w:rsidR="000A4EBE">
        <w:rPr>
          <w:noProof/>
        </w:rPr>
        <w:t>15</w:t>
      </w:r>
      <w:r>
        <w:rPr>
          <w:noProof/>
        </w:rPr>
        <w:fldChar w:fldCharType="end"/>
      </w:r>
    </w:p>
    <w:p w14:paraId="2F2E45F4" w14:textId="282019AC" w:rsidR="00A82184" w:rsidRDefault="00A82184">
      <w:pPr>
        <w:pStyle w:val="TM2"/>
        <w:tabs>
          <w:tab w:val="left" w:pos="849"/>
        </w:tabs>
        <w:rPr>
          <w:rFonts w:asciiTheme="minorHAnsi" w:eastAsiaTheme="minorEastAsia" w:hAnsiTheme="minorHAnsi" w:cstheme="minorBidi"/>
          <w:noProof/>
          <w:szCs w:val="22"/>
        </w:rPr>
      </w:pPr>
      <w:r>
        <w:rPr>
          <w:noProof/>
        </w:rPr>
        <w:t>2.2</w:t>
      </w:r>
      <w:r>
        <w:rPr>
          <w:rFonts w:asciiTheme="minorHAnsi" w:eastAsiaTheme="minorEastAsia" w:hAnsiTheme="minorHAnsi" w:cstheme="minorBidi"/>
          <w:noProof/>
          <w:szCs w:val="22"/>
        </w:rPr>
        <w:tab/>
      </w:r>
      <w:r>
        <w:rPr>
          <w:noProof/>
        </w:rPr>
        <w:t>Dispositifs expérimentaux</w:t>
      </w:r>
      <w:r>
        <w:rPr>
          <w:noProof/>
        </w:rPr>
        <w:tab/>
      </w:r>
      <w:r>
        <w:rPr>
          <w:noProof/>
        </w:rPr>
        <w:fldChar w:fldCharType="begin"/>
      </w:r>
      <w:r>
        <w:rPr>
          <w:noProof/>
        </w:rPr>
        <w:instrText xml:space="preserve"> PAGEREF _Toc144300101 \h </w:instrText>
      </w:r>
      <w:r>
        <w:rPr>
          <w:noProof/>
        </w:rPr>
      </w:r>
      <w:r>
        <w:rPr>
          <w:noProof/>
        </w:rPr>
        <w:fldChar w:fldCharType="separate"/>
      </w:r>
      <w:r w:rsidR="000A4EBE">
        <w:rPr>
          <w:noProof/>
        </w:rPr>
        <w:t>15</w:t>
      </w:r>
      <w:r>
        <w:rPr>
          <w:noProof/>
        </w:rPr>
        <w:fldChar w:fldCharType="end"/>
      </w:r>
    </w:p>
    <w:p w14:paraId="1D3E7244" w14:textId="0A0C368F" w:rsidR="00A82184" w:rsidRDefault="00A82184">
      <w:pPr>
        <w:pStyle w:val="TM3"/>
        <w:tabs>
          <w:tab w:val="left" w:pos="1415"/>
        </w:tabs>
        <w:rPr>
          <w:rFonts w:asciiTheme="minorHAnsi" w:eastAsiaTheme="minorEastAsia" w:hAnsiTheme="minorHAnsi" w:cstheme="minorBidi"/>
          <w:noProof/>
          <w:szCs w:val="22"/>
        </w:rPr>
      </w:pPr>
      <w:r>
        <w:rPr>
          <w:noProof/>
        </w:rPr>
        <w:t>2.2.1</w:t>
      </w:r>
      <w:r>
        <w:rPr>
          <w:rFonts w:asciiTheme="minorHAnsi" w:eastAsiaTheme="minorEastAsia" w:hAnsiTheme="minorHAnsi" w:cstheme="minorBidi"/>
          <w:noProof/>
          <w:szCs w:val="22"/>
        </w:rPr>
        <w:tab/>
      </w:r>
      <w:r>
        <w:rPr>
          <w:noProof/>
        </w:rPr>
        <w:t>Dispositif de sélection réelle</w:t>
      </w:r>
      <w:r>
        <w:rPr>
          <w:noProof/>
        </w:rPr>
        <w:tab/>
      </w:r>
      <w:r>
        <w:rPr>
          <w:noProof/>
        </w:rPr>
        <w:fldChar w:fldCharType="begin"/>
      </w:r>
      <w:r>
        <w:rPr>
          <w:noProof/>
        </w:rPr>
        <w:instrText xml:space="preserve"> PAGEREF _Toc144300102 \h </w:instrText>
      </w:r>
      <w:r>
        <w:rPr>
          <w:noProof/>
        </w:rPr>
      </w:r>
      <w:r>
        <w:rPr>
          <w:noProof/>
        </w:rPr>
        <w:fldChar w:fldCharType="separate"/>
      </w:r>
      <w:r w:rsidR="000A4EBE">
        <w:rPr>
          <w:noProof/>
        </w:rPr>
        <w:t>15</w:t>
      </w:r>
      <w:r>
        <w:rPr>
          <w:noProof/>
        </w:rPr>
        <w:fldChar w:fldCharType="end"/>
      </w:r>
    </w:p>
    <w:p w14:paraId="7FB25F42" w14:textId="38A40CDB" w:rsidR="00A82184" w:rsidRDefault="00A82184">
      <w:pPr>
        <w:pStyle w:val="TM3"/>
        <w:tabs>
          <w:tab w:val="left" w:pos="1415"/>
        </w:tabs>
        <w:rPr>
          <w:rFonts w:asciiTheme="minorHAnsi" w:eastAsiaTheme="minorEastAsia" w:hAnsiTheme="minorHAnsi" w:cstheme="minorBidi"/>
          <w:noProof/>
          <w:szCs w:val="22"/>
        </w:rPr>
      </w:pPr>
      <w:r>
        <w:rPr>
          <w:noProof/>
        </w:rPr>
        <w:t>2.2.2</w:t>
      </w:r>
      <w:r>
        <w:rPr>
          <w:rFonts w:asciiTheme="minorHAnsi" w:eastAsiaTheme="minorEastAsia" w:hAnsiTheme="minorHAnsi" w:cstheme="minorBidi"/>
          <w:noProof/>
          <w:szCs w:val="22"/>
        </w:rPr>
        <w:tab/>
      </w:r>
      <w:r>
        <w:rPr>
          <w:noProof/>
        </w:rPr>
        <w:t>Dispositif de sélection in silico</w:t>
      </w:r>
      <w:r>
        <w:rPr>
          <w:noProof/>
        </w:rPr>
        <w:tab/>
      </w:r>
      <w:r>
        <w:rPr>
          <w:noProof/>
        </w:rPr>
        <w:fldChar w:fldCharType="begin"/>
      </w:r>
      <w:r>
        <w:rPr>
          <w:noProof/>
        </w:rPr>
        <w:instrText xml:space="preserve"> PAGEREF _Toc144300103 \h </w:instrText>
      </w:r>
      <w:r>
        <w:rPr>
          <w:noProof/>
        </w:rPr>
      </w:r>
      <w:r>
        <w:rPr>
          <w:noProof/>
        </w:rPr>
        <w:fldChar w:fldCharType="separate"/>
      </w:r>
      <w:r w:rsidR="000A4EBE">
        <w:rPr>
          <w:noProof/>
        </w:rPr>
        <w:t>16</w:t>
      </w:r>
      <w:r>
        <w:rPr>
          <w:noProof/>
        </w:rPr>
        <w:fldChar w:fldCharType="end"/>
      </w:r>
    </w:p>
    <w:p w14:paraId="78FD6EE5" w14:textId="4C87DCAC" w:rsidR="00A82184" w:rsidRDefault="00A82184">
      <w:pPr>
        <w:pStyle w:val="TM2"/>
        <w:tabs>
          <w:tab w:val="left" w:pos="849"/>
        </w:tabs>
        <w:rPr>
          <w:rFonts w:asciiTheme="minorHAnsi" w:eastAsiaTheme="minorEastAsia" w:hAnsiTheme="minorHAnsi" w:cstheme="minorBidi"/>
          <w:noProof/>
          <w:szCs w:val="22"/>
        </w:rPr>
      </w:pPr>
      <w:r>
        <w:rPr>
          <w:noProof/>
        </w:rPr>
        <w:t>2.3</w:t>
      </w:r>
      <w:r>
        <w:rPr>
          <w:rFonts w:asciiTheme="minorHAnsi" w:eastAsiaTheme="minorEastAsia" w:hAnsiTheme="minorHAnsi" w:cstheme="minorBidi"/>
          <w:noProof/>
          <w:szCs w:val="22"/>
        </w:rPr>
        <w:tab/>
      </w:r>
      <w:r>
        <w:rPr>
          <w:noProof/>
        </w:rPr>
        <w:t>Phénotypage</w:t>
      </w:r>
      <w:r>
        <w:rPr>
          <w:noProof/>
        </w:rPr>
        <w:tab/>
      </w:r>
      <w:r>
        <w:rPr>
          <w:noProof/>
        </w:rPr>
        <w:fldChar w:fldCharType="begin"/>
      </w:r>
      <w:r>
        <w:rPr>
          <w:noProof/>
        </w:rPr>
        <w:instrText xml:space="preserve"> PAGEREF _Toc144300104 \h </w:instrText>
      </w:r>
      <w:r>
        <w:rPr>
          <w:noProof/>
        </w:rPr>
      </w:r>
      <w:r>
        <w:rPr>
          <w:noProof/>
        </w:rPr>
        <w:fldChar w:fldCharType="separate"/>
      </w:r>
      <w:r w:rsidR="000A4EBE">
        <w:rPr>
          <w:noProof/>
        </w:rPr>
        <w:t>17</w:t>
      </w:r>
      <w:r>
        <w:rPr>
          <w:noProof/>
        </w:rPr>
        <w:fldChar w:fldCharType="end"/>
      </w:r>
    </w:p>
    <w:p w14:paraId="2D943437" w14:textId="3EAAFEC9" w:rsidR="00A82184" w:rsidRDefault="00A82184">
      <w:pPr>
        <w:pStyle w:val="TM2"/>
        <w:tabs>
          <w:tab w:val="left" w:pos="849"/>
        </w:tabs>
        <w:rPr>
          <w:rFonts w:asciiTheme="minorHAnsi" w:eastAsiaTheme="minorEastAsia" w:hAnsiTheme="minorHAnsi" w:cstheme="minorBidi"/>
          <w:noProof/>
          <w:szCs w:val="22"/>
        </w:rPr>
      </w:pPr>
      <w:r>
        <w:rPr>
          <w:noProof/>
        </w:rPr>
        <w:t>2.4</w:t>
      </w:r>
      <w:r>
        <w:rPr>
          <w:rFonts w:asciiTheme="minorHAnsi" w:eastAsiaTheme="minorEastAsia" w:hAnsiTheme="minorHAnsi" w:cstheme="minorBidi"/>
          <w:noProof/>
          <w:szCs w:val="22"/>
        </w:rPr>
        <w:tab/>
      </w:r>
      <w:r>
        <w:rPr>
          <w:noProof/>
        </w:rPr>
        <w:t>Mesure de l’effet de la sélection dans le dispositif de sélection réelle</w:t>
      </w:r>
      <w:r>
        <w:rPr>
          <w:noProof/>
        </w:rPr>
        <w:tab/>
      </w:r>
      <w:r>
        <w:rPr>
          <w:noProof/>
        </w:rPr>
        <w:fldChar w:fldCharType="begin"/>
      </w:r>
      <w:r>
        <w:rPr>
          <w:noProof/>
        </w:rPr>
        <w:instrText xml:space="preserve"> PAGEREF _Toc144300105 \h </w:instrText>
      </w:r>
      <w:r>
        <w:rPr>
          <w:noProof/>
        </w:rPr>
      </w:r>
      <w:r>
        <w:rPr>
          <w:noProof/>
        </w:rPr>
        <w:fldChar w:fldCharType="separate"/>
      </w:r>
      <w:r w:rsidR="000A4EBE">
        <w:rPr>
          <w:noProof/>
        </w:rPr>
        <w:t>17</w:t>
      </w:r>
      <w:r>
        <w:rPr>
          <w:noProof/>
        </w:rPr>
        <w:fldChar w:fldCharType="end"/>
      </w:r>
    </w:p>
    <w:p w14:paraId="29A3E08C" w14:textId="4F9201E2" w:rsidR="00A82184" w:rsidRDefault="00A82184">
      <w:pPr>
        <w:pStyle w:val="TM2"/>
        <w:tabs>
          <w:tab w:val="left" w:pos="849"/>
        </w:tabs>
        <w:rPr>
          <w:rFonts w:asciiTheme="minorHAnsi" w:eastAsiaTheme="minorEastAsia" w:hAnsiTheme="minorHAnsi" w:cstheme="minorBidi"/>
          <w:noProof/>
          <w:szCs w:val="22"/>
        </w:rPr>
      </w:pPr>
      <w:r>
        <w:rPr>
          <w:noProof/>
        </w:rPr>
        <w:t>2.5</w:t>
      </w:r>
      <w:r>
        <w:rPr>
          <w:rFonts w:asciiTheme="minorHAnsi" w:eastAsiaTheme="minorEastAsia" w:hAnsiTheme="minorHAnsi" w:cstheme="minorBidi"/>
          <w:noProof/>
          <w:szCs w:val="22"/>
        </w:rPr>
        <w:tab/>
      </w:r>
      <w:r>
        <w:rPr>
          <w:noProof/>
        </w:rPr>
        <w:t>Mesure de l’effet de la sélection dans le dispositif de sélection in silico</w:t>
      </w:r>
      <w:r>
        <w:rPr>
          <w:noProof/>
        </w:rPr>
        <w:tab/>
      </w:r>
      <w:r>
        <w:rPr>
          <w:noProof/>
        </w:rPr>
        <w:fldChar w:fldCharType="begin"/>
      </w:r>
      <w:r>
        <w:rPr>
          <w:noProof/>
        </w:rPr>
        <w:instrText xml:space="preserve"> PAGEREF _Toc144300106 \h </w:instrText>
      </w:r>
      <w:r>
        <w:rPr>
          <w:noProof/>
        </w:rPr>
      </w:r>
      <w:r>
        <w:rPr>
          <w:noProof/>
        </w:rPr>
        <w:fldChar w:fldCharType="separate"/>
      </w:r>
      <w:r w:rsidR="000A4EBE">
        <w:rPr>
          <w:noProof/>
        </w:rPr>
        <w:t>18</w:t>
      </w:r>
      <w:r>
        <w:rPr>
          <w:noProof/>
        </w:rPr>
        <w:fldChar w:fldCharType="end"/>
      </w:r>
    </w:p>
    <w:p w14:paraId="0EEA280A" w14:textId="71288B63" w:rsidR="00A82184" w:rsidRDefault="00A82184">
      <w:pPr>
        <w:pStyle w:val="TM3"/>
        <w:tabs>
          <w:tab w:val="left" w:pos="1415"/>
        </w:tabs>
        <w:rPr>
          <w:rFonts w:asciiTheme="minorHAnsi" w:eastAsiaTheme="minorEastAsia" w:hAnsiTheme="minorHAnsi" w:cstheme="minorBidi"/>
          <w:noProof/>
          <w:szCs w:val="22"/>
        </w:rPr>
      </w:pPr>
      <w:r>
        <w:rPr>
          <w:noProof/>
        </w:rPr>
        <w:t>2.5.1</w:t>
      </w:r>
      <w:r>
        <w:rPr>
          <w:rFonts w:asciiTheme="minorHAnsi" w:eastAsiaTheme="minorEastAsia" w:hAnsiTheme="minorHAnsi" w:cstheme="minorBidi"/>
          <w:noProof/>
          <w:szCs w:val="22"/>
        </w:rPr>
        <w:tab/>
      </w:r>
      <w:r>
        <w:rPr>
          <w:noProof/>
        </w:rPr>
        <w:t>Simulation de la sélection</w:t>
      </w:r>
      <w:r>
        <w:rPr>
          <w:noProof/>
        </w:rPr>
        <w:tab/>
      </w:r>
      <w:r>
        <w:rPr>
          <w:noProof/>
        </w:rPr>
        <w:fldChar w:fldCharType="begin"/>
      </w:r>
      <w:r>
        <w:rPr>
          <w:noProof/>
        </w:rPr>
        <w:instrText xml:space="preserve"> PAGEREF _Toc144300107 \h </w:instrText>
      </w:r>
      <w:r>
        <w:rPr>
          <w:noProof/>
        </w:rPr>
      </w:r>
      <w:r>
        <w:rPr>
          <w:noProof/>
        </w:rPr>
        <w:fldChar w:fldCharType="separate"/>
      </w:r>
      <w:r w:rsidR="000A4EBE">
        <w:rPr>
          <w:noProof/>
        </w:rPr>
        <w:t>18</w:t>
      </w:r>
      <w:r>
        <w:rPr>
          <w:noProof/>
        </w:rPr>
        <w:fldChar w:fldCharType="end"/>
      </w:r>
    </w:p>
    <w:p w14:paraId="480EBE8E" w14:textId="11D86AD6" w:rsidR="00A82184" w:rsidRDefault="00A82184">
      <w:pPr>
        <w:pStyle w:val="TM3"/>
        <w:tabs>
          <w:tab w:val="left" w:pos="1415"/>
        </w:tabs>
        <w:rPr>
          <w:rFonts w:asciiTheme="minorHAnsi" w:eastAsiaTheme="minorEastAsia" w:hAnsiTheme="minorHAnsi" w:cstheme="minorBidi"/>
          <w:noProof/>
          <w:szCs w:val="22"/>
        </w:rPr>
      </w:pPr>
      <w:r>
        <w:rPr>
          <w:noProof/>
        </w:rPr>
        <w:t>2.5.2</w:t>
      </w:r>
      <w:r>
        <w:rPr>
          <w:rFonts w:asciiTheme="minorHAnsi" w:eastAsiaTheme="minorEastAsia" w:hAnsiTheme="minorHAnsi" w:cstheme="minorBidi"/>
          <w:noProof/>
          <w:szCs w:val="22"/>
        </w:rPr>
        <w:tab/>
      </w:r>
      <w:r>
        <w:rPr>
          <w:noProof/>
        </w:rPr>
        <w:t>Estimation de l’effet de la sélection</w:t>
      </w:r>
      <w:r>
        <w:rPr>
          <w:noProof/>
        </w:rPr>
        <w:tab/>
      </w:r>
      <w:r>
        <w:rPr>
          <w:noProof/>
        </w:rPr>
        <w:fldChar w:fldCharType="begin"/>
      </w:r>
      <w:r>
        <w:rPr>
          <w:noProof/>
        </w:rPr>
        <w:instrText xml:space="preserve"> PAGEREF _Toc144300108 \h </w:instrText>
      </w:r>
      <w:r>
        <w:rPr>
          <w:noProof/>
        </w:rPr>
      </w:r>
      <w:r>
        <w:rPr>
          <w:noProof/>
        </w:rPr>
        <w:fldChar w:fldCharType="separate"/>
      </w:r>
      <w:r w:rsidR="000A4EBE">
        <w:rPr>
          <w:noProof/>
        </w:rPr>
        <w:t>19</w:t>
      </w:r>
      <w:r>
        <w:rPr>
          <w:noProof/>
        </w:rPr>
        <w:fldChar w:fldCharType="end"/>
      </w:r>
    </w:p>
    <w:p w14:paraId="78B12CE4" w14:textId="01E03D32" w:rsidR="00A82184" w:rsidRDefault="00A82184">
      <w:pPr>
        <w:pStyle w:val="TM2"/>
        <w:tabs>
          <w:tab w:val="left" w:pos="849"/>
        </w:tabs>
        <w:rPr>
          <w:rFonts w:asciiTheme="minorHAnsi" w:eastAsiaTheme="minorEastAsia" w:hAnsiTheme="minorHAnsi" w:cstheme="minorBidi"/>
          <w:noProof/>
          <w:szCs w:val="22"/>
        </w:rPr>
      </w:pPr>
      <w:r>
        <w:rPr>
          <w:noProof/>
        </w:rPr>
        <w:t>2.6</w:t>
      </w:r>
      <w:r>
        <w:rPr>
          <w:rFonts w:asciiTheme="minorHAnsi" w:eastAsiaTheme="minorEastAsia" w:hAnsiTheme="minorHAnsi" w:cstheme="minorBidi"/>
          <w:noProof/>
          <w:szCs w:val="22"/>
        </w:rPr>
        <w:tab/>
      </w:r>
      <w:r>
        <w:rPr>
          <w:noProof/>
        </w:rPr>
        <w:t>Développement analytique pour comparer la sélection sur grain et la sélection sur épi</w:t>
      </w:r>
      <w:r>
        <w:rPr>
          <w:noProof/>
        </w:rPr>
        <w:tab/>
      </w:r>
      <w:r>
        <w:rPr>
          <w:noProof/>
        </w:rPr>
        <w:fldChar w:fldCharType="begin"/>
      </w:r>
      <w:r>
        <w:rPr>
          <w:noProof/>
        </w:rPr>
        <w:instrText xml:space="preserve"> PAGEREF _Toc144300109 \h </w:instrText>
      </w:r>
      <w:r>
        <w:rPr>
          <w:noProof/>
        </w:rPr>
      </w:r>
      <w:r>
        <w:rPr>
          <w:noProof/>
        </w:rPr>
        <w:fldChar w:fldCharType="separate"/>
      </w:r>
      <w:r w:rsidR="000A4EBE">
        <w:rPr>
          <w:noProof/>
        </w:rPr>
        <w:t>20</w:t>
      </w:r>
      <w:r>
        <w:rPr>
          <w:noProof/>
        </w:rPr>
        <w:fldChar w:fldCharType="end"/>
      </w:r>
    </w:p>
    <w:p w14:paraId="401428D4" w14:textId="7B3027DC" w:rsidR="00A82184" w:rsidRDefault="00A82184">
      <w:pPr>
        <w:pStyle w:val="TM3"/>
        <w:tabs>
          <w:tab w:val="left" w:pos="1415"/>
        </w:tabs>
        <w:rPr>
          <w:rFonts w:asciiTheme="minorHAnsi" w:eastAsiaTheme="minorEastAsia" w:hAnsiTheme="minorHAnsi" w:cstheme="minorBidi"/>
          <w:noProof/>
          <w:szCs w:val="22"/>
        </w:rPr>
      </w:pPr>
      <w:r>
        <w:rPr>
          <w:noProof/>
        </w:rPr>
        <w:t>2.6.1</w:t>
      </w:r>
      <w:r>
        <w:rPr>
          <w:rFonts w:asciiTheme="minorHAnsi" w:eastAsiaTheme="minorEastAsia" w:hAnsiTheme="minorHAnsi" w:cstheme="minorBidi"/>
          <w:noProof/>
          <w:szCs w:val="22"/>
        </w:rPr>
        <w:tab/>
      </w:r>
      <w:r>
        <w:rPr>
          <w:noProof/>
        </w:rPr>
        <w:t>Point de départ des calculs</w:t>
      </w:r>
      <w:r>
        <w:rPr>
          <w:noProof/>
        </w:rPr>
        <w:tab/>
      </w:r>
      <w:r>
        <w:rPr>
          <w:noProof/>
        </w:rPr>
        <w:fldChar w:fldCharType="begin"/>
      </w:r>
      <w:r>
        <w:rPr>
          <w:noProof/>
        </w:rPr>
        <w:instrText xml:space="preserve"> PAGEREF _Toc144300110 \h </w:instrText>
      </w:r>
      <w:r>
        <w:rPr>
          <w:noProof/>
        </w:rPr>
      </w:r>
      <w:r>
        <w:rPr>
          <w:noProof/>
        </w:rPr>
        <w:fldChar w:fldCharType="separate"/>
      </w:r>
      <w:r w:rsidR="000A4EBE">
        <w:rPr>
          <w:noProof/>
        </w:rPr>
        <w:t>20</w:t>
      </w:r>
      <w:r>
        <w:rPr>
          <w:noProof/>
        </w:rPr>
        <w:fldChar w:fldCharType="end"/>
      </w:r>
    </w:p>
    <w:p w14:paraId="606F2C8C" w14:textId="2B0EE14E" w:rsidR="00A82184" w:rsidRDefault="00A82184">
      <w:pPr>
        <w:pStyle w:val="TM3"/>
        <w:tabs>
          <w:tab w:val="left" w:pos="1415"/>
        </w:tabs>
        <w:rPr>
          <w:rFonts w:asciiTheme="minorHAnsi" w:eastAsiaTheme="minorEastAsia" w:hAnsiTheme="minorHAnsi" w:cstheme="minorBidi"/>
          <w:noProof/>
          <w:szCs w:val="22"/>
        </w:rPr>
      </w:pPr>
      <w:r>
        <w:rPr>
          <w:noProof/>
        </w:rPr>
        <w:t>2.6.2</w:t>
      </w:r>
      <w:r>
        <w:rPr>
          <w:rFonts w:asciiTheme="minorHAnsi" w:eastAsiaTheme="minorEastAsia" w:hAnsiTheme="minorHAnsi" w:cstheme="minorBidi"/>
          <w:noProof/>
          <w:szCs w:val="22"/>
        </w:rPr>
        <w:tab/>
      </w:r>
      <w:r>
        <w:rPr>
          <w:noProof/>
        </w:rPr>
        <w:t>Validation de l’équation</w:t>
      </w:r>
      <w:r>
        <w:rPr>
          <w:noProof/>
        </w:rPr>
        <w:tab/>
      </w:r>
      <w:r>
        <w:rPr>
          <w:noProof/>
        </w:rPr>
        <w:fldChar w:fldCharType="begin"/>
      </w:r>
      <w:r>
        <w:rPr>
          <w:noProof/>
        </w:rPr>
        <w:instrText xml:space="preserve"> PAGEREF _Toc144300111 \h </w:instrText>
      </w:r>
      <w:r>
        <w:rPr>
          <w:noProof/>
        </w:rPr>
      </w:r>
      <w:r>
        <w:rPr>
          <w:noProof/>
        </w:rPr>
        <w:fldChar w:fldCharType="separate"/>
      </w:r>
      <w:r w:rsidR="000A4EBE">
        <w:rPr>
          <w:noProof/>
        </w:rPr>
        <w:t>22</w:t>
      </w:r>
      <w:r>
        <w:rPr>
          <w:noProof/>
        </w:rPr>
        <w:fldChar w:fldCharType="end"/>
      </w:r>
    </w:p>
    <w:p w14:paraId="240CE767" w14:textId="40C40C57" w:rsidR="00A82184" w:rsidRDefault="00A82184">
      <w:pPr>
        <w:pStyle w:val="TM3"/>
        <w:tabs>
          <w:tab w:val="left" w:pos="1415"/>
        </w:tabs>
        <w:rPr>
          <w:rFonts w:asciiTheme="minorHAnsi" w:eastAsiaTheme="minorEastAsia" w:hAnsiTheme="minorHAnsi" w:cstheme="minorBidi"/>
          <w:noProof/>
          <w:szCs w:val="22"/>
        </w:rPr>
      </w:pPr>
      <w:r>
        <w:rPr>
          <w:noProof/>
        </w:rPr>
        <w:t>2.6.3</w:t>
      </w:r>
      <w:r>
        <w:rPr>
          <w:rFonts w:asciiTheme="minorHAnsi" w:eastAsiaTheme="minorEastAsia" w:hAnsiTheme="minorHAnsi" w:cstheme="minorBidi"/>
          <w:noProof/>
          <w:szCs w:val="22"/>
        </w:rPr>
        <w:tab/>
      </w:r>
      <w:r>
        <w:rPr>
          <w:noProof/>
        </w:rPr>
        <w:t>Estimation des paramètres de la variance</w:t>
      </w:r>
      <w:r>
        <w:rPr>
          <w:noProof/>
        </w:rPr>
        <w:tab/>
      </w:r>
      <w:r>
        <w:rPr>
          <w:noProof/>
        </w:rPr>
        <w:fldChar w:fldCharType="begin"/>
      </w:r>
      <w:r>
        <w:rPr>
          <w:noProof/>
        </w:rPr>
        <w:instrText xml:space="preserve"> PAGEREF _Toc144300112 \h </w:instrText>
      </w:r>
      <w:r>
        <w:rPr>
          <w:noProof/>
        </w:rPr>
      </w:r>
      <w:r>
        <w:rPr>
          <w:noProof/>
        </w:rPr>
        <w:fldChar w:fldCharType="separate"/>
      </w:r>
      <w:r w:rsidR="000A4EBE">
        <w:rPr>
          <w:noProof/>
        </w:rPr>
        <w:t>23</w:t>
      </w:r>
      <w:r>
        <w:rPr>
          <w:noProof/>
        </w:rPr>
        <w:fldChar w:fldCharType="end"/>
      </w:r>
    </w:p>
    <w:p w14:paraId="1E162D84" w14:textId="57317C60" w:rsidR="00A82184" w:rsidRDefault="00A82184">
      <w:pPr>
        <w:pStyle w:val="TM3"/>
        <w:tabs>
          <w:tab w:val="left" w:pos="1415"/>
        </w:tabs>
        <w:rPr>
          <w:rFonts w:asciiTheme="minorHAnsi" w:eastAsiaTheme="minorEastAsia" w:hAnsiTheme="minorHAnsi" w:cstheme="minorBidi"/>
          <w:noProof/>
          <w:szCs w:val="22"/>
        </w:rPr>
      </w:pPr>
      <w:r>
        <w:rPr>
          <w:noProof/>
        </w:rPr>
        <w:t>2.6.4</w:t>
      </w:r>
      <w:r>
        <w:rPr>
          <w:rFonts w:asciiTheme="minorHAnsi" w:eastAsiaTheme="minorEastAsia" w:hAnsiTheme="minorHAnsi" w:cstheme="minorBidi"/>
          <w:noProof/>
          <w:szCs w:val="22"/>
        </w:rPr>
        <w:tab/>
      </w:r>
      <w:r>
        <w:rPr>
          <w:noProof/>
        </w:rPr>
        <w:t>Comparaison de la sélection sur grain et de la sélection sur épi</w:t>
      </w:r>
      <w:r>
        <w:rPr>
          <w:noProof/>
        </w:rPr>
        <w:tab/>
      </w:r>
      <w:r>
        <w:rPr>
          <w:noProof/>
        </w:rPr>
        <w:fldChar w:fldCharType="begin"/>
      </w:r>
      <w:r>
        <w:rPr>
          <w:noProof/>
        </w:rPr>
        <w:instrText xml:space="preserve"> PAGEREF _Toc144300113 \h </w:instrText>
      </w:r>
      <w:r>
        <w:rPr>
          <w:noProof/>
        </w:rPr>
      </w:r>
      <w:r>
        <w:rPr>
          <w:noProof/>
        </w:rPr>
        <w:fldChar w:fldCharType="separate"/>
      </w:r>
      <w:r w:rsidR="000A4EBE">
        <w:rPr>
          <w:noProof/>
        </w:rPr>
        <w:t>23</w:t>
      </w:r>
      <w:r>
        <w:rPr>
          <w:noProof/>
        </w:rPr>
        <w:fldChar w:fldCharType="end"/>
      </w:r>
    </w:p>
    <w:p w14:paraId="53DCE549" w14:textId="04D0BE53" w:rsidR="00A82184" w:rsidRDefault="00A82184">
      <w:pPr>
        <w:pStyle w:val="TM1"/>
        <w:tabs>
          <w:tab w:val="left" w:pos="566"/>
        </w:tabs>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Résultats</w:t>
      </w:r>
      <w:r>
        <w:rPr>
          <w:noProof/>
        </w:rPr>
        <w:tab/>
      </w:r>
      <w:r>
        <w:rPr>
          <w:noProof/>
        </w:rPr>
        <w:fldChar w:fldCharType="begin"/>
      </w:r>
      <w:r>
        <w:rPr>
          <w:noProof/>
        </w:rPr>
        <w:instrText xml:space="preserve"> PAGEREF _Toc144300114 \h </w:instrText>
      </w:r>
      <w:r>
        <w:rPr>
          <w:noProof/>
        </w:rPr>
      </w:r>
      <w:r>
        <w:rPr>
          <w:noProof/>
        </w:rPr>
        <w:fldChar w:fldCharType="separate"/>
      </w:r>
      <w:r w:rsidR="000A4EBE">
        <w:rPr>
          <w:noProof/>
        </w:rPr>
        <w:t>24</w:t>
      </w:r>
      <w:r>
        <w:rPr>
          <w:noProof/>
        </w:rPr>
        <w:fldChar w:fldCharType="end"/>
      </w:r>
    </w:p>
    <w:p w14:paraId="5C551488" w14:textId="54141DA0" w:rsidR="00A82184" w:rsidRDefault="00A82184">
      <w:pPr>
        <w:pStyle w:val="TM2"/>
        <w:tabs>
          <w:tab w:val="left" w:pos="849"/>
        </w:tabs>
        <w:rPr>
          <w:rFonts w:asciiTheme="minorHAnsi" w:eastAsiaTheme="minorEastAsia" w:hAnsiTheme="minorHAnsi" w:cstheme="minorBidi"/>
          <w:noProof/>
          <w:szCs w:val="22"/>
        </w:rPr>
      </w:pPr>
      <w:r>
        <w:rPr>
          <w:noProof/>
        </w:rPr>
        <w:t>3.1</w:t>
      </w:r>
      <w:r>
        <w:rPr>
          <w:rFonts w:asciiTheme="minorHAnsi" w:eastAsiaTheme="minorEastAsia" w:hAnsiTheme="minorHAnsi" w:cstheme="minorBidi"/>
          <w:noProof/>
          <w:szCs w:val="22"/>
        </w:rPr>
        <w:tab/>
      </w:r>
      <w:r>
        <w:rPr>
          <w:noProof/>
        </w:rPr>
        <w:t>Impact de la sélection sur la taille du grain</w:t>
      </w:r>
      <w:r>
        <w:rPr>
          <w:noProof/>
        </w:rPr>
        <w:tab/>
      </w:r>
      <w:r>
        <w:rPr>
          <w:noProof/>
        </w:rPr>
        <w:fldChar w:fldCharType="begin"/>
      </w:r>
      <w:r>
        <w:rPr>
          <w:noProof/>
        </w:rPr>
        <w:instrText xml:space="preserve"> PAGEREF _Toc144300115 \h </w:instrText>
      </w:r>
      <w:r>
        <w:rPr>
          <w:noProof/>
        </w:rPr>
      </w:r>
      <w:r>
        <w:rPr>
          <w:noProof/>
        </w:rPr>
        <w:fldChar w:fldCharType="separate"/>
      </w:r>
      <w:r w:rsidR="000A4EBE">
        <w:rPr>
          <w:noProof/>
        </w:rPr>
        <w:t>24</w:t>
      </w:r>
      <w:r>
        <w:rPr>
          <w:noProof/>
        </w:rPr>
        <w:fldChar w:fldCharType="end"/>
      </w:r>
    </w:p>
    <w:p w14:paraId="47019EA4" w14:textId="7129299B" w:rsidR="00A82184" w:rsidRDefault="00A82184">
      <w:pPr>
        <w:pStyle w:val="TM3"/>
        <w:tabs>
          <w:tab w:val="left" w:pos="1415"/>
        </w:tabs>
        <w:rPr>
          <w:rFonts w:asciiTheme="minorHAnsi" w:eastAsiaTheme="minorEastAsia" w:hAnsiTheme="minorHAnsi" w:cstheme="minorBidi"/>
          <w:noProof/>
          <w:szCs w:val="22"/>
        </w:rPr>
      </w:pPr>
      <w:r>
        <w:rPr>
          <w:noProof/>
        </w:rPr>
        <w:t>3.1.1</w:t>
      </w:r>
      <w:r>
        <w:rPr>
          <w:rFonts w:asciiTheme="minorHAnsi" w:eastAsiaTheme="minorEastAsia" w:hAnsiTheme="minorHAnsi" w:cstheme="minorBidi"/>
          <w:noProof/>
          <w:szCs w:val="22"/>
        </w:rPr>
        <w:tab/>
      </w:r>
      <w:r>
        <w:rPr>
          <w:noProof/>
        </w:rPr>
        <w:t>Dans le dispositif de sélection réelle</w:t>
      </w:r>
      <w:r>
        <w:rPr>
          <w:noProof/>
        </w:rPr>
        <w:tab/>
      </w:r>
      <w:r>
        <w:rPr>
          <w:noProof/>
        </w:rPr>
        <w:fldChar w:fldCharType="begin"/>
      </w:r>
      <w:r>
        <w:rPr>
          <w:noProof/>
        </w:rPr>
        <w:instrText xml:space="preserve"> PAGEREF _Toc144300116 \h </w:instrText>
      </w:r>
      <w:r>
        <w:rPr>
          <w:noProof/>
        </w:rPr>
      </w:r>
      <w:r>
        <w:rPr>
          <w:noProof/>
        </w:rPr>
        <w:fldChar w:fldCharType="separate"/>
      </w:r>
      <w:r w:rsidR="000A4EBE">
        <w:rPr>
          <w:noProof/>
        </w:rPr>
        <w:t>24</w:t>
      </w:r>
      <w:r>
        <w:rPr>
          <w:noProof/>
        </w:rPr>
        <w:fldChar w:fldCharType="end"/>
      </w:r>
    </w:p>
    <w:p w14:paraId="242FCF5F" w14:textId="2703A9CF" w:rsidR="00A82184" w:rsidRDefault="00A82184">
      <w:pPr>
        <w:pStyle w:val="TM3"/>
        <w:tabs>
          <w:tab w:val="left" w:pos="1415"/>
        </w:tabs>
        <w:rPr>
          <w:rFonts w:asciiTheme="minorHAnsi" w:eastAsiaTheme="minorEastAsia" w:hAnsiTheme="minorHAnsi" w:cstheme="minorBidi"/>
          <w:noProof/>
          <w:szCs w:val="22"/>
        </w:rPr>
      </w:pPr>
      <w:r>
        <w:rPr>
          <w:noProof/>
        </w:rPr>
        <w:t>3.1.2</w:t>
      </w:r>
      <w:r>
        <w:rPr>
          <w:rFonts w:asciiTheme="minorHAnsi" w:eastAsiaTheme="minorEastAsia" w:hAnsiTheme="minorHAnsi" w:cstheme="minorBidi"/>
          <w:noProof/>
          <w:szCs w:val="22"/>
        </w:rPr>
        <w:tab/>
      </w:r>
      <w:r>
        <w:rPr>
          <w:noProof/>
        </w:rPr>
        <w:t>Résultats pour la sélection in silico</w:t>
      </w:r>
      <w:r>
        <w:rPr>
          <w:noProof/>
        </w:rPr>
        <w:tab/>
      </w:r>
      <w:r>
        <w:rPr>
          <w:noProof/>
        </w:rPr>
        <w:fldChar w:fldCharType="begin"/>
      </w:r>
      <w:r>
        <w:rPr>
          <w:noProof/>
        </w:rPr>
        <w:instrText xml:space="preserve"> PAGEREF _Toc144300117 \h </w:instrText>
      </w:r>
      <w:r>
        <w:rPr>
          <w:noProof/>
        </w:rPr>
      </w:r>
      <w:r>
        <w:rPr>
          <w:noProof/>
        </w:rPr>
        <w:fldChar w:fldCharType="separate"/>
      </w:r>
      <w:r w:rsidR="000A4EBE">
        <w:rPr>
          <w:noProof/>
        </w:rPr>
        <w:t>26</w:t>
      </w:r>
      <w:r>
        <w:rPr>
          <w:noProof/>
        </w:rPr>
        <w:fldChar w:fldCharType="end"/>
      </w:r>
    </w:p>
    <w:p w14:paraId="59334886" w14:textId="694CEA59" w:rsidR="00A82184" w:rsidRDefault="00A82184">
      <w:pPr>
        <w:pStyle w:val="TM2"/>
        <w:tabs>
          <w:tab w:val="left" w:pos="849"/>
        </w:tabs>
        <w:rPr>
          <w:rFonts w:asciiTheme="minorHAnsi" w:eastAsiaTheme="minorEastAsia" w:hAnsiTheme="minorHAnsi" w:cstheme="minorBidi"/>
          <w:noProof/>
          <w:szCs w:val="22"/>
        </w:rPr>
      </w:pPr>
      <w:r>
        <w:rPr>
          <w:noProof/>
        </w:rPr>
        <w:t>3.2</w:t>
      </w:r>
      <w:r>
        <w:rPr>
          <w:rFonts w:asciiTheme="minorHAnsi" w:eastAsiaTheme="minorEastAsia" w:hAnsiTheme="minorHAnsi" w:cstheme="minorBidi"/>
          <w:noProof/>
          <w:szCs w:val="22"/>
        </w:rPr>
        <w:tab/>
      </w:r>
      <w:r>
        <w:rPr>
          <w:noProof/>
        </w:rPr>
        <w:t>Comparaison de la sélection sur grain et sur épi</w:t>
      </w:r>
      <w:r>
        <w:rPr>
          <w:noProof/>
        </w:rPr>
        <w:tab/>
      </w:r>
      <w:r>
        <w:rPr>
          <w:noProof/>
        </w:rPr>
        <w:fldChar w:fldCharType="begin"/>
      </w:r>
      <w:r>
        <w:rPr>
          <w:noProof/>
        </w:rPr>
        <w:instrText xml:space="preserve"> PAGEREF _Toc144300118 \h </w:instrText>
      </w:r>
      <w:r>
        <w:rPr>
          <w:noProof/>
        </w:rPr>
      </w:r>
      <w:r>
        <w:rPr>
          <w:noProof/>
        </w:rPr>
        <w:fldChar w:fldCharType="separate"/>
      </w:r>
      <w:r w:rsidR="000A4EBE">
        <w:rPr>
          <w:noProof/>
        </w:rPr>
        <w:t>28</w:t>
      </w:r>
      <w:r>
        <w:rPr>
          <w:noProof/>
        </w:rPr>
        <w:fldChar w:fldCharType="end"/>
      </w:r>
    </w:p>
    <w:p w14:paraId="1F7234CB" w14:textId="63E227E3" w:rsidR="00A82184" w:rsidRDefault="00A82184">
      <w:pPr>
        <w:pStyle w:val="TM3"/>
        <w:tabs>
          <w:tab w:val="left" w:pos="1415"/>
        </w:tabs>
        <w:rPr>
          <w:rFonts w:asciiTheme="minorHAnsi" w:eastAsiaTheme="minorEastAsia" w:hAnsiTheme="minorHAnsi" w:cstheme="minorBidi"/>
          <w:noProof/>
          <w:szCs w:val="22"/>
        </w:rPr>
      </w:pPr>
      <w:r>
        <w:rPr>
          <w:noProof/>
        </w:rPr>
        <w:t>3.2.1</w:t>
      </w:r>
      <w:r>
        <w:rPr>
          <w:rFonts w:asciiTheme="minorHAnsi" w:eastAsiaTheme="minorEastAsia" w:hAnsiTheme="minorHAnsi" w:cstheme="minorBidi"/>
          <w:noProof/>
          <w:szCs w:val="22"/>
        </w:rPr>
        <w:tab/>
      </w:r>
      <w:r>
        <w:rPr>
          <w:noProof/>
        </w:rPr>
        <w:t>Résultat des calculs</w:t>
      </w:r>
      <w:r>
        <w:rPr>
          <w:noProof/>
        </w:rPr>
        <w:tab/>
      </w:r>
      <w:r>
        <w:rPr>
          <w:noProof/>
        </w:rPr>
        <w:fldChar w:fldCharType="begin"/>
      </w:r>
      <w:r>
        <w:rPr>
          <w:noProof/>
        </w:rPr>
        <w:instrText xml:space="preserve"> PAGEREF _Toc144300119 \h </w:instrText>
      </w:r>
      <w:r>
        <w:rPr>
          <w:noProof/>
        </w:rPr>
      </w:r>
      <w:r>
        <w:rPr>
          <w:noProof/>
        </w:rPr>
        <w:fldChar w:fldCharType="separate"/>
      </w:r>
      <w:r w:rsidR="000A4EBE">
        <w:rPr>
          <w:noProof/>
        </w:rPr>
        <w:t>28</w:t>
      </w:r>
      <w:r>
        <w:rPr>
          <w:noProof/>
        </w:rPr>
        <w:fldChar w:fldCharType="end"/>
      </w:r>
    </w:p>
    <w:p w14:paraId="7B6009BD" w14:textId="6DA818E9" w:rsidR="00A82184" w:rsidRDefault="00A82184">
      <w:pPr>
        <w:pStyle w:val="TM3"/>
        <w:tabs>
          <w:tab w:val="left" w:pos="1415"/>
        </w:tabs>
        <w:rPr>
          <w:rFonts w:asciiTheme="minorHAnsi" w:eastAsiaTheme="minorEastAsia" w:hAnsiTheme="minorHAnsi" w:cstheme="minorBidi"/>
          <w:noProof/>
          <w:szCs w:val="22"/>
        </w:rPr>
      </w:pPr>
      <w:r>
        <w:rPr>
          <w:noProof/>
        </w:rPr>
        <w:t>3.2.2</w:t>
      </w:r>
      <w:r>
        <w:rPr>
          <w:rFonts w:asciiTheme="minorHAnsi" w:eastAsiaTheme="minorEastAsia" w:hAnsiTheme="minorHAnsi" w:cstheme="minorBidi"/>
          <w:noProof/>
          <w:szCs w:val="22"/>
        </w:rPr>
        <w:tab/>
      </w:r>
      <w:r>
        <w:rPr>
          <w:noProof/>
        </w:rPr>
        <w:t>Validation du développement analytique</w:t>
      </w:r>
      <w:r>
        <w:rPr>
          <w:noProof/>
        </w:rPr>
        <w:tab/>
      </w:r>
      <w:r>
        <w:rPr>
          <w:noProof/>
        </w:rPr>
        <w:fldChar w:fldCharType="begin"/>
      </w:r>
      <w:r>
        <w:rPr>
          <w:noProof/>
        </w:rPr>
        <w:instrText xml:space="preserve"> PAGEREF _Toc144300120 \h </w:instrText>
      </w:r>
      <w:r>
        <w:rPr>
          <w:noProof/>
        </w:rPr>
      </w:r>
      <w:r>
        <w:rPr>
          <w:noProof/>
        </w:rPr>
        <w:fldChar w:fldCharType="separate"/>
      </w:r>
      <w:r w:rsidR="000A4EBE">
        <w:rPr>
          <w:noProof/>
        </w:rPr>
        <w:t>29</w:t>
      </w:r>
      <w:r>
        <w:rPr>
          <w:noProof/>
        </w:rPr>
        <w:fldChar w:fldCharType="end"/>
      </w:r>
    </w:p>
    <w:p w14:paraId="2E628821" w14:textId="2EE2602C" w:rsidR="00A82184" w:rsidRDefault="00A82184">
      <w:pPr>
        <w:pStyle w:val="TM3"/>
        <w:tabs>
          <w:tab w:val="left" w:pos="1415"/>
        </w:tabs>
        <w:rPr>
          <w:rFonts w:asciiTheme="minorHAnsi" w:eastAsiaTheme="minorEastAsia" w:hAnsiTheme="minorHAnsi" w:cstheme="minorBidi"/>
          <w:noProof/>
          <w:szCs w:val="22"/>
        </w:rPr>
      </w:pPr>
      <w:r>
        <w:rPr>
          <w:noProof/>
        </w:rPr>
        <w:t>3.2.3</w:t>
      </w:r>
      <w:r>
        <w:rPr>
          <w:rFonts w:asciiTheme="minorHAnsi" w:eastAsiaTheme="minorEastAsia" w:hAnsiTheme="minorHAnsi" w:cstheme="minorBidi"/>
          <w:noProof/>
          <w:szCs w:val="22"/>
        </w:rPr>
        <w:tab/>
      </w:r>
      <w:r>
        <w:rPr>
          <w:noProof/>
        </w:rPr>
        <w:t>Exploration des paramètres</w:t>
      </w:r>
      <w:r>
        <w:rPr>
          <w:noProof/>
        </w:rPr>
        <w:tab/>
      </w:r>
      <w:r>
        <w:rPr>
          <w:noProof/>
        </w:rPr>
        <w:fldChar w:fldCharType="begin"/>
      </w:r>
      <w:r>
        <w:rPr>
          <w:noProof/>
        </w:rPr>
        <w:instrText xml:space="preserve"> PAGEREF _Toc144300121 \h </w:instrText>
      </w:r>
      <w:r>
        <w:rPr>
          <w:noProof/>
        </w:rPr>
      </w:r>
      <w:r>
        <w:rPr>
          <w:noProof/>
        </w:rPr>
        <w:fldChar w:fldCharType="separate"/>
      </w:r>
      <w:r w:rsidR="000A4EBE">
        <w:rPr>
          <w:noProof/>
        </w:rPr>
        <w:t>30</w:t>
      </w:r>
      <w:r>
        <w:rPr>
          <w:noProof/>
        </w:rPr>
        <w:fldChar w:fldCharType="end"/>
      </w:r>
    </w:p>
    <w:p w14:paraId="150D2631" w14:textId="62E8111C" w:rsidR="00A82184" w:rsidRDefault="00A82184">
      <w:pPr>
        <w:pStyle w:val="TM1"/>
        <w:tabs>
          <w:tab w:val="left" w:pos="566"/>
        </w:tabs>
        <w:rPr>
          <w:rFonts w:asciiTheme="minorHAnsi" w:eastAsiaTheme="minorEastAsia" w:hAnsiTheme="minorHAnsi" w:cstheme="minorBidi"/>
          <w:noProof/>
          <w:szCs w:val="22"/>
        </w:rPr>
      </w:pPr>
      <w:r>
        <w:rPr>
          <w:noProof/>
        </w:rPr>
        <w:t>4</w:t>
      </w:r>
      <w:r>
        <w:rPr>
          <w:rFonts w:asciiTheme="minorHAnsi" w:eastAsiaTheme="minorEastAsia" w:hAnsiTheme="minorHAnsi" w:cstheme="minorBidi"/>
          <w:noProof/>
          <w:szCs w:val="22"/>
        </w:rPr>
        <w:tab/>
      </w:r>
      <w:r>
        <w:rPr>
          <w:noProof/>
        </w:rPr>
        <w:t>Discussion</w:t>
      </w:r>
      <w:r>
        <w:rPr>
          <w:noProof/>
        </w:rPr>
        <w:tab/>
      </w:r>
      <w:r>
        <w:rPr>
          <w:noProof/>
        </w:rPr>
        <w:fldChar w:fldCharType="begin"/>
      </w:r>
      <w:r>
        <w:rPr>
          <w:noProof/>
        </w:rPr>
        <w:instrText xml:space="preserve"> PAGEREF _Toc144300122 \h </w:instrText>
      </w:r>
      <w:r>
        <w:rPr>
          <w:noProof/>
        </w:rPr>
      </w:r>
      <w:r>
        <w:rPr>
          <w:noProof/>
        </w:rPr>
        <w:fldChar w:fldCharType="separate"/>
      </w:r>
      <w:r w:rsidR="000A4EBE">
        <w:rPr>
          <w:noProof/>
        </w:rPr>
        <w:t>33</w:t>
      </w:r>
      <w:r>
        <w:rPr>
          <w:noProof/>
        </w:rPr>
        <w:fldChar w:fldCharType="end"/>
      </w:r>
    </w:p>
    <w:p w14:paraId="347EF53A" w14:textId="2638BDB3" w:rsidR="00A82184" w:rsidRDefault="00A82184">
      <w:pPr>
        <w:pStyle w:val="TM2"/>
        <w:tabs>
          <w:tab w:val="left" w:pos="849"/>
        </w:tabs>
        <w:rPr>
          <w:rFonts w:asciiTheme="minorHAnsi" w:eastAsiaTheme="minorEastAsia" w:hAnsiTheme="minorHAnsi" w:cstheme="minorBidi"/>
          <w:noProof/>
          <w:szCs w:val="22"/>
        </w:rPr>
      </w:pPr>
      <w:r>
        <w:rPr>
          <w:noProof/>
        </w:rPr>
        <w:t>4.1</w:t>
      </w:r>
      <w:r>
        <w:rPr>
          <w:rFonts w:asciiTheme="minorHAnsi" w:eastAsiaTheme="minorEastAsia" w:hAnsiTheme="minorHAnsi" w:cstheme="minorBidi"/>
          <w:noProof/>
          <w:szCs w:val="22"/>
        </w:rPr>
        <w:tab/>
      </w:r>
      <w:r>
        <w:rPr>
          <w:noProof/>
        </w:rPr>
        <w:t>Retour sur les résultats de sélection</w:t>
      </w:r>
      <w:r>
        <w:rPr>
          <w:noProof/>
        </w:rPr>
        <w:tab/>
      </w:r>
      <w:r>
        <w:rPr>
          <w:noProof/>
        </w:rPr>
        <w:fldChar w:fldCharType="begin"/>
      </w:r>
      <w:r>
        <w:rPr>
          <w:noProof/>
        </w:rPr>
        <w:instrText xml:space="preserve"> PAGEREF _Toc144300123 \h </w:instrText>
      </w:r>
      <w:r>
        <w:rPr>
          <w:noProof/>
        </w:rPr>
      </w:r>
      <w:r>
        <w:rPr>
          <w:noProof/>
        </w:rPr>
        <w:fldChar w:fldCharType="separate"/>
      </w:r>
      <w:r w:rsidR="000A4EBE">
        <w:rPr>
          <w:noProof/>
        </w:rPr>
        <w:t>33</w:t>
      </w:r>
      <w:r>
        <w:rPr>
          <w:noProof/>
        </w:rPr>
        <w:fldChar w:fldCharType="end"/>
      </w:r>
    </w:p>
    <w:p w14:paraId="05927A3B" w14:textId="435D8C88" w:rsidR="00A82184" w:rsidRDefault="00A82184">
      <w:pPr>
        <w:pStyle w:val="TM2"/>
        <w:tabs>
          <w:tab w:val="left" w:pos="849"/>
        </w:tabs>
        <w:rPr>
          <w:rFonts w:asciiTheme="minorHAnsi" w:eastAsiaTheme="minorEastAsia" w:hAnsiTheme="minorHAnsi" w:cstheme="minorBidi"/>
          <w:noProof/>
          <w:szCs w:val="22"/>
        </w:rPr>
      </w:pPr>
      <w:r>
        <w:rPr>
          <w:noProof/>
        </w:rPr>
        <w:lastRenderedPageBreak/>
        <w:t>4.2</w:t>
      </w:r>
      <w:r>
        <w:rPr>
          <w:rFonts w:asciiTheme="minorHAnsi" w:eastAsiaTheme="minorEastAsia" w:hAnsiTheme="minorHAnsi" w:cstheme="minorBidi"/>
          <w:noProof/>
          <w:szCs w:val="22"/>
        </w:rPr>
        <w:tab/>
      </w:r>
      <w:r>
        <w:rPr>
          <w:noProof/>
        </w:rPr>
        <w:t>Prise de recul sur l’équation</w:t>
      </w:r>
      <w:r>
        <w:rPr>
          <w:noProof/>
        </w:rPr>
        <w:tab/>
      </w:r>
      <w:r>
        <w:rPr>
          <w:noProof/>
        </w:rPr>
        <w:fldChar w:fldCharType="begin"/>
      </w:r>
      <w:r>
        <w:rPr>
          <w:noProof/>
        </w:rPr>
        <w:instrText xml:space="preserve"> PAGEREF _Toc144300124 \h </w:instrText>
      </w:r>
      <w:r>
        <w:rPr>
          <w:noProof/>
        </w:rPr>
      </w:r>
      <w:r>
        <w:rPr>
          <w:noProof/>
        </w:rPr>
        <w:fldChar w:fldCharType="separate"/>
      </w:r>
      <w:r w:rsidR="000A4EBE">
        <w:rPr>
          <w:noProof/>
        </w:rPr>
        <w:t>35</w:t>
      </w:r>
      <w:r>
        <w:rPr>
          <w:noProof/>
        </w:rPr>
        <w:fldChar w:fldCharType="end"/>
      </w:r>
    </w:p>
    <w:p w14:paraId="5F67D9D6" w14:textId="4B74F7AF" w:rsidR="00A82184" w:rsidRDefault="00A82184">
      <w:pPr>
        <w:pStyle w:val="TM2"/>
        <w:tabs>
          <w:tab w:val="left" w:pos="849"/>
        </w:tabs>
        <w:rPr>
          <w:rFonts w:asciiTheme="minorHAnsi" w:eastAsiaTheme="minorEastAsia" w:hAnsiTheme="minorHAnsi" w:cstheme="minorBidi"/>
          <w:noProof/>
          <w:szCs w:val="22"/>
        </w:rPr>
      </w:pPr>
      <w:r>
        <w:rPr>
          <w:noProof/>
        </w:rPr>
        <w:t>4.3</w:t>
      </w:r>
      <w:r>
        <w:rPr>
          <w:rFonts w:asciiTheme="minorHAnsi" w:eastAsiaTheme="minorEastAsia" w:hAnsiTheme="minorHAnsi" w:cstheme="minorBidi"/>
          <w:noProof/>
          <w:szCs w:val="22"/>
        </w:rPr>
        <w:tab/>
      </w:r>
      <w:r>
        <w:rPr>
          <w:noProof/>
        </w:rPr>
        <w:t>A qui peut servir l’équation ?</w:t>
      </w:r>
      <w:r>
        <w:rPr>
          <w:noProof/>
        </w:rPr>
        <w:tab/>
      </w:r>
      <w:r>
        <w:rPr>
          <w:noProof/>
        </w:rPr>
        <w:fldChar w:fldCharType="begin"/>
      </w:r>
      <w:r>
        <w:rPr>
          <w:noProof/>
        </w:rPr>
        <w:instrText xml:space="preserve"> PAGEREF _Toc144300125 \h </w:instrText>
      </w:r>
      <w:r>
        <w:rPr>
          <w:noProof/>
        </w:rPr>
      </w:r>
      <w:r>
        <w:rPr>
          <w:noProof/>
        </w:rPr>
        <w:fldChar w:fldCharType="separate"/>
      </w:r>
      <w:r w:rsidR="000A4EBE">
        <w:rPr>
          <w:noProof/>
        </w:rPr>
        <w:t>38</w:t>
      </w:r>
      <w:r>
        <w:rPr>
          <w:noProof/>
        </w:rPr>
        <w:fldChar w:fldCharType="end"/>
      </w:r>
    </w:p>
    <w:p w14:paraId="2E1CCD9F" w14:textId="25859EE0" w:rsidR="00A82184" w:rsidRDefault="00A82184">
      <w:pPr>
        <w:pStyle w:val="TM2"/>
        <w:tabs>
          <w:tab w:val="left" w:pos="849"/>
        </w:tabs>
        <w:rPr>
          <w:rFonts w:asciiTheme="minorHAnsi" w:eastAsiaTheme="minorEastAsia" w:hAnsiTheme="minorHAnsi" w:cstheme="minorBidi"/>
          <w:noProof/>
          <w:szCs w:val="22"/>
        </w:rPr>
      </w:pPr>
      <w:r>
        <w:rPr>
          <w:noProof/>
        </w:rPr>
        <w:t>4.4</w:t>
      </w:r>
      <w:r>
        <w:rPr>
          <w:rFonts w:asciiTheme="minorHAnsi" w:eastAsiaTheme="minorEastAsia" w:hAnsiTheme="minorHAnsi" w:cstheme="minorBidi"/>
          <w:noProof/>
          <w:szCs w:val="22"/>
        </w:rPr>
        <w:tab/>
      </w:r>
      <w:r>
        <w:rPr>
          <w:noProof/>
        </w:rPr>
        <w:t>Vers une sélection massale phénomique des grains ?</w:t>
      </w:r>
      <w:r>
        <w:rPr>
          <w:noProof/>
        </w:rPr>
        <w:tab/>
      </w:r>
      <w:r>
        <w:rPr>
          <w:noProof/>
        </w:rPr>
        <w:fldChar w:fldCharType="begin"/>
      </w:r>
      <w:r>
        <w:rPr>
          <w:noProof/>
        </w:rPr>
        <w:instrText xml:space="preserve"> PAGEREF _Toc144300126 \h </w:instrText>
      </w:r>
      <w:r>
        <w:rPr>
          <w:noProof/>
        </w:rPr>
      </w:r>
      <w:r>
        <w:rPr>
          <w:noProof/>
        </w:rPr>
        <w:fldChar w:fldCharType="separate"/>
      </w:r>
      <w:r w:rsidR="000A4EBE">
        <w:rPr>
          <w:noProof/>
        </w:rPr>
        <w:t>38</w:t>
      </w:r>
      <w:r>
        <w:rPr>
          <w:noProof/>
        </w:rPr>
        <w:fldChar w:fldCharType="end"/>
      </w:r>
    </w:p>
    <w:p w14:paraId="22090F4D" w14:textId="57A5F33A" w:rsidR="00A82184" w:rsidRDefault="00A82184">
      <w:pPr>
        <w:pStyle w:val="TM2"/>
        <w:tabs>
          <w:tab w:val="left" w:pos="849"/>
        </w:tabs>
        <w:rPr>
          <w:rFonts w:asciiTheme="minorHAnsi" w:eastAsiaTheme="minorEastAsia" w:hAnsiTheme="minorHAnsi" w:cstheme="minorBidi"/>
          <w:noProof/>
          <w:szCs w:val="22"/>
        </w:rPr>
      </w:pPr>
      <w:r>
        <w:rPr>
          <w:noProof/>
        </w:rPr>
        <w:t>4.5</w:t>
      </w:r>
      <w:r>
        <w:rPr>
          <w:rFonts w:asciiTheme="minorHAnsi" w:eastAsiaTheme="minorEastAsia" w:hAnsiTheme="minorHAnsi" w:cstheme="minorBidi"/>
          <w:noProof/>
          <w:szCs w:val="22"/>
        </w:rPr>
        <w:tab/>
      </w:r>
      <w:r>
        <w:rPr>
          <w:noProof/>
        </w:rPr>
        <w:t>Prise de recul sur le dispositif expérimental</w:t>
      </w:r>
      <w:r>
        <w:rPr>
          <w:noProof/>
        </w:rPr>
        <w:tab/>
      </w:r>
      <w:r>
        <w:rPr>
          <w:noProof/>
        </w:rPr>
        <w:fldChar w:fldCharType="begin"/>
      </w:r>
      <w:r>
        <w:rPr>
          <w:noProof/>
        </w:rPr>
        <w:instrText xml:space="preserve"> PAGEREF _Toc144300127 \h </w:instrText>
      </w:r>
      <w:r>
        <w:rPr>
          <w:noProof/>
        </w:rPr>
      </w:r>
      <w:r>
        <w:rPr>
          <w:noProof/>
        </w:rPr>
        <w:fldChar w:fldCharType="separate"/>
      </w:r>
      <w:r w:rsidR="000A4EBE">
        <w:rPr>
          <w:noProof/>
        </w:rPr>
        <w:t>40</w:t>
      </w:r>
      <w:r>
        <w:rPr>
          <w:noProof/>
        </w:rPr>
        <w:fldChar w:fldCharType="end"/>
      </w:r>
    </w:p>
    <w:p w14:paraId="0AE2C960" w14:textId="3A85CBCB" w:rsidR="00C47F4A" w:rsidRDefault="00110323">
      <w:pPr>
        <w:pStyle w:val="TM1"/>
        <w:tabs>
          <w:tab w:val="clear" w:pos="9637"/>
          <w:tab w:val="right" w:leader="dot" w:pos="9072"/>
        </w:tabs>
        <w:sectPr w:rsidR="00C47F4A">
          <w:footnotePr>
            <w:pos w:val="beneathText"/>
          </w:footnotePr>
          <w:type w:val="continuous"/>
          <w:pgSz w:w="11906" w:h="16838"/>
          <w:pgMar w:top="1417" w:right="1417" w:bottom="1983" w:left="1417" w:header="720" w:footer="1417" w:gutter="0"/>
          <w:cols w:space="720"/>
        </w:sectPr>
      </w:pPr>
      <w:r w:rsidRPr="00EA76C3">
        <w:rPr>
          <w:rFonts w:ascii="Arial" w:hAnsi="Arial" w:cs="Arial"/>
        </w:rPr>
        <w:fldChar w:fldCharType="end"/>
      </w:r>
    </w:p>
    <w:p w14:paraId="27AFCA78" w14:textId="698B6858" w:rsidR="00110323" w:rsidRDefault="00110323">
      <w:pPr>
        <w:sectPr w:rsidR="00110323">
          <w:footnotePr>
            <w:pos w:val="beneathText"/>
          </w:footnotePr>
          <w:type w:val="continuous"/>
          <w:pgSz w:w="11906" w:h="16838"/>
          <w:pgMar w:top="1417" w:right="1417" w:bottom="1983" w:left="1417" w:header="720" w:footer="1417" w:gutter="0"/>
          <w:cols w:space="720"/>
        </w:sectPr>
      </w:pPr>
    </w:p>
    <w:p w14:paraId="1DF73410" w14:textId="77777777" w:rsidR="00110323" w:rsidRPr="00EA76C3" w:rsidRDefault="00110323">
      <w:pPr>
        <w:pStyle w:val="203Titreliminaire"/>
        <w:rPr>
          <w:rFonts w:cs="Arial"/>
        </w:rPr>
      </w:pPr>
      <w:r w:rsidRPr="00EA76C3">
        <w:rPr>
          <w:rFonts w:cs="Arial"/>
        </w:rPr>
        <w:lastRenderedPageBreak/>
        <w:t>Avant-Propos</w:t>
      </w:r>
    </w:p>
    <w:p w14:paraId="6E6897C7" w14:textId="411ED7F9" w:rsidR="006631EF" w:rsidRDefault="005A6727">
      <w:pPr>
        <w:pStyle w:val="----Corpsdetexte----"/>
        <w:rPr>
          <w:sz w:val="28"/>
          <w:szCs w:val="28"/>
        </w:rPr>
      </w:pPr>
      <w:r>
        <w:rPr>
          <w:sz w:val="28"/>
          <w:szCs w:val="28"/>
        </w:rPr>
        <w:t xml:space="preserve">Ce mémoire se place dans le cadre de l’obtention de diplôme d’ingénieur agronome de L’institut Agro – Montpellier, option </w:t>
      </w:r>
      <w:r w:rsidRPr="005A6727">
        <w:rPr>
          <w:sz w:val="28"/>
          <w:szCs w:val="28"/>
        </w:rPr>
        <w:t>Amélioration des plantes et ingénierie végétale méditerranéennes et tropicales</w:t>
      </w:r>
      <w:r>
        <w:rPr>
          <w:sz w:val="28"/>
          <w:szCs w:val="28"/>
        </w:rPr>
        <w:t>. Il est le fruit d’un stage de recherche de 6 mois au sein de l’équipe GE2POP de l’</w:t>
      </w:r>
      <w:proofErr w:type="spellStart"/>
      <w:r>
        <w:rPr>
          <w:sz w:val="28"/>
          <w:szCs w:val="28"/>
        </w:rPr>
        <w:t>INRAe</w:t>
      </w:r>
      <w:proofErr w:type="spellEnd"/>
      <w:r>
        <w:rPr>
          <w:sz w:val="28"/>
          <w:szCs w:val="28"/>
        </w:rPr>
        <w:t>. Il porte sur les pratiques paysannes de sélection massale de blé dur. Ce stage a été financé par la c</w:t>
      </w:r>
      <w:r w:rsidRPr="005A6727">
        <w:rPr>
          <w:sz w:val="28"/>
          <w:szCs w:val="28"/>
        </w:rPr>
        <w:t>haire partenariale "Semences pour Demain"</w:t>
      </w:r>
      <w:r>
        <w:rPr>
          <w:sz w:val="28"/>
          <w:szCs w:val="28"/>
        </w:rPr>
        <w:t xml:space="preserve"> qui regroupe l’institut agro et </w:t>
      </w:r>
      <w:r w:rsidRPr="005A6727">
        <w:rPr>
          <w:sz w:val="28"/>
          <w:szCs w:val="28"/>
        </w:rPr>
        <w:t>L'interprofession des semences et plants</w:t>
      </w:r>
      <w:r>
        <w:rPr>
          <w:sz w:val="28"/>
          <w:szCs w:val="28"/>
        </w:rPr>
        <w:t xml:space="preserve"> (SEMAE). </w:t>
      </w:r>
    </w:p>
    <w:p w14:paraId="6B1E3368" w14:textId="5AE555F6" w:rsidR="00B40FD1" w:rsidRDefault="005A6727" w:rsidP="00B40FD1">
      <w:pPr>
        <w:pStyle w:val="----Corpsdetexte----"/>
        <w:rPr>
          <w:sz w:val="28"/>
          <w:szCs w:val="28"/>
        </w:rPr>
      </w:pPr>
      <w:r>
        <w:rPr>
          <w:sz w:val="28"/>
          <w:szCs w:val="28"/>
        </w:rPr>
        <w:t>Ce thème de recherche a été motivé par la volonté de faire face aux changements climatiques et d’accompagner l’agriculture dans une transition agro-écologique prenant aussi en compte des aspects économiques et so</w:t>
      </w:r>
      <w:r w:rsidR="00D32606">
        <w:rPr>
          <w:sz w:val="28"/>
          <w:szCs w:val="28"/>
        </w:rPr>
        <w:t xml:space="preserve">ciaux. </w:t>
      </w:r>
      <w:r w:rsidR="00B40FD1">
        <w:rPr>
          <w:sz w:val="28"/>
          <w:szCs w:val="28"/>
        </w:rPr>
        <w:t xml:space="preserve">La sélection massale s’inscrit dans ces objectifs et mérite d’être étudiée pour pouvoir être mise en place. </w:t>
      </w:r>
    </w:p>
    <w:p w14:paraId="2B1F943D" w14:textId="4AA266A6" w:rsidR="00B40FD1" w:rsidRPr="00B40FD1" w:rsidRDefault="00B40FD1" w:rsidP="00B40FD1">
      <w:pPr>
        <w:pStyle w:val="----Corpsdetexte----"/>
        <w:rPr>
          <w:sz w:val="28"/>
          <w:szCs w:val="28"/>
        </w:rPr>
        <w:sectPr w:rsidR="00B40FD1" w:rsidRPr="00B40FD1">
          <w:footerReference w:type="default" r:id="rId14"/>
          <w:footnotePr>
            <w:pos w:val="beneathText"/>
          </w:footnotePr>
          <w:pgSz w:w="11906" w:h="16838"/>
          <w:pgMar w:top="1417" w:right="1417" w:bottom="1983" w:left="1417" w:header="720" w:footer="1417" w:gutter="0"/>
          <w:cols w:space="720"/>
        </w:sectPr>
      </w:pPr>
      <w:r>
        <w:rPr>
          <w:sz w:val="28"/>
          <w:szCs w:val="28"/>
        </w:rPr>
        <w:t xml:space="preserve">Cette étude a deux objectifs. D’une part, mesurer les effets et l’efficacité de la sélection massale sur la taille des grains chez le blé dur. D’autre part, pouvoir comparer de façon plus théorique différentes méthodes de sélection massale chez les céréales de sorte à aiguiller les agriculteurs (ou autres personnes souhaitant faire de la sélection massale) </w:t>
      </w:r>
      <w:r w:rsidR="007920DB">
        <w:rPr>
          <w:sz w:val="28"/>
          <w:szCs w:val="28"/>
        </w:rPr>
        <w:t>dans leurs pratiques de sélection.</w:t>
      </w:r>
    </w:p>
    <w:p w14:paraId="4A6807FA" w14:textId="77777777" w:rsidR="00110323" w:rsidRPr="00EA76C3" w:rsidRDefault="00110323">
      <w:pPr>
        <w:pStyle w:val="203Titreliminaire"/>
        <w:rPr>
          <w:rFonts w:cs="Arial"/>
        </w:rPr>
      </w:pPr>
      <w:r w:rsidRPr="00EA76C3">
        <w:rPr>
          <w:rFonts w:cs="Arial"/>
        </w:rPr>
        <w:lastRenderedPageBreak/>
        <w:t>Glossaire</w:t>
      </w:r>
    </w:p>
    <w:p w14:paraId="051AFC6B" w14:textId="2BBD606D" w:rsidR="004C0E2E" w:rsidRDefault="004C0E2E">
      <w:pPr>
        <w:pStyle w:val="----Corpsdetexte----"/>
        <w:rPr>
          <w:rFonts w:ascii="Arial" w:hAnsi="Arial" w:cs="Arial"/>
        </w:rPr>
      </w:pPr>
      <w:r w:rsidRPr="00910B17">
        <w:rPr>
          <w:rFonts w:ascii="Arial" w:hAnsi="Arial" w:cs="Arial"/>
          <w:b/>
        </w:rPr>
        <w:t>Espèce autogame :</w:t>
      </w:r>
      <w:r w:rsidR="00FF3015">
        <w:rPr>
          <w:rFonts w:ascii="Arial" w:hAnsi="Arial" w:cs="Arial"/>
        </w:rPr>
        <w:t xml:space="preserve"> Espèce se reproduisant majoritairement par autogamie, </w:t>
      </w:r>
      <w:r w:rsidR="00FF3015" w:rsidRPr="00FF3015">
        <w:rPr>
          <w:rFonts w:ascii="Arial" w:hAnsi="Arial" w:cs="Arial"/>
        </w:rPr>
        <w:t>un mod</w:t>
      </w:r>
      <w:r w:rsidR="00FF3015">
        <w:rPr>
          <w:rFonts w:ascii="Arial" w:hAnsi="Arial" w:cs="Arial"/>
        </w:rPr>
        <w:t>e de reproduction sexuée dans lequel</w:t>
      </w:r>
      <w:r w:rsidR="00FF3015" w:rsidRPr="00FF3015">
        <w:rPr>
          <w:rFonts w:ascii="Arial" w:hAnsi="Arial" w:cs="Arial"/>
        </w:rPr>
        <w:t xml:space="preserve"> les deux gamètes sont issus du même individu</w:t>
      </w:r>
      <w:r w:rsidR="00FF3015">
        <w:rPr>
          <w:rFonts w:ascii="Arial" w:hAnsi="Arial" w:cs="Arial"/>
        </w:rPr>
        <w:t>.</w:t>
      </w:r>
    </w:p>
    <w:p w14:paraId="1406DB36" w14:textId="505C5E89" w:rsidR="00110323" w:rsidRPr="00910B17" w:rsidRDefault="003C22F7" w:rsidP="003C22F7">
      <w:pPr>
        <w:pStyle w:val="----Corpsdetexte----"/>
        <w:rPr>
          <w:rFonts w:ascii="Arial" w:hAnsi="Arial" w:cs="Arial"/>
        </w:rPr>
      </w:pPr>
      <w:r w:rsidRPr="00910B17">
        <w:rPr>
          <w:rFonts w:ascii="Arial" w:hAnsi="Arial" w:cs="Arial"/>
          <w:b/>
        </w:rPr>
        <w:t>Valeur génétique :</w:t>
      </w:r>
      <w:r w:rsidR="00910B17">
        <w:rPr>
          <w:rFonts w:ascii="Arial" w:hAnsi="Arial" w:cs="Arial"/>
        </w:rPr>
        <w:t xml:space="preserve"> Pour un trait donné, cel</w:t>
      </w:r>
      <w:r w:rsidR="00910B17" w:rsidRPr="00910B17">
        <w:rPr>
          <w:rFonts w:ascii="Arial" w:hAnsi="Arial" w:cs="Arial"/>
        </w:rPr>
        <w:t xml:space="preserve">a </w:t>
      </w:r>
      <w:r w:rsidR="00910B17">
        <w:rPr>
          <w:rFonts w:ascii="Arial" w:hAnsi="Arial" w:cs="Arial"/>
        </w:rPr>
        <w:t xml:space="preserve">correspond à la </w:t>
      </w:r>
      <w:r w:rsidR="00910B17" w:rsidRPr="00910B17">
        <w:rPr>
          <w:rFonts w:ascii="Arial" w:hAnsi="Arial" w:cs="Arial"/>
        </w:rPr>
        <w:t>somme des effets des gènes que porte un individu, qui est transmise à ses descendants.</w:t>
      </w:r>
    </w:p>
    <w:p w14:paraId="2274A7F6" w14:textId="199D417A" w:rsidR="003B2ADD" w:rsidRDefault="003B2ADD">
      <w:pPr>
        <w:pStyle w:val="----Corpsdetexte----"/>
        <w:rPr>
          <w:rFonts w:ascii="Arial" w:hAnsi="Arial" w:cs="Arial"/>
        </w:rPr>
      </w:pPr>
      <w:r w:rsidRPr="00910B17">
        <w:rPr>
          <w:rFonts w:ascii="Arial" w:hAnsi="Arial" w:cs="Arial"/>
          <w:b/>
        </w:rPr>
        <w:t>Héritabilité :</w:t>
      </w:r>
      <w:r w:rsidR="003C22F7">
        <w:rPr>
          <w:rFonts w:ascii="Arial" w:hAnsi="Arial" w:cs="Arial"/>
        </w:rPr>
        <w:t xml:space="preserve"> Grandeur </w:t>
      </w:r>
      <w:r w:rsidR="00E41FAC">
        <w:rPr>
          <w:rFonts w:ascii="Arial" w:hAnsi="Arial" w:cs="Arial"/>
        </w:rPr>
        <w:t xml:space="preserve">se calculant comme </w:t>
      </w:r>
      <w:r w:rsidR="003C22F7">
        <w:rPr>
          <w:rFonts w:ascii="Arial" w:hAnsi="Arial" w:cs="Arial"/>
        </w:rPr>
        <w:t>la p</w:t>
      </w:r>
      <w:r w:rsidR="00107608">
        <w:rPr>
          <w:rFonts w:ascii="Arial" w:hAnsi="Arial" w:cs="Arial"/>
        </w:rPr>
        <w:t xml:space="preserve">art de </w:t>
      </w:r>
      <w:r w:rsidR="003C22F7">
        <w:rPr>
          <w:rFonts w:ascii="Arial" w:hAnsi="Arial" w:cs="Arial"/>
        </w:rPr>
        <w:t xml:space="preserve">variance </w:t>
      </w:r>
      <w:r w:rsidR="00107608">
        <w:rPr>
          <w:rFonts w:ascii="Arial" w:hAnsi="Arial" w:cs="Arial"/>
        </w:rPr>
        <w:t xml:space="preserve">génétique dans la variance </w:t>
      </w:r>
      <w:r w:rsidR="003C22F7">
        <w:rPr>
          <w:rFonts w:ascii="Arial" w:hAnsi="Arial" w:cs="Arial"/>
        </w:rPr>
        <w:t>phénotypique. On peut interpréter cette grandeur comme la p</w:t>
      </w:r>
      <w:r w:rsidR="003C22F7" w:rsidRPr="003C22F7">
        <w:rPr>
          <w:rFonts w:ascii="Arial" w:hAnsi="Arial" w:cs="Arial"/>
        </w:rPr>
        <w:t>robabilité pour qu'une caractéristique apparente, manifeste d'un individu soit transmise héréditairement par les facteurs génétiques</w:t>
      </w:r>
      <w:r w:rsidR="00107608">
        <w:rPr>
          <w:rFonts w:ascii="Arial" w:hAnsi="Arial" w:cs="Arial"/>
        </w:rPr>
        <w:t xml:space="preserve">. </w:t>
      </w:r>
      <w:r w:rsidR="00977767">
        <w:rPr>
          <w:rFonts w:ascii="Arial" w:hAnsi="Arial" w:cs="Arial"/>
        </w:rPr>
        <w:t>On peut aussi interpréter cette grandeur comme la corrélation entre la valeur phénotypique et la valeur génétique d’un individu.</w:t>
      </w:r>
    </w:p>
    <w:p w14:paraId="2BF03295" w14:textId="5D36A12E" w:rsidR="00E0672B" w:rsidRPr="00910B17" w:rsidRDefault="00E0672B">
      <w:pPr>
        <w:pStyle w:val="----Corpsdetexte----"/>
        <w:rPr>
          <w:rFonts w:ascii="Arial" w:hAnsi="Arial" w:cs="Arial"/>
          <w:b/>
        </w:rPr>
      </w:pPr>
      <w:r w:rsidRPr="00910B17">
        <w:rPr>
          <w:rFonts w:ascii="Arial" w:hAnsi="Arial" w:cs="Arial"/>
          <w:b/>
        </w:rPr>
        <w:t>Variété :</w:t>
      </w:r>
      <w:r w:rsidR="00A55608" w:rsidRPr="00A55608">
        <w:t xml:space="preserve"> </w:t>
      </w:r>
      <w:r w:rsidR="00A55608">
        <w:rPr>
          <w:rFonts w:ascii="Arial" w:hAnsi="Arial" w:cs="Arial"/>
        </w:rPr>
        <w:t>P</w:t>
      </w:r>
      <w:r w:rsidR="00A55608" w:rsidRPr="00A55608">
        <w:rPr>
          <w:rFonts w:ascii="Arial" w:hAnsi="Arial" w:cs="Arial"/>
        </w:rPr>
        <w:t>opulation de plantes d’une espèce données qui a été sélectionnée</w:t>
      </w:r>
      <w:r w:rsidR="00A55608">
        <w:rPr>
          <w:rFonts w:ascii="Arial" w:hAnsi="Arial" w:cs="Arial"/>
        </w:rPr>
        <w:t xml:space="preserve"> pour la production agricole</w:t>
      </w:r>
      <w:r w:rsidR="00A55608" w:rsidRPr="00A55608">
        <w:rPr>
          <w:rFonts w:ascii="Arial" w:hAnsi="Arial" w:cs="Arial"/>
        </w:rPr>
        <w:t xml:space="preserve"> et cultivée</w:t>
      </w:r>
      <w:r w:rsidR="00A55608">
        <w:rPr>
          <w:rFonts w:ascii="Arial" w:hAnsi="Arial" w:cs="Arial"/>
        </w:rPr>
        <w:t xml:space="preserve">. </w:t>
      </w:r>
      <w:r w:rsidR="009F0EE9">
        <w:rPr>
          <w:rFonts w:ascii="Arial" w:hAnsi="Arial" w:cs="Arial"/>
        </w:rPr>
        <w:t>Au sens juridique</w:t>
      </w:r>
      <w:r w:rsidR="00A55608">
        <w:rPr>
          <w:rFonts w:ascii="Arial" w:hAnsi="Arial" w:cs="Arial"/>
        </w:rPr>
        <w:t>, une variété est considérée comme telle si elle est distincte (on peut la différencier des autres variétés), homogène (tous les individus de la variété sont identiques), stable (il est possible de reproduire la variété à l’identique de génération en génération).</w:t>
      </w:r>
      <w:r w:rsidR="0081253E">
        <w:rPr>
          <w:rFonts w:ascii="Arial" w:hAnsi="Arial" w:cs="Arial"/>
        </w:rPr>
        <w:t xml:space="preserve"> Ces conditions sont généralement résumées sous de terme de critère DHS.</w:t>
      </w:r>
    </w:p>
    <w:p w14:paraId="2B957AA5" w14:textId="23887784" w:rsidR="0081253E" w:rsidRDefault="0081253E">
      <w:pPr>
        <w:pStyle w:val="----Corpsdetexte----"/>
        <w:rPr>
          <w:rFonts w:ascii="Arial" w:hAnsi="Arial" w:cs="Arial"/>
          <w:b/>
        </w:rPr>
      </w:pPr>
      <w:r w:rsidRPr="00910B17">
        <w:rPr>
          <w:rFonts w:ascii="Arial" w:hAnsi="Arial" w:cs="Arial"/>
          <w:b/>
        </w:rPr>
        <w:t>Population / Variété population :</w:t>
      </w:r>
      <w:r w:rsidRPr="0081253E">
        <w:t xml:space="preserve"> </w:t>
      </w:r>
      <w:r w:rsidRPr="0081253E">
        <w:rPr>
          <w:rFonts w:ascii="Arial" w:hAnsi="Arial" w:cs="Arial"/>
        </w:rPr>
        <w:t>Une variété population, ou variété de pays ou variété de ferme, est une variété cultivée traditionnelle, hétérogène, constitué d'un ensemble d'individus aux génotypes variés, sélectionnés principalement par les agriculteurs eux-mêmes, dans leurs champs. Ces variétés sont multipli</w:t>
      </w:r>
      <w:r w:rsidR="00C50458">
        <w:rPr>
          <w:rFonts w:ascii="Arial" w:hAnsi="Arial" w:cs="Arial"/>
        </w:rPr>
        <w:t xml:space="preserve">ées en pollinisation libre </w:t>
      </w:r>
      <w:r w:rsidRPr="0081253E">
        <w:rPr>
          <w:rFonts w:ascii="Arial" w:hAnsi="Arial" w:cs="Arial"/>
        </w:rPr>
        <w:t>et sélectionnées par sélection massale. Ce ne so</w:t>
      </w:r>
      <w:r w:rsidR="00C50458">
        <w:rPr>
          <w:rFonts w:ascii="Arial" w:hAnsi="Arial" w:cs="Arial"/>
        </w:rPr>
        <w:t xml:space="preserve">nt pas des variétés </w:t>
      </w:r>
      <w:r w:rsidRPr="0081253E">
        <w:rPr>
          <w:rFonts w:ascii="Arial" w:hAnsi="Arial" w:cs="Arial"/>
        </w:rPr>
        <w:t>au sens juridique du terme car elle</w:t>
      </w:r>
      <w:r>
        <w:rPr>
          <w:rFonts w:ascii="Arial" w:hAnsi="Arial" w:cs="Arial"/>
        </w:rPr>
        <w:t>s</w:t>
      </w:r>
      <w:r w:rsidRPr="0081253E">
        <w:rPr>
          <w:rFonts w:ascii="Arial" w:hAnsi="Arial" w:cs="Arial"/>
        </w:rPr>
        <w:t xml:space="preserve"> ne répondent pas aux critères DHS (distinction, homogénéité et stabilité)</w:t>
      </w:r>
      <w:r>
        <w:rPr>
          <w:rFonts w:ascii="Arial" w:hAnsi="Arial" w:cs="Arial"/>
        </w:rPr>
        <w:t>.</w:t>
      </w:r>
    </w:p>
    <w:p w14:paraId="250D7C36" w14:textId="7E6C88DB" w:rsidR="00C24C58" w:rsidRPr="00C136E8" w:rsidRDefault="00C24C58">
      <w:pPr>
        <w:pStyle w:val="----Corpsdetexte----"/>
        <w:rPr>
          <w:rFonts w:ascii="Arial" w:hAnsi="Arial" w:cs="Arial"/>
        </w:rPr>
      </w:pPr>
      <w:r w:rsidRPr="00910B17">
        <w:rPr>
          <w:rFonts w:ascii="Arial" w:hAnsi="Arial" w:cs="Arial"/>
          <w:b/>
        </w:rPr>
        <w:t>Sélection variétale :</w:t>
      </w:r>
      <w:r w:rsidR="00C136E8">
        <w:rPr>
          <w:rFonts w:ascii="Arial" w:hAnsi="Arial" w:cs="Arial"/>
          <w:b/>
        </w:rPr>
        <w:t xml:space="preserve"> </w:t>
      </w:r>
      <w:r w:rsidR="00C136E8">
        <w:rPr>
          <w:rFonts w:ascii="Arial" w:hAnsi="Arial" w:cs="Arial"/>
        </w:rPr>
        <w:t xml:space="preserve">Processus par lequel une variété est créée. </w:t>
      </w:r>
      <w:r w:rsidR="00C136E8" w:rsidRPr="00C136E8">
        <w:rPr>
          <w:rFonts w:ascii="Arial" w:hAnsi="Arial" w:cs="Arial"/>
        </w:rPr>
        <w:t>La sélection, encore appelée amélioration des plantes, consiste à créer et choisir des plantes qui présentent les caractéristiques souhaitées et répondent à des besoins ciblés (agricoles, alimentaires, médicaux, industriels, technologiques…).</w:t>
      </w:r>
      <w:r w:rsidR="00134D92">
        <w:rPr>
          <w:rFonts w:ascii="Arial" w:hAnsi="Arial" w:cs="Arial"/>
        </w:rPr>
        <w:t xml:space="preserve"> La sélection </w:t>
      </w:r>
      <w:r w:rsidR="00134D92" w:rsidRPr="00134D92">
        <w:rPr>
          <w:rFonts w:ascii="Arial" w:hAnsi="Arial" w:cs="Arial"/>
        </w:rPr>
        <w:t>a pour objectif de trouver des variétés combinant plusieurs caractères</w:t>
      </w:r>
      <w:r w:rsidR="00134D92">
        <w:rPr>
          <w:rFonts w:ascii="Arial" w:hAnsi="Arial" w:cs="Arial"/>
        </w:rPr>
        <w:t xml:space="preserve"> favorables. Pour cela</w:t>
      </w:r>
      <w:r w:rsidR="00134D92" w:rsidRPr="00134D92">
        <w:rPr>
          <w:rFonts w:ascii="Arial" w:hAnsi="Arial" w:cs="Arial"/>
        </w:rPr>
        <w:t xml:space="preserve"> un grand nombre de plantes </w:t>
      </w:r>
      <w:r w:rsidR="00134D92">
        <w:rPr>
          <w:rFonts w:ascii="Arial" w:hAnsi="Arial" w:cs="Arial"/>
        </w:rPr>
        <w:t xml:space="preserve">sont étudiées et </w:t>
      </w:r>
      <w:r w:rsidR="00134D92" w:rsidRPr="00134D92">
        <w:rPr>
          <w:rFonts w:ascii="Arial" w:hAnsi="Arial" w:cs="Arial"/>
        </w:rPr>
        <w:t xml:space="preserve">les plus intéressantes </w:t>
      </w:r>
      <w:r w:rsidR="00134D92">
        <w:rPr>
          <w:rFonts w:ascii="Arial" w:hAnsi="Arial" w:cs="Arial"/>
        </w:rPr>
        <w:t xml:space="preserve">sont croisées </w:t>
      </w:r>
      <w:r w:rsidR="00134D92" w:rsidRPr="00134D92">
        <w:rPr>
          <w:rFonts w:ascii="Arial" w:hAnsi="Arial" w:cs="Arial"/>
        </w:rPr>
        <w:t>entre elles.</w:t>
      </w:r>
      <w:r w:rsidR="00134D92">
        <w:rPr>
          <w:rFonts w:ascii="Arial" w:hAnsi="Arial" w:cs="Arial"/>
        </w:rPr>
        <w:t xml:space="preserve"> La descendance des croisements est testée dans un grand nombre d’environnements et un grand nombre de caractères sont étudiés afin de sélectionner les meilleurs pour en faire des nouvelles variétés. </w:t>
      </w:r>
    </w:p>
    <w:p w14:paraId="661474D7" w14:textId="0F66094F" w:rsidR="00110323" w:rsidRPr="00EA76C3" w:rsidRDefault="003B2ADD">
      <w:pPr>
        <w:pStyle w:val="----Corpsdetexte----"/>
        <w:rPr>
          <w:rFonts w:ascii="Arial" w:hAnsi="Arial" w:cs="Arial"/>
        </w:rPr>
      </w:pPr>
      <w:r w:rsidRPr="00910B17">
        <w:rPr>
          <w:rFonts w:ascii="Arial" w:hAnsi="Arial" w:cs="Arial"/>
          <w:b/>
        </w:rPr>
        <w:t>Sélection massale :</w:t>
      </w:r>
      <w:r w:rsidR="00A0350A">
        <w:rPr>
          <w:rFonts w:ascii="Arial" w:hAnsi="Arial" w:cs="Arial"/>
          <w:b/>
        </w:rPr>
        <w:t xml:space="preserve"> </w:t>
      </w:r>
      <w:r w:rsidR="00A0350A">
        <w:rPr>
          <w:rFonts w:ascii="Arial" w:hAnsi="Arial" w:cs="Arial"/>
        </w:rPr>
        <w:t xml:space="preserve">Méthode de sélection variétale qui consiste à améliorer une population en sélectionnant dans celle-ci les meilleurs individus. Ce processus abouti donc à la création de variétés populations. </w:t>
      </w:r>
    </w:p>
    <w:p w14:paraId="39D34E39" w14:textId="77777777" w:rsidR="00110323" w:rsidRPr="00EA76C3" w:rsidRDefault="00110323">
      <w:pPr>
        <w:pStyle w:val="----Corpsdetexte----"/>
        <w:rPr>
          <w:rFonts w:ascii="Arial" w:hAnsi="Arial" w:cs="Arial"/>
        </w:rPr>
      </w:pPr>
    </w:p>
    <w:p w14:paraId="7A6CACAE" w14:textId="77777777" w:rsidR="00110323" w:rsidRPr="00EA76C3" w:rsidRDefault="00110323">
      <w:pPr>
        <w:rPr>
          <w:rFonts w:ascii="Arial" w:hAnsi="Arial" w:cs="Arial"/>
        </w:rPr>
        <w:sectPr w:rsidR="00110323" w:rsidRPr="00EA76C3">
          <w:footerReference w:type="default" r:id="rId15"/>
          <w:footnotePr>
            <w:pos w:val="beneathText"/>
          </w:footnotePr>
          <w:pgSz w:w="11906" w:h="16838"/>
          <w:pgMar w:top="1417" w:right="1417" w:bottom="1983" w:left="1417" w:header="720" w:footer="1417" w:gutter="0"/>
          <w:cols w:space="720"/>
        </w:sectPr>
      </w:pPr>
    </w:p>
    <w:p w14:paraId="36299675" w14:textId="77777777" w:rsidR="00110323" w:rsidRPr="00EA76C3" w:rsidRDefault="00110323">
      <w:pPr>
        <w:pStyle w:val="203Titreliminaire"/>
        <w:rPr>
          <w:rFonts w:cs="Arial"/>
        </w:rPr>
      </w:pPr>
      <w:r w:rsidRPr="00EA76C3">
        <w:rPr>
          <w:rFonts w:cs="Arial"/>
        </w:rPr>
        <w:lastRenderedPageBreak/>
        <w:t>Sigles et acronymes</w:t>
      </w:r>
    </w:p>
    <w:p w14:paraId="747DDB18" w14:textId="76722332" w:rsidR="00110323" w:rsidRDefault="001F6AF6">
      <w:pPr>
        <w:pStyle w:val="----Corpsdetexte----"/>
        <w:rPr>
          <w:rFonts w:ascii="Arial" w:hAnsi="Arial" w:cs="Arial"/>
        </w:rPr>
      </w:pPr>
      <w:r w:rsidRPr="005F4A9D">
        <w:rPr>
          <w:rFonts w:ascii="Arial" w:hAnsi="Arial" w:cs="Arial"/>
          <w:b/>
        </w:rPr>
        <w:t>Vg</w:t>
      </w:r>
      <w:r w:rsidR="008245EB">
        <w:rPr>
          <w:rFonts w:ascii="Arial" w:hAnsi="Arial" w:cs="Arial"/>
        </w:rPr>
        <w:t xml:space="preserve"> = Variance génétique</w:t>
      </w:r>
    </w:p>
    <w:p w14:paraId="37FEF50C" w14:textId="40F35B7A" w:rsidR="001F6AF6" w:rsidRDefault="001F6AF6">
      <w:pPr>
        <w:pStyle w:val="----Corpsdetexte----"/>
        <w:rPr>
          <w:rFonts w:ascii="Arial" w:hAnsi="Arial" w:cs="Arial"/>
        </w:rPr>
      </w:pPr>
      <w:r w:rsidRPr="005F4A9D">
        <w:rPr>
          <w:rFonts w:ascii="Arial" w:hAnsi="Arial" w:cs="Arial"/>
          <w:b/>
        </w:rPr>
        <w:t>Vinter</w:t>
      </w:r>
      <w:r w:rsidR="008245EB">
        <w:rPr>
          <w:rFonts w:ascii="Arial" w:hAnsi="Arial" w:cs="Arial"/>
        </w:rPr>
        <w:t xml:space="preserve"> = Variance inter-épi</w:t>
      </w:r>
    </w:p>
    <w:p w14:paraId="597794D3" w14:textId="40F1CBC0" w:rsidR="001F6AF6" w:rsidRDefault="00FB72B5">
      <w:pPr>
        <w:pStyle w:val="----Corpsdetexte----"/>
        <w:rPr>
          <w:rFonts w:ascii="Arial" w:hAnsi="Arial" w:cs="Arial"/>
        </w:rPr>
      </w:pPr>
      <w:r>
        <w:rPr>
          <w:rFonts w:ascii="Arial" w:hAnsi="Arial" w:cs="Arial"/>
          <w:b/>
        </w:rPr>
        <w:t>V</w:t>
      </w:r>
      <w:r w:rsidR="001F6AF6" w:rsidRPr="005F4A9D">
        <w:rPr>
          <w:rFonts w:ascii="Arial" w:hAnsi="Arial" w:cs="Arial"/>
          <w:b/>
        </w:rPr>
        <w:t>e</w:t>
      </w:r>
      <w:r w:rsidR="008245EB">
        <w:rPr>
          <w:rFonts w:ascii="Arial" w:hAnsi="Arial" w:cs="Arial"/>
        </w:rPr>
        <w:t xml:space="preserve"> = Variance environnementale </w:t>
      </w:r>
    </w:p>
    <w:p w14:paraId="541D5ADB" w14:textId="5C293B00" w:rsidR="001F6AF6" w:rsidRDefault="001F6AF6">
      <w:pPr>
        <w:pStyle w:val="----Corpsdetexte----"/>
        <w:rPr>
          <w:rFonts w:ascii="Arial" w:hAnsi="Arial" w:cs="Arial"/>
        </w:rPr>
      </w:pPr>
      <w:r w:rsidRPr="005F4A9D">
        <w:rPr>
          <w:rFonts w:ascii="Arial" w:hAnsi="Arial" w:cs="Arial"/>
          <w:b/>
        </w:rPr>
        <w:t>Vintra</w:t>
      </w:r>
      <w:r w:rsidR="008245EB">
        <w:rPr>
          <w:rFonts w:ascii="Arial" w:hAnsi="Arial" w:cs="Arial"/>
        </w:rPr>
        <w:t xml:space="preserve"> = Variance intra-épi</w:t>
      </w:r>
      <w:r w:rsidR="00656F35">
        <w:rPr>
          <w:rFonts w:ascii="Arial" w:hAnsi="Arial" w:cs="Arial"/>
        </w:rPr>
        <w:t xml:space="preserve"> </w:t>
      </w:r>
    </w:p>
    <w:p w14:paraId="2126C279" w14:textId="524064CF" w:rsidR="001F6AF6" w:rsidRDefault="001F6AF6">
      <w:pPr>
        <w:pStyle w:val="----Corpsdetexte----"/>
        <w:rPr>
          <w:rFonts w:ascii="Arial" w:hAnsi="Arial" w:cs="Arial"/>
        </w:rPr>
      </w:pPr>
      <w:r w:rsidRPr="005F4A9D">
        <w:rPr>
          <w:rFonts w:ascii="Arial" w:hAnsi="Arial" w:cs="Arial"/>
          <w:b/>
        </w:rPr>
        <w:t>NGO</w:t>
      </w:r>
      <w:r w:rsidR="008245EB">
        <w:rPr>
          <w:rFonts w:ascii="Arial" w:hAnsi="Arial" w:cs="Arial"/>
        </w:rPr>
        <w:t xml:space="preserve"> = Nombre de grains observés</w:t>
      </w:r>
    </w:p>
    <w:p w14:paraId="5D38D93D" w14:textId="18CDA3E9" w:rsidR="001F6AF6" w:rsidRDefault="001F6AF6">
      <w:pPr>
        <w:pStyle w:val="----Corpsdetexte----"/>
        <w:rPr>
          <w:rFonts w:ascii="Arial" w:hAnsi="Arial" w:cs="Arial"/>
        </w:rPr>
      </w:pPr>
      <w:r w:rsidRPr="005F4A9D">
        <w:rPr>
          <w:rFonts w:ascii="Arial" w:hAnsi="Arial" w:cs="Arial"/>
          <w:b/>
        </w:rPr>
        <w:t>NGE</w:t>
      </w:r>
      <w:r w:rsidR="008245EB">
        <w:rPr>
          <w:rFonts w:ascii="Arial" w:hAnsi="Arial" w:cs="Arial"/>
        </w:rPr>
        <w:t xml:space="preserve"> = Nombre de grains par épi</w:t>
      </w:r>
    </w:p>
    <w:p w14:paraId="37064B02" w14:textId="4D7581A3" w:rsidR="001F6AF6" w:rsidRDefault="001F6AF6">
      <w:pPr>
        <w:pStyle w:val="----Corpsdetexte----"/>
        <w:rPr>
          <w:rFonts w:ascii="Arial" w:hAnsi="Arial" w:cs="Arial"/>
        </w:rPr>
      </w:pPr>
      <w:r w:rsidRPr="005F4A9D">
        <w:rPr>
          <w:rFonts w:ascii="Arial" w:hAnsi="Arial" w:cs="Arial"/>
          <w:b/>
        </w:rPr>
        <w:t>NEO</w:t>
      </w:r>
      <w:r w:rsidR="008245EB">
        <w:rPr>
          <w:rFonts w:ascii="Arial" w:hAnsi="Arial" w:cs="Arial"/>
        </w:rPr>
        <w:t xml:space="preserve"> = Nombre d’épis observés</w:t>
      </w:r>
    </w:p>
    <w:p w14:paraId="7FE87EBB" w14:textId="2586C091" w:rsidR="001F6AF6" w:rsidRDefault="005F4A9D">
      <w:pPr>
        <w:pStyle w:val="----Corpsdetexte----"/>
        <w:rPr>
          <w:rFonts w:ascii="Arial" w:hAnsi="Arial" w:cs="Arial"/>
        </w:rPr>
      </w:pPr>
      <w:proofErr w:type="spellStart"/>
      <w:proofErr w:type="gramStart"/>
      <w:r>
        <w:rPr>
          <w:rFonts w:ascii="Arial" w:hAnsi="Arial" w:cs="Arial"/>
          <w:b/>
        </w:rPr>
        <w:t>n</w:t>
      </w:r>
      <w:r w:rsidR="001F6AF6" w:rsidRPr="005F4A9D">
        <w:rPr>
          <w:rFonts w:ascii="Arial" w:hAnsi="Arial" w:cs="Arial"/>
          <w:b/>
        </w:rPr>
        <w:t>sel</w:t>
      </w:r>
      <w:proofErr w:type="spellEnd"/>
      <w:proofErr w:type="gramEnd"/>
      <w:r w:rsidR="008245EB">
        <w:rPr>
          <w:rFonts w:ascii="Arial" w:hAnsi="Arial" w:cs="Arial"/>
        </w:rPr>
        <w:t xml:space="preserve"> = nombre de grains sélectionnés</w:t>
      </w:r>
    </w:p>
    <w:p w14:paraId="4AB6C26A" w14:textId="540001C0" w:rsidR="001F6AF6" w:rsidRDefault="001F6AF6" w:rsidP="001F6AF6">
      <w:pPr>
        <w:pStyle w:val="----Corpsdetexte----"/>
        <w:rPr>
          <w:rFonts w:ascii="Arial" w:hAnsi="Arial" w:cs="Arial"/>
        </w:rPr>
      </w:pPr>
      <w:r w:rsidRPr="00BF1D45">
        <w:rPr>
          <w:rFonts w:ascii="Arial" w:hAnsi="Arial" w:cs="Arial"/>
          <w:b/>
        </w:rPr>
        <w:t>GSV</w:t>
      </w:r>
      <w:r w:rsidR="008245EB">
        <w:rPr>
          <w:rFonts w:ascii="Arial" w:hAnsi="Arial" w:cs="Arial"/>
        </w:rPr>
        <w:t xml:space="preserve"> = Variance intra épi lorsqu’on la considère comme un trait mesurable (GSV pour Grain Size variance)</w:t>
      </w:r>
    </w:p>
    <w:p w14:paraId="604D421C" w14:textId="4791CBF3" w:rsidR="001F6AF6" w:rsidRDefault="001F6AF6" w:rsidP="001F6AF6">
      <w:pPr>
        <w:pStyle w:val="----Corpsdetexte----"/>
        <w:rPr>
          <w:rFonts w:ascii="Arial" w:hAnsi="Arial" w:cs="Arial"/>
        </w:rPr>
      </w:pPr>
      <w:r w:rsidRPr="005F4A9D">
        <w:rPr>
          <w:rFonts w:ascii="Arial" w:hAnsi="Arial" w:cs="Arial"/>
          <w:b/>
        </w:rPr>
        <w:t>PMG</w:t>
      </w:r>
      <w:r w:rsidR="008245EB">
        <w:rPr>
          <w:rFonts w:ascii="Arial" w:hAnsi="Arial" w:cs="Arial"/>
        </w:rPr>
        <w:t xml:space="preserve"> = Poids de mille grains</w:t>
      </w:r>
    </w:p>
    <w:p w14:paraId="44173489" w14:textId="7E27911D" w:rsidR="001F6AF6" w:rsidRPr="00037313" w:rsidRDefault="00037313">
      <w:pPr>
        <w:pStyle w:val="----Corpsdetexte----"/>
        <w:rPr>
          <w:rFonts w:ascii="Arial" w:hAnsi="Arial" w:cs="Arial"/>
        </w:rPr>
      </w:pPr>
      <w:r>
        <w:rPr>
          <w:rFonts w:ascii="Arial" w:hAnsi="Arial" w:cs="Arial"/>
          <w:b/>
        </w:rPr>
        <w:t>NIRS</w:t>
      </w:r>
      <w:r>
        <w:rPr>
          <w:rFonts w:ascii="Arial" w:hAnsi="Arial" w:cs="Arial"/>
        </w:rPr>
        <w:t xml:space="preserve"> : Near </w:t>
      </w:r>
      <w:proofErr w:type="spellStart"/>
      <w:r>
        <w:rPr>
          <w:rFonts w:ascii="Arial" w:hAnsi="Arial" w:cs="Arial"/>
        </w:rPr>
        <w:t>I</w:t>
      </w:r>
      <w:r w:rsidR="00AD6E11">
        <w:rPr>
          <w:rFonts w:ascii="Arial" w:hAnsi="Arial" w:cs="Arial"/>
        </w:rPr>
        <w:t>nfraR</w:t>
      </w:r>
      <w:r>
        <w:rPr>
          <w:rFonts w:ascii="Arial" w:hAnsi="Arial" w:cs="Arial"/>
        </w:rPr>
        <w:t>ed</w:t>
      </w:r>
      <w:proofErr w:type="spellEnd"/>
      <w:r>
        <w:rPr>
          <w:rFonts w:ascii="Arial" w:hAnsi="Arial" w:cs="Arial"/>
        </w:rPr>
        <w:t xml:space="preserve"> </w:t>
      </w:r>
      <w:proofErr w:type="spellStart"/>
      <w:r>
        <w:rPr>
          <w:rFonts w:ascii="Arial" w:hAnsi="Arial" w:cs="Arial"/>
        </w:rPr>
        <w:t>S</w:t>
      </w:r>
      <w:r w:rsidR="00AD6E11">
        <w:rPr>
          <w:rFonts w:ascii="Arial" w:hAnsi="Arial" w:cs="Arial"/>
        </w:rPr>
        <w:t>pectroscopy</w:t>
      </w:r>
      <w:proofErr w:type="spellEnd"/>
      <w:r w:rsidR="00AB6FB3">
        <w:rPr>
          <w:rFonts w:ascii="Arial" w:hAnsi="Arial" w:cs="Arial"/>
        </w:rPr>
        <w:t xml:space="preserve"> (</w:t>
      </w:r>
      <w:proofErr w:type="spellStart"/>
      <w:r w:rsidR="00AD6E11">
        <w:rPr>
          <w:rFonts w:ascii="Arial" w:hAnsi="Arial" w:cs="Arial"/>
        </w:rPr>
        <w:t>s</w:t>
      </w:r>
      <w:r w:rsidR="00AB6FB3">
        <w:rPr>
          <w:rFonts w:ascii="Arial" w:hAnsi="Arial" w:cs="Arial"/>
        </w:rPr>
        <w:t>p</w:t>
      </w:r>
      <w:r w:rsidR="00AD6E11">
        <w:rPr>
          <w:rFonts w:ascii="Arial" w:hAnsi="Arial" w:cs="Arial"/>
        </w:rPr>
        <w:t>esctroscopie</w:t>
      </w:r>
      <w:proofErr w:type="spellEnd"/>
      <w:r w:rsidR="00AD6E11">
        <w:rPr>
          <w:rFonts w:ascii="Arial" w:hAnsi="Arial" w:cs="Arial"/>
        </w:rPr>
        <w:t xml:space="preserve"> proche infrarouge)</w:t>
      </w:r>
    </w:p>
    <w:p w14:paraId="25C5A1BA" w14:textId="77777777" w:rsidR="001F6AF6" w:rsidRPr="00EA76C3" w:rsidRDefault="001F6AF6">
      <w:pPr>
        <w:pStyle w:val="----Corpsdetexte----"/>
        <w:rPr>
          <w:rFonts w:ascii="Arial" w:hAnsi="Arial" w:cs="Arial"/>
        </w:rPr>
      </w:pPr>
    </w:p>
    <w:p w14:paraId="1B4B2AB2" w14:textId="77777777" w:rsidR="00110323" w:rsidRPr="00EA76C3" w:rsidRDefault="00110323">
      <w:pPr>
        <w:pStyle w:val="----Corpsdetexte----"/>
        <w:rPr>
          <w:rFonts w:ascii="Arial" w:hAnsi="Arial" w:cs="Arial"/>
        </w:rPr>
      </w:pPr>
    </w:p>
    <w:p w14:paraId="2DB1B59F" w14:textId="77777777" w:rsidR="00110323" w:rsidRDefault="00110323">
      <w:pPr>
        <w:pStyle w:val="----Corpsdetexte----"/>
      </w:pPr>
    </w:p>
    <w:p w14:paraId="15916F21" w14:textId="77777777" w:rsidR="00110323" w:rsidRDefault="00110323">
      <w:pPr>
        <w:pStyle w:val="----Corpsdetexte----"/>
      </w:pPr>
    </w:p>
    <w:p w14:paraId="0760FAB7" w14:textId="77777777" w:rsidR="00110323" w:rsidRDefault="00110323">
      <w:pPr>
        <w:sectPr w:rsidR="00110323">
          <w:footerReference w:type="default" r:id="rId16"/>
          <w:footnotePr>
            <w:pos w:val="beneathText"/>
          </w:footnotePr>
          <w:pgSz w:w="11906" w:h="16838"/>
          <w:pgMar w:top="1417" w:right="1417" w:bottom="1983" w:left="1417" w:header="720" w:footer="1417" w:gutter="0"/>
          <w:cols w:space="720"/>
        </w:sectPr>
      </w:pPr>
    </w:p>
    <w:p w14:paraId="2E7EFB06" w14:textId="706076A5" w:rsidR="002E19EB" w:rsidRDefault="002E19EB" w:rsidP="002E19EB">
      <w:pPr>
        <w:pStyle w:val="Titre1"/>
      </w:pPr>
      <w:bookmarkStart w:id="0" w:name="_Toc144300094"/>
      <w:r>
        <w:lastRenderedPageBreak/>
        <w:t>Introduction</w:t>
      </w:r>
      <w:bookmarkEnd w:id="0"/>
    </w:p>
    <w:p w14:paraId="088BE4C7" w14:textId="77777777" w:rsidR="0015743B" w:rsidRPr="00A071D2" w:rsidRDefault="0015743B" w:rsidP="0015743B">
      <w:pPr>
        <w:pStyle w:val="Titre2"/>
      </w:pPr>
      <w:bookmarkStart w:id="1" w:name="_Toc144300095"/>
      <w:r>
        <w:t>Le changement climatique</w:t>
      </w:r>
      <w:bookmarkEnd w:id="1"/>
    </w:p>
    <w:p w14:paraId="79D46D3F" w14:textId="5853A51E" w:rsidR="0015743B" w:rsidRPr="00A071D2" w:rsidRDefault="0015743B" w:rsidP="0015743B">
      <w:r w:rsidRPr="00A071D2">
        <w:t xml:space="preserve">Le changement climatique impacte déjà l’agriculture, et ses effets vont s’accentuer dans le futur. </w:t>
      </w:r>
      <w:r w:rsidR="00994DAD">
        <w:t xml:space="preserve">Une transition vers un modèle agricole plus résilient et durable du point de vue environnemental, social et économique est donc nécessaire </w:t>
      </w:r>
      <w:r w:rsidR="00994DAD">
        <w:fldChar w:fldCharType="begin"/>
      </w:r>
      <w:r w:rsidR="00994DAD">
        <w:instrText xml:space="preserve"> ADDIN ZOTERO_ITEM CSL_CITATION {"citationID":"UvVHmfDF","properties":{"formattedCitation":"(Horlings and Marsden, 2011)","plainCitation":"(Horlings and Marsden, 2011)","noteIndex":0},"citationItems":[{"id":4951,"uris":["http://zotero.org/groups/4992050/items/QU2YF7C4"],"itemData":{"id":4951,"type":"article-journal","abstract":"The challenge to produce enough food is more urgent than ever. We argue that the dominant food regime has responded to this challenge by a ‘narrow’ ecological modernisation process within agriculture which may decrease environmental effects to a certain extent, but also causes new negative side-effects and exposes some important missing links. In this paper we explore what might be a ‘real’ ecological modernisation process, including social, cultural, spatial and political aspects. The central question concerns: is there evidence in practice that agro-ecological approaches can contribute to the future demand for food production, especially in developing countries? We illustrate this by describing examples from Africa, Brazil and China, showing a rich variety of such approaches in agricultural practices. Our conclusion is that agro-ecological approaches could significantly contribute to ‘feeding the world’, and thereby contribute to a ‘real green revolution’; but that this requires a more radical move towards a new type of regionally embedded agri-food eco-economy. This is one which includes re-thinking market mechanisms and organisations, an altered institutional context, and is interwoven with active farmers and consumers’ participation. It also requires a re-direction of science investments to take account of translating often isolated cases of good practice into mainstream agri-food movements.","collection-title":"Special Issue on The Politics and Policy of Carbon Capture and Storage","container-title":"Global Environmental Change","DOI":"10.1016/j.gloenvcha.2011.01.004","ISSN":"0959-3780","issue":"2","journalAbbreviation":"Global Environmental Change","page":"441-452","source":"ScienceDirect","title":"Towards the real green revolution? Exploring the conceptual dimensions of a new ecological modernisation of agriculture that could ‘feed the world’","title-short":"Towards the real green revolution?","volume":"21","author":[{"family":"Horlings","given":"L. G."},{"family":"Marsden","given":"T. K."}],"issued":{"date-parts":[["2011",5,1]]}}}],"schema":"https://github.com/citation-style-language/schema/raw/master/csl-citation.json"} </w:instrText>
      </w:r>
      <w:r w:rsidR="00994DAD">
        <w:fldChar w:fldCharType="separate"/>
      </w:r>
      <w:r w:rsidR="00994DAD" w:rsidRPr="008A7284">
        <w:t>(Horlings and Marsden, 2011)</w:t>
      </w:r>
      <w:r w:rsidR="00994DAD">
        <w:fldChar w:fldCharType="end"/>
      </w:r>
      <w:r w:rsidR="00994DAD">
        <w:t xml:space="preserve">. </w:t>
      </w:r>
      <w:r w:rsidRPr="00A071D2">
        <w:t>P</w:t>
      </w:r>
      <w:r w:rsidR="00D7637C">
        <w:t>ar exemple, p</w:t>
      </w:r>
      <w:r w:rsidRPr="00A071D2">
        <w:t xml:space="preserve">our le blé, certaines simulations prédisent une baisse de rendement de 3 à 10% par degré d’augmentation de la température </w:t>
      </w:r>
      <w:r w:rsidRPr="00A071D2">
        <w:fldChar w:fldCharType="begin"/>
      </w:r>
      <w:r w:rsidRPr="00A071D2">
        <w:instrText xml:space="preserve"> ADDIN ZOTERO_ITEM CSL_CITATION {"citationID":"7WK0DUkP","properties":{"formattedCitation":"(Asseng et al., 2015; Wang et al., 2018)","plainCitation":"(Asseng et al., 2015; Wang et al., 2018)","noteIndex":0},"citationItems":[{"id":4359,"uris":["http://zotero.org/groups/4992050/items/5BF4KSA3"],"itemData":{"id":4359,"type":"article-journal","abstract":"This study—based on systematic testing of 30 different wheat crop models against field experiments—shows that many wheat models simulate yields well, but with reduced accuracy at higher temperatures. Extrapolation of the model ensemble response indicates that global wheat production will fall by 6% for each 1 °C increase in temperature.","container-title":"Nature Climate Change","DOI":"10.1038/nclimate2470","ISSN":"1758-6798","issue":"2","journalAbbreviation":"Nature Clim Change","language":"en","license":"2014 Nature Publishing Group","note":"number: 2\npublisher: Nature Publishing Group","page":"143-147","source":"www.nature.com","title":"Rising temperatures reduce global wheat production","volume":"5","author":[{"family":"Asseng","given":"S."},{"family":"Ewert","given":"F."},{"family":"Martre","given":"P."},{"family":"Rötter","given":"R. P."},{"family":"Lobell","given":"D. B."},{"family":"Cammarano","given":"D."},{"family":"Kimball","given":"B. A."},{"family":"Ottman","given":"M. J."},{"family":"Wall","given":"G. W."},{"family":"White","given":"J. W."},{"family":"Reynolds","given":"M. P."},{"family":"Alderman","given":"P. D."},{"family":"Prasad","given":"P. V. V."},{"family":"Aggarwal","given":"P. K."},{"family":"Anothai","given":"J."},{"family":"Basso","given":"B."},{"family":"Biernath","given":"C."},{"family":"Challinor","given":"A. J."},{"family":"De Sanctis","given":"G."},{"family":"Doltra","given":"J."},{"family":"Fereres","given":"E."},{"family":"Garcia-Vila","given":"M."},{"family":"Gayler","given":"S."},{"family":"Hoogenboom","given":"G."},{"family":"Hunt","given":"L. A."},{"family":"Izaurralde","given":"R. C."},{"family":"Jabloun","given":"M."},{"family":"Jones","given":"C. D."},{"family":"Kersebaum","given":"K. C."},{"family":"Koehler","given":"A.-K."},{"family":"Müller","given":"C."},{"family":"Naresh Kumar","given":"S."},{"family":"Nendel","given":"C."},{"family":"O’Leary","given":"G."},{"family":"Olesen","given":"J. E."},{"family":"Palosuo","given":"T."},{"family":"Priesack","given":"E."},{"family":"Eyshi Rezaei","given":"E."},{"family":"Ruane","given":"A. C."},{"family":"Semenov","given":"M. A."},{"family":"Shcherbak","given":"I."},{"family":"Stöckle","given":"C."},{"family":"Stratonovitch","given":"P."},{"family":"Streck","given":"T."},{"family":"Supit","given":"I."},{"family":"Tao","given":"F."},{"family":"Thorburn","given":"P. J."},{"family":"Waha","given":"K."},{"family":"Wang","given":"E."},{"family":"Wallach","given":"D."},{"family":"Wolf","given":"J."},{"family":"Zhao","given":"Z."},{"family":"Zhu","given":"Y."}],"issued":{"date-parts":[["2015",2]]}}},{"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Asseng et al., 2015; Wang et al., 2018)</w:t>
      </w:r>
      <w:r w:rsidRPr="00A071D2">
        <w:fldChar w:fldCharType="end"/>
      </w:r>
      <w:r w:rsidRPr="00A071D2">
        <w:t xml:space="preserve">. Il se peut qu’au cours du siècle, les rendement en France baissent de 14 à 17% </w:t>
      </w:r>
      <w:r w:rsidRPr="00A071D2">
        <w:fldChar w:fldCharType="begin"/>
      </w:r>
      <w:r w:rsidRPr="00A071D2">
        <w:instrText xml:space="preserve"> ADDIN ZOTERO_ITEM CSL_CITATION {"citationID":"mxz9DjLA","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 xml:space="preserve">, et les rendements en zone non irriguée pourraient baisser de 9 à 30% </w:t>
      </w:r>
      <w:r w:rsidRPr="00A071D2">
        <w:fldChar w:fldCharType="begin"/>
      </w:r>
      <w:r w:rsidRPr="00A071D2">
        <w:instrText xml:space="preserve"> ADDIN ZOTERO_ITEM CSL_CITATION {"citationID":"6INtIfoi","properties":{"formattedCitation":"(Ishaque et al., 2023)","plainCitation":"(Ishaque et al., 2023)","noteIndex":0},"citationItems":[{"id":4362,"uris":["http://zotero.org/groups/4992050/items/A9VX6N84"],"itemData":{"id":4362,"type":"article-journal","abstract":"Global climate change associated with increasing temperature and unreliable rainfall events will have consequences for crop production. Therefore, strategizing crop management gained the attention of crop scientists to curtail the adverse impacts of climate change on crop production. However, the projected effects of climate change on wheat may vary in different cropping systems as wheat production is reported to be significantly impacted by future climate change in major cropping systems worldwide. In the present study, ten experiments were conducted under irrigated (2007–2013) and rainfed (2010–2014) cropping systems of Pakistan to quantify the interactive impacts of future climate change (CO2, temperature, and rainfall) on wheat phenology, grain yield, crop evapotranspiration (ETc), and water use efficiency (WUE) using the DSSAT-CERES-Wheat. The DSSAT-CERES-Wheat was executed using 17 Global Climate Models (GCMs) and four Representative Concentration Pathways (RCPs; 2.6, 4.5, 6.0, and 8.5) to forecast the climate projections for 2030, 2050, and 2090. The average temperature at both sites will increase by 1.3, 1.9, 1.9, and 2.9 ℃ under RCP 2.6, 4.5, 6.0, and 8.5. The simulated output varies among GCMs, RCPs, CO2 concentration, and future periods. A general reduction in wheat phenology, grain yield, ETc, and WUE was anticipated. However, higher CO2 concentration and early maturity improved the WUE of wheat under irrigated and rainfed conditions. Nevertheless, this gain in WUE was at the cost of a relatively higher yield loss. Wheat yield is expected to decline by 2–19% and 9–30% under irrigated and rainfed conditions, respectively by aggregating the simulated future climate change impacts across GCMs and RCPs. Adaptation strategies to mitigate the climate change impacts on wheat production in irrigated and rainfed areas will be required. Our findings will serve as a foundation for designing future climate change adaptation strategies to sustain wheat production in Pakistan's irrigated and rainfed cropping systems.","container-title":"Agricultural Water Management","DOI":"10.1016/j.agwat.2022.108017","ISSN":"0378-3774","journalAbbreviation":"Agricultural Water Management","language":"en","page":"108017","source":"ScienceDirect","title":"Quantifying the impacts of climate change on wheat phenology, yield, and evapotranspiration under irrigated and rainfed conditions","volume":"275","author":[{"family":"Ishaque","given":"Wajid"},{"family":"Osman","given":"Raheel"},{"family":"Hafiza","given":"Barira Shoukat"},{"family":"Malghani","given":"Saadatullah"},{"family":"Zhao","given":"Ben"},{"family":"Xu","given":"Ming"},{"family":"Ata-Ul-Karim","given":"Syed Tahir"}],"issued":{"date-parts":[["2023",1,1]]}}}],"schema":"https://github.com/citation-style-language/schema/raw/master/csl-citation.json"} </w:instrText>
      </w:r>
      <w:r w:rsidRPr="00A071D2">
        <w:fldChar w:fldCharType="separate"/>
      </w:r>
      <w:r w:rsidRPr="00A071D2">
        <w:t>(Ishaque et al., 2023)</w:t>
      </w:r>
      <w:r w:rsidRPr="00A071D2">
        <w:fldChar w:fldCharType="end"/>
      </w:r>
      <w:r w:rsidRPr="00A071D2">
        <w:t xml:space="preserve">. D’autres prédisent des diminutions ou des augmentations du rendement en fonction de la zone de production en insistant sur le caractère incertain et variable des rendements futurs </w:t>
      </w:r>
      <w:r w:rsidRPr="00A071D2">
        <w:fldChar w:fldCharType="begin"/>
      </w:r>
      <w:r w:rsidRPr="00A071D2">
        <w:instrText xml:space="preserve"> ADDIN ZOTERO_ITEM CSL_CITATION {"citationID":"OBrx3Vs4","properties":{"formattedCitation":"(Wilcox and Makowski, 2014)","plainCitation":"(Wilcox and Makowski, 2014)","noteIndex":0},"citationItems":[{"id":4354,"uris":["http://zotero.org/groups/4992050/items/JKX8ZQHG"],"itemData":{"id":4354,"type":"article-journal","abstract":"Future climate change is expected to affect wheat yields. However, it is uncertain if the overall change in climate will result in wheat yield increases or decreases. This is due to the opposing effects of temperature, precipitation, and CO2 concentration on wheat yields. In this study, a meta-analysis of simulated yield change was conducted to identify the levels of temperature, precipitation and CO2 concentration that result in increasing or decreasing wheat yields. With data from 90 studies using computer modeling, we found that more than 50% of the simulated relative yield change resulted in yield losses when mean temperature change is higher than 2.3°C, or mean precipitation change is null or less, or when CO2 concentration is lower than 395ppm. A statistical model relating relative yield change to the three considered climatic variables was used to explore a large range of climate change scenarios. Results showed that, in average, the effects of high CO2 concentrations (&gt;640ppm) outweighed the effects of increasing temperature (up to +2°C) and moderate declines in precipitation (up to −20%), leading to increasing yields. However, these results varied greatly from site to site, likely due to differences in topography, soils and farming practices. These results also do not take into account the effects of pests, diseases and weeds or climate variability, which may act to decrease wheat yields.","container-title":"Field Crops Research","DOI":"10.1016/j.fcr.2013.11.008","ISSN":"0378-4290","journalAbbreviation":"Field Crops Research","language":"en","page":"180-190","source":"ScienceDirect","title":"A meta-analysis of the predicted effects of climate change on wheat yields using simulation studies","volume":"156","author":[{"family":"Wilcox","given":"Julia"},{"family":"Makowski","given":"David"}],"issued":{"date-parts":[["2014",2,1]]}}}],"schema":"https://github.com/citation-style-language/schema/raw/master/csl-citation.json"} </w:instrText>
      </w:r>
      <w:r w:rsidRPr="00A071D2">
        <w:fldChar w:fldCharType="separate"/>
      </w:r>
      <w:r w:rsidRPr="00A071D2">
        <w:t>(Wilcox and Makowski, 2014)</w:t>
      </w:r>
      <w:r w:rsidRPr="00A071D2">
        <w:fldChar w:fldCharType="end"/>
      </w:r>
      <w:r w:rsidRPr="00A071D2">
        <w:t xml:space="preserve">. Des simulations sur l’impact des maladies du le blé montrent aussi des effets bénéfiques ou néfastes du changement climatique selon le pathogène et la zone géographique </w:t>
      </w:r>
      <w:r w:rsidRPr="00A071D2">
        <w:fldChar w:fldCharType="begin"/>
      </w:r>
      <w:r w:rsidRPr="00A071D2">
        <w:instrText xml:space="preserve"> ADDIN ZOTERO_ITEM CSL_CITATION {"citationID":"eeZVGb4F","properties":{"formattedCitation":"(Juroszek and von Tiedemann, 2013)","plainCitation":"(Juroszek and von Tiedemann, 2013)","noteIndex":0},"citationItems":[{"id":4356,"uris":["http://zotero.org/groups/4992050/items/MKR4AE89"],"itemData":{"id":4356,"type":"article-journal","abstract":"This review summarizes the most significant results from the so far existing, but fragmented studies on the potential effects of climate change on wheat pathogens and the diseases they cause. The analysis demonstrates that predictions are uncertain and future disease risk trends must be differentiated on a geographic and time scale. For example, disease incidence of Fusarium head blight in the United Kingdom might increase middle of this century, whereas disease severity of Septoria tritici blotch might decrease in France end of this century. Thus, wheat disease problems caused by a changing climate will probably not consistently worsen, as climatic changes may also improve the crop health situation in wheat depending on the location. The results of long-term simulations of future disease risk must be taken with caution, because different climate models and downscaling methods are used to make the projections and this can create considerable uncertainty. Being aware of this short-coming, plant pathologists recently started to assess the sources of uncertainty related to their long-term disease simulations. However, in spite of this progress there is still a significant lack of simulation studies related to different wheat diseases in various locations that could help to estimate future wheat grain losses due to climatic changes. Many more of these studies are certainly needed. Otherwise, the focus in the climate change debate will remain on the yield loss/gain potential due to changes in the environmental conditions only, which would neglect the important impact of altered biotic constraints such as diseases which are among the key factors in the estimation of future global wheat productivity.","container-title":"European Journal of Plant Pathology","DOI":"10.1007/s10658-012-0144-9","ISSN":"1573-8469","issue":"1","journalAbbreviation":"Eur J Plant Pathol","language":"en","page":"21-33","source":"Springer Link","title":"Climate change and potential future risks through wheat diseases: a review","title-short":"Climate change and potential future risks through wheat diseases","volume":"136","author":[{"family":"Juroszek","given":"Peter"},{"family":"Tiedemann","given":"Andreas","non-dropping-particle":"von"}],"issued":{"date-parts":[["2013",5,1]]}}}],"schema":"https://github.com/citation-style-language/schema/raw/master/csl-citation.json"} </w:instrText>
      </w:r>
      <w:r w:rsidRPr="00A071D2">
        <w:fldChar w:fldCharType="separate"/>
      </w:r>
      <w:r w:rsidRPr="00A071D2">
        <w:t>(Juroszek and von Tiedemann, 2013)</w:t>
      </w:r>
      <w:r w:rsidRPr="00A071D2">
        <w:fldChar w:fldCharType="end"/>
      </w:r>
      <w:r w:rsidRPr="00A071D2">
        <w:t xml:space="preserve">, et il semble également que la qualité des grains et leur valeur nutritionnelle puissent être détériorée </w:t>
      </w:r>
      <w:r w:rsidRPr="00A071D2">
        <w:fldChar w:fldCharType="begin"/>
      </w:r>
      <w:r w:rsidRPr="00A071D2">
        <w:instrText xml:space="preserve"> ADDIN ZOTERO_ITEM CSL_CITATION {"citationID":"s2O6Tl36","properties":{"formattedCitation":"(Wang et al., 2018; Zahra et al., 2023)","plainCitation":"(Wang et al., 2018; Zahra et al., 2023)","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id":4365,"uris":["http://zotero.org/groups/4992050/items/AGGAW443"],"itemData":{"id":4365,"type":"article-journal","abstract":"Wheat grain quality, an important determinant for human nutrition, is often overlooked when improving crop production for stressed environments. Climate change makes this task more difficult by imposing combined stresses. The scenarios relevant to climate change include elevated CO2 concentrations (eCO2) and extreme climatic events such as drought, heat waves, and salinity stresses. However, data on wheat quality in terms of climate change are limited, with no concerted efforts at the global level to provide an equitable and consistent climate risk assessment for wheat grain quality. Climate change induces changes in the quality and composition of wheat grain, a premier staple food crop globally. Climate-change events, such as eCO2, heat, drought, salinity stress stresses, heat + drought, eCO2 + drought, and eCO2 + heat stresses, alter wheat grain quality in terms of grain weight, nutrient, anti-nutrient, fiber, and protein content and composition, starch granules, and free amino acid composition. Interestingly, in comparison with other stresses, heat stress and drought stress increase phytate content, which restricts the bioavailability of essential mineral elements. All climatic events, except for eCO2 + heat stress, increase grain gliadin content in different wheat varieties. However, grain quality components depend more on inter-varietal difference, stress type, and exposure time and intensity. The climatic events show differential regulation of protein and starch accumulation, and mineral metabolism in wheat grains. Rapid climate shifting impairs wheat productivity and causes grain quality to deteriorate by interrupting the allocation of essential nutrients and photoassimilates. © 2022 Society of Chemical Industry.","container-title":"Journal of the Science of Food and Agriculture","DOI":"10.1002/jsfa.12289","ISSN":"1097-0010","issue":"6","language":"en","note":"_eprint: https://onlinelibrary.wiley.com/doi/pdf/10.1002/jsfa.12289","page":"2745-2751","source":"Wiley Online Library","title":"Impact of climate change on wheat grain composition and quality","volume":"103","author":[{"family":"Zahra","given":"Noreen"},{"family":"Hafeez","given":"Muhammad Bilal"},{"family":"Wahid","given":"Abdul"},{"family":"Al Masruri","given":"Muna Hamed"},{"family":"Ullah","given":"Aman"},{"family":"Siddique","given":"Kadambot H.M."},{"family":"Farooq","given":"Muhammad"}],"issued":{"date-parts":[["2023"]]}}}],"schema":"https://github.com/citation-style-language/schema/raw/master/csl-citation.json"} </w:instrText>
      </w:r>
      <w:r w:rsidRPr="00A071D2">
        <w:fldChar w:fldCharType="separate"/>
      </w:r>
      <w:r w:rsidRPr="00A071D2">
        <w:t>(Wang et al., 2018; Zahra et al., 2023)</w:t>
      </w:r>
      <w:r w:rsidRPr="00A071D2">
        <w:fldChar w:fldCharType="end"/>
      </w:r>
      <w:r w:rsidRPr="00A071D2">
        <w:t xml:space="preserve">. En couplant tout cela à la croissance de la population, il </w:t>
      </w:r>
      <w:r w:rsidR="00D7637C">
        <w:t>est vraisemblable</w:t>
      </w:r>
      <w:r w:rsidRPr="00A071D2">
        <w:t xml:space="preserve"> que le blé devienne une denrée de plus en plus chère et rare menaçant en priorité la sécurité et la sureté alimentaire des plus pauvres </w:t>
      </w:r>
      <w:r w:rsidRPr="00A071D2">
        <w:fldChar w:fldCharType="begin"/>
      </w:r>
      <w:r w:rsidRPr="00A071D2">
        <w:instrText xml:space="preserve"> ADDIN ZOTERO_ITEM CSL_CITATION {"citationID":"noyA33gF","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w:t>
      </w:r>
    </w:p>
    <w:p w14:paraId="65700A9D" w14:textId="77777777" w:rsidR="0015743B" w:rsidRPr="00A071D2" w:rsidRDefault="0015743B" w:rsidP="0015743B">
      <w:r w:rsidRPr="00A071D2">
        <w:t xml:space="preserve">De plus, pour s’assurer un revenu dans des conditions de productions qui se dégradent à cause du changement climatique, les agriculteurs sont souvent contraints de recourir à des pratiques qui les sauvent à court terme, mais qui empirent le phénomène. Par exemple des événements de forte pluies fréquents qui lessivent l’azote du sol peuvent contraindre les agriculteurs à utiliser plus d’engrais pour s’assurer un revenu dans un marché compétitif qui force à prioriser de forts rendements </w:t>
      </w:r>
      <w:r w:rsidRPr="00A071D2">
        <w:fldChar w:fldCharType="begin"/>
      </w:r>
      <w:r w:rsidRPr="00A071D2">
        <w:instrText xml:space="preserve"> ADDIN ZOTERO_ITEM CSL_CITATION {"citationID":"WOxfM8IM","properties":{"formattedCitation":"(Houser and Stuart, 2020)","plainCitation":"(Houser and Stuart, 2020)","noteIndex":0},"citationItems":[{"id":4463,"uris":["http://zotero.org/groups/4992050/items/EZUE29NR"],"itemData":{"id":4463,"type":"article-journal","abstract":"In this article, we explore if and why farmers are responding to the impacts of climate change with practices that increase greenhouse gas emissions. Our examination focuses on heavy rainfall events and Midwestern corn farmers' nitrogen fertilizer management. Due to climate change, the frequency and intensity of heavy rain events is increasing across the Midwest. These events increase nitrogen loss to the environment and introduces economic risks to farmers. Drawing from a theoretical framework that merges O'Connor's second contradiction of capitalism and Schnaiberg's treadmill of production, we argue farmers' responses to these events reflect the second contradiction, increasing contributions to climate change, and are shaped by treadmill-like political-economic pressures. We examine this using a qualitative sample of 154 farmers across Indiana, Iowa, and Michigan. Given profit imperatives, adapting farmers in our sample primarily used increased nitrogen application rates to reduce their vulnerability to heavy rains. As nitrogen rate is directly associated with nitrous oxide emissions, this adaptive strategy is effective but increases agricultural contributions to climate change. This preliminarily suggests that the political-economic structure encourages farmers to respond to climate change in ways that accelerate the environmental contradictions of industrial agriculture.","container-title":"Journal of Agrarian Change","DOI":"10.1111/joac.12341","ISSN":"1471-0366","issue":"2","language":"en","note":"_eprint: https://onlinelibrary.wiley.com/doi/pdf/10.1111/joac.12341","page":"215-237","source":"Wiley Online Library","title":"An accelerating treadmill and an overlooked contradiction in industrial agriculture: Climate change and nitrogen fertilizer","title-short":"An accelerating treadmill and an overlooked contradiction in industrial agriculture","volume":"20","author":[{"family":"Houser","given":"Matthew"},{"family":"Stuart","given":"Diana"}],"issued":{"date-parts":[["2020"]]}}}],"schema":"https://github.com/citation-style-language/schema/raw/master/csl-citation.json"} </w:instrText>
      </w:r>
      <w:r w:rsidRPr="00A071D2">
        <w:fldChar w:fldCharType="separate"/>
      </w:r>
      <w:r w:rsidRPr="00A071D2">
        <w:t>(Houser and Stuart, 2020)</w:t>
      </w:r>
      <w:r w:rsidRPr="00A071D2">
        <w:fldChar w:fldCharType="end"/>
      </w:r>
      <w:r w:rsidRPr="00A071D2">
        <w:t xml:space="preserve">. Cela va en contradiction avec les attentes sociétales d’une partie de la population, souhaitant une agriculture plus respectueuse de l’environnement et de la santé </w:t>
      </w:r>
      <w:r w:rsidRPr="00A071D2">
        <w:fldChar w:fldCharType="begin"/>
      </w:r>
      <w:r w:rsidRPr="00A071D2">
        <w:instrText xml:space="preserve"> ADDIN ZOTERO_ITEM CSL_CITATION {"citationID":"9N5i71Zy","properties":{"formattedCitation":"(Andr\\uc0\\u233{}e et al., 2019)","plainCitation":"(Andrée et al., 2019)","noteIndex":0},"citationItems":[{"id":4548,"uris":["http://zotero.org/groups/4992050/items/HRLPB23K"],"itemData":{"id":4548,"type":"book","abstract":"This book offers insights into the governance of contemporary food systems and their ongoing transformation by social movements. \nAs global food systems face multiple threats and challenges there is an opportunity for social movements and civil society to play a more active role in building social justice and ecological sustainability. Drawing on case studies from Canada, the United States, Europe, and New Zealand, this edited collection showcases promising ways forward for civil society actors to engage in governance. The authors address topics including: the variety of forms that governance engagement takes from multi-stakeholderism to co-governance to polycentrism/self-governance; the values and power dynamics that underpin these different types of governance processes; effective approaches for achieving desired values and goals; and, the broader relationships and networks that may be activated to support change. By examining and comparing a variety of governance innovations, at a range of scales, the book offers insights for those considering contemporary food systems and their ongoing transformation. \nIt is suitable for food studies students and researchers within geography, environmental studies, anthropology, policy studies, planning, health sciences and sociology, and will also be of interest to policy makers and civil society organizations with a focus on food systems.","ISBN":"978-1-08-660915-8","language":"English","note":"Accepted: 2019-10-17 14:08:35","publisher":"Taylor &amp; Francis","source":"library.oapen.org","title":"Civil Society and Social Movements in Food System Governance","URL":"https://library.oapen.org/handle/20.500.12657/25951","editor":[{"family":"Andrée","given":"Peter"},{"family":"Clark","given":"Jill K."},{"family":"Levkoe","given":"Charles Z."},{"family":"Lowitt","given":"Kristen"}],"accessed":{"date-parts":[["2023",5,30]]},"issued":{"date-parts":[["2019"]]}}}],"schema":"https://github.com/citation-style-language/schema/raw/master/csl-citation.json"} </w:instrText>
      </w:r>
      <w:r w:rsidRPr="00A071D2">
        <w:fldChar w:fldCharType="separate"/>
      </w:r>
      <w:r w:rsidRPr="00A071D2">
        <w:t>(Andrée et al., 2019)</w:t>
      </w:r>
      <w:r w:rsidRPr="00A071D2">
        <w:fldChar w:fldCharType="end"/>
      </w:r>
      <w:r w:rsidRPr="00A071D2">
        <w:t>.</w:t>
      </w:r>
    </w:p>
    <w:p w14:paraId="16540546" w14:textId="77777777" w:rsidR="0015743B" w:rsidRPr="00A071D2" w:rsidRDefault="0015743B" w:rsidP="0015743B"/>
    <w:p w14:paraId="305B18E9" w14:textId="77777777" w:rsidR="0015743B" w:rsidRPr="00A071D2" w:rsidRDefault="0015743B" w:rsidP="0015743B">
      <w:pPr>
        <w:pStyle w:val="Titre2"/>
      </w:pPr>
      <w:bookmarkStart w:id="2" w:name="_Toc144300096"/>
      <w:r>
        <w:t>Sélection massale et diversité génétique</w:t>
      </w:r>
      <w:bookmarkEnd w:id="2"/>
    </w:p>
    <w:p w14:paraId="303A5077" w14:textId="2E0B034F" w:rsidR="0015743B" w:rsidRPr="00A071D2" w:rsidRDefault="0015743B" w:rsidP="0015743B">
      <w:r w:rsidRPr="00A071D2">
        <w:t xml:space="preserve">Face à ce constat, il est nécessaire d’adapter l’agriculture et de trouver des moyens pour continuer à produire dans un climat difficile et incertain, tout en réduisant l’impact de nos productions sur l’environnement et en rémunérant les agriculteurs. </w:t>
      </w:r>
      <w:r w:rsidR="0009760D">
        <w:t>A la base des</w:t>
      </w:r>
      <w:r w:rsidR="00795377">
        <w:t xml:space="preserve"> filières de production se trouve la création variétale qui fournit aux agriculteurs les semences devant répondre aux objectifs et contraintes de production (rendement à atteindre, résistance aux maladies, aux stress environnementaux, conformité pour la transformation, etc…). La création variétale a donc un rôle primordial à jouer dans les transitions précédemment évoquées et se doit de proposer des innovations pour les rendre possible, tout en intégrant </w:t>
      </w:r>
      <w:r w:rsidR="00795377">
        <w:lastRenderedPageBreak/>
        <w:t>les innovations, les besoins et les pratiques en aval dans la filière.</w:t>
      </w:r>
      <w:r w:rsidR="002D16A6">
        <w:t xml:space="preserve"> </w:t>
      </w:r>
      <w:r w:rsidRPr="00A071D2">
        <w:t xml:space="preserve">Aujourd’hui, la sélection variétale est encore dominée par le paradigme qui s’est imposé durant la révolution verte dans les années 1960. Il s’agit de créer des variétés très performantes dans des conditions de cultures très artificialisées (utilisation d’engrais et de pesticides), et vouées à être utilisées en monoculture pure. Les objectifs de sélection sont souvent orientés vers le rendement et la résistance aux maladies. </w:t>
      </w:r>
      <w:r w:rsidR="008F684E">
        <w:t xml:space="preserve">Cette méthode de sélection, bien qu’efficace, n’est pas réalisable par les agriculteurs car elle nécessite </w:t>
      </w:r>
      <w:r w:rsidR="00FC6CD0">
        <w:t>trop d’investissement</w:t>
      </w:r>
      <w:r w:rsidR="008F684E">
        <w:t xml:space="preserve">. </w:t>
      </w:r>
      <w:r>
        <w:t xml:space="preserve">Il est souvent déploré que cette façon de produire des variétés rend les agriculteurs dépendants à l’industrie semencière et n’est pas adaptée aux enjeux du changement climatique ou aux enjeux sociaux et aux attentes des agriculteurs soucieux de préserver l’environnement. Certains auteurs et agriculteurs parlent par exemple d’un "vide variétal" pour le blé en agriculture biologique </w:t>
      </w:r>
      <w:r>
        <w:fldChar w:fldCharType="begin"/>
      </w:r>
      <w:r>
        <w:instrText xml:space="preserve"> ADDIN ZOTERO_ITEM CSL_CITATION {"citationID":"h23g0Far","properties":{"formattedCitation":"(Chable and Berthellot, 2006)","plainCitation":"(Chable and Berthellot, 2006)","noteIndex":0},"citationItems":[{"id":4949,"uris":["http://zotero.org/groups/4992050/items/UJDNZSQS"],"itemData":{"id":4949,"type":"article-journal","container-title":"Le courrier de l’environnement de l’INRA","page":"129–138","title":"La sélection participative en France: présentation des expériences en cours pour les agricultures biologiques et paysannes","volume":"30","author":[{"family":"Chable","given":"Véronique"},{"family":"Berthellot","given":"Jean-François"}],"issued":{"date-parts":[["2006"]]}}}],"schema":"https://github.com/citation-style-language/schema/raw/master/csl-citation.json"} </w:instrText>
      </w:r>
      <w:r>
        <w:fldChar w:fldCharType="separate"/>
      </w:r>
      <w:r w:rsidRPr="00C215EC">
        <w:t>(Chable and Berthellot, 2006)</w:t>
      </w:r>
      <w:r>
        <w:fldChar w:fldCharType="end"/>
      </w:r>
      <w:r>
        <w:t xml:space="preserve">. </w:t>
      </w:r>
      <w:r w:rsidRPr="00A071D2">
        <w:t xml:space="preserve">Ce paradigme est </w:t>
      </w:r>
      <w:r>
        <w:t xml:space="preserve">donc </w:t>
      </w:r>
      <w:r w:rsidRPr="00A071D2">
        <w:t xml:space="preserve">de plus en plus remis en question, en lien avec des réflexions plus globales sur les changements de pratiques nécessaires en agriculture </w:t>
      </w:r>
      <w:r w:rsidRPr="00A071D2">
        <w:fldChar w:fldCharType="begin"/>
      </w:r>
      <w:r w:rsidRPr="00A071D2">
        <w:instrText xml:space="preserve"> ADDIN ZOTERO_ITEM CSL_CITATION {"citationID":"NY6R1V1U","properties":{"formattedCitation":"(Dawson and Goldringer, 2012; Pingali, 2012)","plainCitation":"(Dawson and Goldringer, 2012; Pingali,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50,"uris":["http://zotero.org/groups/4992050/items/ZAN7QBRS"],"itemData":{"id":4350,"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ue":"31","note":"publisher: Proceedings of the National Academy of Sciences","page":"12302-12308","source":"pnas.org (Atypon)","title":"Green Revolution: Impacts, limits, and the path ahead","title-short":"Green Revolution","volume":"109","author":[{"family":"Pingali","given":"Prabhu L."}],"issued":{"date-parts":[["2012",7,31]]}}}],"schema":"https://github.com/citation-style-language/schema/raw/master/csl-citation.json"} </w:instrText>
      </w:r>
      <w:r w:rsidRPr="00A071D2">
        <w:fldChar w:fldCharType="separate"/>
      </w:r>
      <w:r w:rsidRPr="00A071D2">
        <w:t>(Dawson and Goldringer, 2012; Pingali, 2012)</w:t>
      </w:r>
      <w:r w:rsidRPr="00A071D2">
        <w:fldChar w:fldCharType="end"/>
      </w:r>
      <w:r w:rsidRPr="00A071D2">
        <w:t>. Notamment, la monoculture est critiquée, et les avantages de l’utilisation de la biodiversité intra et</w:t>
      </w:r>
      <w:r w:rsidR="00575393">
        <w:t xml:space="preserve"> inter spécifique est mise en avant</w:t>
      </w:r>
      <w:r w:rsidRPr="00A071D2">
        <w:t xml:space="preserve"> par certains chercheurs </w:t>
      </w:r>
      <w:r w:rsidRPr="00A071D2">
        <w:fldChar w:fldCharType="begin"/>
      </w:r>
      <w:r w:rsidRPr="00A071D2">
        <w:instrText xml:space="preserve"> ADDIN ZOTERO_ITEM CSL_CITATION {"citationID":"ip9f7TqB","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Pr="00A071D2">
        <w:fldChar w:fldCharType="separate"/>
      </w:r>
      <w:r w:rsidRPr="00A071D2">
        <w:t>(Dawson and Goldringer, 2012)</w:t>
      </w:r>
      <w:r w:rsidRPr="00A071D2">
        <w:fldChar w:fldCharType="end"/>
      </w:r>
      <w:r w:rsidRPr="00A071D2">
        <w:t xml:space="preserve">. </w:t>
      </w:r>
    </w:p>
    <w:p w14:paraId="482DB361" w14:textId="1FD1EC2A" w:rsidR="0015743B" w:rsidRPr="00A071D2" w:rsidRDefault="0015743B" w:rsidP="0015743B">
      <w:r w:rsidRPr="00A071D2">
        <w:t xml:space="preserve">La biodiversité végétale peut être mobilisée de différentes façon par les agriculteurs : </w:t>
      </w:r>
      <w:r w:rsidR="009E69D8" w:rsidRPr="009E69D8">
        <w:t>au niveau intra</w:t>
      </w:r>
      <w:r w:rsidR="009E69D8">
        <w:t>-</w:t>
      </w:r>
      <w:r w:rsidR="009E69D8" w:rsidRPr="009E69D8">
        <w:t>spécifique par les mélanges variétaux, et les variétés populations, au niveau interspécifiques par des cultures associées, variétés populations, ou des plantes compagnes par exemple</w:t>
      </w:r>
      <w:r w:rsidRPr="00A071D2">
        <w:t>. Son utilisation offre de nombreux avantages : prolongation de l’efficacité de gènes de résistance, effet tampon contre les stress biotiques et abiotiques, et maintien de la diversité dans l’écosystème et des services écosystémiques associés</w:t>
      </w:r>
      <w:r w:rsidR="009E69D8">
        <w:t xml:space="preserve"> </w:t>
      </w:r>
      <w:r w:rsidR="009E69D8">
        <w:fldChar w:fldCharType="begin"/>
      </w:r>
      <w:r w:rsidR="009E69D8">
        <w:instrText xml:space="preserve"> ADDIN ZOTERO_ITEM CSL_CITATION {"citationID":"lmYUsOuS","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009E69D8">
        <w:fldChar w:fldCharType="separate"/>
      </w:r>
      <w:r w:rsidR="009E69D8" w:rsidRPr="009E69D8">
        <w:t>(Dawson and Goldringer, 2012)</w:t>
      </w:r>
      <w:r w:rsidR="009E69D8">
        <w:fldChar w:fldCharType="end"/>
      </w:r>
      <w:r w:rsidRPr="00A071D2">
        <w:t>. L’utilisation de variétés populations permet également la facilitation de l’accès aux ressources génétique, leur conservation in situ, et leur évolution en fonction de l’environnement</w:t>
      </w:r>
      <w:r w:rsidR="009E69D8">
        <w:t xml:space="preserve"> </w:t>
      </w:r>
      <w:r w:rsidR="009E69D8">
        <w:fldChar w:fldCharType="begin"/>
      </w:r>
      <w:r w:rsidR="009E69D8">
        <w:instrText xml:space="preserve"> ADDIN ZOTERO_ITEM CSL_CITATION {"citationID":"4IWC5cyY","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009E69D8">
        <w:fldChar w:fldCharType="separate"/>
      </w:r>
      <w:r w:rsidR="009E69D8" w:rsidRPr="009E69D8">
        <w:t>(Dawson and Goldringer, 2012)</w:t>
      </w:r>
      <w:r w:rsidR="009E69D8">
        <w:fldChar w:fldCharType="end"/>
      </w:r>
      <w:r w:rsidRPr="00A071D2">
        <w:t>. De plus, au-delà des considérations écologiques, ce type de matériel végétal est aussi adapté à une sélection participative, plus locale et maîtrisée par les agriculteurs, qui prend en compte la notion de terroir</w:t>
      </w:r>
      <w:r>
        <w:t xml:space="preserve"> (environnement, pratiques agricoles spécifiques)</w:t>
      </w:r>
      <w:r w:rsidRPr="00A071D2">
        <w:t xml:space="preserve">, des aspects sociaux économiques locaux, l’utilisation finale des grains, et s’inscrit dans un changement plus global des modèles agricoles </w:t>
      </w:r>
      <w:r>
        <w:fldChar w:fldCharType="begin"/>
      </w:r>
      <w:r>
        <w:instrText xml:space="preserve"> ADDIN ZOTERO_ITEM CSL_CITATION {"citationID":"539yLJ8N","properties":{"formattedCitation":"(Dawson and Goldringer, 2012; Desclaux et al., 2012)","plainCitation":"(Dawson and Goldringer, 2012; Desclaux et al.,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41,"uris":["http://zotero.org/groups/4992050/items/T53QNN2C"],"itemData":{"id":4341,"type":"chapter","abstract":"This chapter contains sections titled: Introduction Centralized and Decentralized Breeding: Definitions What Can Be Decentralized in Breeding and Why? Participatory Approaches PPB: A Single Term Yielding Different Approaches Some Examples of PPB for Organic and Low Input Agriculture in Southern Countries Some Examples of PPB for Organic and Low Input Agriculture in Northern Countries General Conclusions and Limits of PPB Approaches in Organic Farming References","container-title":"Organic Crop Breeding","ISBN":"978-1-119-94593-2","language":"en","note":"section: 6\n_eprint: https://onlinelibrary.wiley.com/doi/pdf/10.1002/9781119945932.ch6\nDOI: 10.1002/9781119945932.ch6","page":"99-123","publisher":"John Wiley &amp; Sons, Ltd","source":"Wiley Online Library","title":"Centralized or Decentralized Breeding: The Potentials of Participatory Approaches for Low-Input and Organic Agriculture","title-short":"Centralized or Decentralized Breeding","URL":"https://onlinelibrary.wiley.com/doi/abs/10.1002/9781119945932.ch6","author":[{"family":"Desclaux","given":"Dominique"},{"family":"Ceccarelli","given":"Salvatore"},{"family":"Navazio","given":"John"},{"family":"Coley","given":"Micaela"},{"family":"Trouche","given":"Gilles"},{"family":"Aguirre","given":"Silvio"},{"family":"Weltzien","given":"Eva"},{"family":"Lançon","given":"Jacques"}],"accessed":{"date-parts":[["2023",4,19]]},"issued":{"date-parts":[["2012"]]}}}],"schema":"https://github.com/citation-style-language/schema/raw/master/csl-citation.json"} </w:instrText>
      </w:r>
      <w:r>
        <w:fldChar w:fldCharType="separate"/>
      </w:r>
      <w:r w:rsidRPr="007033BE">
        <w:t>(Dawson and Goldringer, 2012; Desclaux et al., 2012)</w:t>
      </w:r>
      <w:r>
        <w:fldChar w:fldCharType="end"/>
      </w:r>
      <w:r w:rsidRPr="00A071D2">
        <w:t xml:space="preserve">.  Néanmoins, l’utilisation de la diversité </w:t>
      </w:r>
      <w:r w:rsidR="0043186A">
        <w:t xml:space="preserve">intra-spécifique </w:t>
      </w:r>
      <w:r w:rsidRPr="00A071D2">
        <w:t>n’est pas encore une solution viable pour les agriculteurs car des blocages techniques, économiques et réglementaires existent. Parmi les blocages techniques, la méthodologie et les critères de sélection pour l’utilisation de la biodiversité sont encore à étudier.</w:t>
      </w:r>
    </w:p>
    <w:p w14:paraId="1C477B63" w14:textId="77777777" w:rsidR="0015743B" w:rsidRPr="00A071D2" w:rsidRDefault="0015743B" w:rsidP="0015743B"/>
    <w:p w14:paraId="7D55550F" w14:textId="1702C9DB" w:rsidR="0015743B" w:rsidRPr="002F3CDA" w:rsidRDefault="0015743B" w:rsidP="0015743B">
      <w:r w:rsidRPr="00A071D2">
        <w:t xml:space="preserve">La sélection massale est une technique de sélection qui s’inscrit dans la démarche de diversification au niveau intra spécifique. Elle peut permettre de maintenir et gérer une population, et est adaptée à un mode de sélection participatif ou décentralisé. </w:t>
      </w:r>
      <w:r w:rsidR="001B347A">
        <w:t xml:space="preserve">Ce type de sélection est marginal et mené par des associations la promouvant (comme le Réseau Semences Paysannes) et soutenu par certaines équipes </w:t>
      </w:r>
      <w:r w:rsidR="001B347A">
        <w:lastRenderedPageBreak/>
        <w:t xml:space="preserve">de recherche à travers des programmes de sélection participative </w:t>
      </w:r>
      <w:r w:rsidR="001B347A">
        <w:fldChar w:fldCharType="begin"/>
      </w:r>
      <w:r w:rsidR="00A01E59">
        <w:instrText xml:space="preserve"> ADDIN ZOTERO_ITEM CSL_CITATION {"citationID":"4j3j1HKt","properties":{"formattedCitation":"(Dawson et al., 2011; Mailhe et al., 2013)","plainCitation":"(Dawson et al., 2011; Mailhe et al., 2013)","noteIndex":0},"citationItems":[{"id":4892,"uris":["http://zotero.org/groups/4992050/items/IWXGUA9A"],"itemData":{"id":4892,"type":"article-journal","container-title":"Sustainability","issue":"8","note":"publisher: Molecular Diversity Preservation International (MDPI)","page":"1206–1223","title":"Collaborative plant breeding for organic agricultural systems in developed countries","volume":"3","author":[{"family":"Dawson","given":"Julie C"},{"family":"Rivière","given":"Pierre"},{"family":"Berthellot","given":"Jean-François"},{"family":"Mercier","given":"Florent"},{"family":"De Kochko","given":"Patrick"},{"family":"Galic","given":"Nathalie"},{"family":"Pin","given":"Sophie"},{"family":"Serpolay","given":"Estelle"},{"family":"Thomas","given":"Mathieu"},{"family":"Giuliano","given":"Simon"},{"literal":"others"}],"issued":{"date-parts":[["2011"]]}}},{"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rsidR="001B347A">
        <w:fldChar w:fldCharType="separate"/>
      </w:r>
      <w:r w:rsidR="00A01E59" w:rsidRPr="00A01E59">
        <w:t>(Dawson et al., 2011; Mailhe et al., 2013)</w:t>
      </w:r>
      <w:r w:rsidR="001B347A">
        <w:fldChar w:fldCharType="end"/>
      </w:r>
      <w:r w:rsidR="001B347A">
        <w:t>.</w:t>
      </w:r>
      <w:r w:rsidR="00F80A05">
        <w:t xml:space="preserve"> </w:t>
      </w:r>
      <w:r w:rsidR="002F3CDA">
        <w:t>L’objectif de ce stage est d’étudier l’efficacité de la sélection massale en prenant comme espèce modèle le blé dur (</w:t>
      </w:r>
      <w:proofErr w:type="spellStart"/>
      <w:r w:rsidR="002F3CDA">
        <w:rPr>
          <w:i/>
        </w:rPr>
        <w:t>Triticum</w:t>
      </w:r>
      <w:proofErr w:type="spellEnd"/>
      <w:r w:rsidR="002F3CDA">
        <w:rPr>
          <w:i/>
        </w:rPr>
        <w:t xml:space="preserve"> </w:t>
      </w:r>
      <w:proofErr w:type="spellStart"/>
      <w:r w:rsidR="002F3CDA">
        <w:rPr>
          <w:i/>
        </w:rPr>
        <w:t>turgidum</w:t>
      </w:r>
      <w:proofErr w:type="spellEnd"/>
      <w:r w:rsidR="002F3CDA">
        <w:t xml:space="preserve">). </w:t>
      </w:r>
    </w:p>
    <w:p w14:paraId="3FB497D8" w14:textId="77777777" w:rsidR="0015743B" w:rsidRPr="0015743B" w:rsidRDefault="0015743B" w:rsidP="0015743B"/>
    <w:p w14:paraId="28EDE1EA" w14:textId="6E1CC031" w:rsidR="008E6BBC" w:rsidRDefault="001420AF" w:rsidP="00A071D2">
      <w:pPr>
        <w:pStyle w:val="Titre2"/>
      </w:pPr>
      <w:bookmarkStart w:id="3" w:name="_Toc144300097"/>
      <w:r>
        <w:t>L’importance de la qualité des grains chez le blé dur</w:t>
      </w:r>
      <w:bookmarkEnd w:id="3"/>
    </w:p>
    <w:p w14:paraId="7C773670" w14:textId="37BF6357" w:rsidR="00A071D2" w:rsidRDefault="00A071D2" w:rsidP="00A071D2">
      <w:r w:rsidRPr="00A071D2">
        <w:t>L’alimentation humaine est le seul débouché de cette espèce qui sert principalement à la fabrication de pâtes et de couscous, mais aussi de pain dans certaines régions du monde. Sa culture en France remonte aux années 19</w:t>
      </w:r>
      <w:r w:rsidR="00541CB8">
        <w:t>50 dans le Sud-Est et représentait en 2017</w:t>
      </w:r>
      <w:r w:rsidRPr="00A071D2">
        <w:t xml:space="preserve"> 300 000 ha répartis sur 24 000 exploitations, ce qui représente 4% de la surface céréalière. Chaque année, 1.8 Mt sont produites ce qui représente 3% de la production céréalière française, faisant du blé dur la quatrième céréale de France. Les principaux bassins de production sont le Sud-Est où il représente 80% des surfaces de céréales, le Sud-Ouest, l’Ouest et le Centre. A l’échelle mondiale, la production Française représente 5% de la production totale, les principaux producteurs étant le Canada et l’Italie. Le blé d</w:t>
      </w:r>
      <w:r w:rsidR="00A40E75">
        <w:t xml:space="preserve">ur est </w:t>
      </w:r>
      <w:r w:rsidR="00467AFE">
        <w:t>adapté</w:t>
      </w:r>
      <w:r w:rsidRPr="00A071D2">
        <w:t xml:space="preserve"> à des climats plutôt chauds et secs. Il se sème principalement à l’automne, a des graines peu dormantes, des besoins de vernalisations quasiment nuls, et supporte mal le froid hivernal </w:t>
      </w:r>
      <w:r w:rsidRPr="00A071D2">
        <w:fldChar w:fldCharType="begin"/>
      </w:r>
      <w:r w:rsidRPr="00A071D2">
        <w:instrText xml:space="preserve"> ADDIN ZOTERO_ITEM CSL_CITATION {"citationID":"kSuC5DAF","properties":{"formattedCitation":"(GIE Bl\\uc0\\u233{} dur, 2017)","plainCitation":"(GIE Blé dur, 2017)","noteIndex":0},"citationItems":[{"id":4599,"uris":["http://zotero.org/groups/4992050/items/XEA3YPW8"],"itemData":{"id":4599,"type":"post-weblog","abstract":"Description et spécificités : le blé dur est une céréale de printemps, semée à l'automne, sensible à la sécheresse et à la pluie.","container-title":"GIE Blé dur","language":"fr-FR","title":"Description et spécificités - GIE Blé dur Description, spécificités du blé dur","URL":"https://www.gie-bledur.fr/la-filiere-ble-dur/description-du-ble-dur/","author":[{"family":"GIE Blé dur","given":""}],"accessed":{"date-parts":[["2023",6,7]]},"issued":{"date-parts":[["2017"]]}}}],"schema":"https://github.com/citation-style-language/schema/raw/master/csl-citation.json"} </w:instrText>
      </w:r>
      <w:r w:rsidRPr="00A071D2">
        <w:fldChar w:fldCharType="separate"/>
      </w:r>
      <w:r w:rsidRPr="00A071D2">
        <w:t>(GIE Blé dur, 2017)</w:t>
      </w:r>
      <w:r w:rsidRPr="00A071D2">
        <w:fldChar w:fldCharType="end"/>
      </w:r>
      <w:r w:rsidRPr="00A071D2">
        <w:t>.</w:t>
      </w:r>
      <w:r w:rsidR="00467AFE">
        <w:t xml:space="preserve"> </w:t>
      </w:r>
      <w:r w:rsidR="00303B75">
        <w:t>Le blé dur est</w:t>
      </w:r>
      <w:r w:rsidR="00A265AF">
        <w:t xml:space="preserve"> donc une culture </w:t>
      </w:r>
      <w:r w:rsidR="00303B75">
        <w:t xml:space="preserve">qui permet de produire des aliments de base en Europe et </w:t>
      </w:r>
      <w:r w:rsidR="002206BA">
        <w:t>dans</w:t>
      </w:r>
      <w:r w:rsidR="00E81289">
        <w:t xml:space="preserve"> </w:t>
      </w:r>
      <w:r w:rsidR="00303B75">
        <w:t>bassin méditerranéen</w:t>
      </w:r>
      <w:r w:rsidR="00502E19">
        <w:t xml:space="preserve"> et</w:t>
      </w:r>
      <w:r w:rsidR="00303B75">
        <w:t xml:space="preserve"> </w:t>
      </w:r>
      <w:r w:rsidR="00502E19">
        <w:t>des grains de bonne qualité sont nécessaires pour produire ces aliments.</w:t>
      </w:r>
    </w:p>
    <w:p w14:paraId="4829FBB4" w14:textId="77777777" w:rsidR="002A66D1" w:rsidRDefault="002A66D1" w:rsidP="00A071D2"/>
    <w:p w14:paraId="4BAEDF6D" w14:textId="33645060" w:rsidR="002A66D1" w:rsidRDefault="002A66D1" w:rsidP="00B84EA1">
      <w:r>
        <w:t>La taille des grains individuels et le poids de mille grains (PMG) sont des traits importants de la qualité. En effet, il sont</w:t>
      </w:r>
      <w:r w:rsidRPr="00F70860">
        <w:t xml:space="preserve"> lié</w:t>
      </w:r>
      <w:r>
        <w:t xml:space="preserve">s au rendement semoulier, à la texture et la couleur de la semoule et des </w:t>
      </w:r>
      <w:r w:rsidRPr="00A2208C">
        <w:t xml:space="preserve">pâtes </w:t>
      </w:r>
      <w:r w:rsidRPr="00A2208C">
        <w:fldChar w:fldCharType="begin"/>
      </w:r>
      <w:r w:rsidRPr="00A2208C">
        <w:instrText xml:space="preserve"> ADDIN ZOTERO_ITEM CSL_CITATION {"citationID":"8iwQ6wIP","properties":{"formattedCitation":"(Wang and Fu, 2020)","plainCitation":"(Wang and Fu, 2020)","noteIndex":0},"citationItems":[{"id":4371,"uris":["http://zotero.org/groups/4992050/items/XSPSGTRB"],"itemData":{"id":4371,"type":"article-journal","abstract":"Although most of the durum wheat produced in the Canadian prairies in 2017 and 2018 met the test weight (TW) requirements for the top grades of Canada Western Amber Durum (CWAD), some samples of top grades were inferior in milling quality. To understand the abnormality, this study was conducted to investigate TW, thousand kernel weight (TKW) and kernel size distribution (KSD) in relation to durum milling potential, semolina composition and pasta quality. With reduction of kernel size, semolina and total milling yields decreased progressively, and kernels passing through no.6 slotted sieve had detrimental impact on milling. The overall relationship between TW and milling yields appeared to be genotype dependent. At similar TW, variety showed lower milling yields had greater proportion of smaller kernels. By account for the difference in KSD, greater relationships (R2 &gt; 0.91, p &lt; 0.001) were found for TKW and proportion of kernels passing No.6 slotted sieve with milling yields than TW (R2 = 0.75, p &lt; 0.001). This infers potential use of small kernels (passing No.6 slotted sieve) as a new objective grading factor for rapid prediction of milling quality of CWAD. Although small kernels exhibited much higher yellow pigment than the larger ones, pasta made from small kernels was duller, redder and less yellow, likely due to the higher semolina ash and protein contents, which adversely affected pasta color.","container-title":"Foods","DOI":"10.3390/foods9091308","ISSN":"2304-8158","issue":"9","language":"en","license":"http://creativecommons.org/licenses/by/3.0/","note":"number: 9\npublisher: Multidisciplinary Digital Publishing Institute","page":"1308","source":"www.mdpi.com","title":"Inter-Relationships between Test Weight, Thousand Kernel Weight, Kernel Size Distribution and Their Effects on Durum Wheat Milling, Semolina Composition and Pasta Processing Quality","volume":"9","author":[{"family":"Wang","given":"Kun"},{"family":"Fu","given":"Bin Xiao"}],"issued":{"date-parts":[["2020",9]]}}}],"schema":"https://github.com/citation-style-language/schema/raw/master/csl-citation.json"} </w:instrText>
      </w:r>
      <w:r w:rsidRPr="00A2208C">
        <w:fldChar w:fldCharType="separate"/>
      </w:r>
      <w:r w:rsidRPr="00A2208C">
        <w:t>(Wang and Fu, 2020)</w:t>
      </w:r>
      <w:r w:rsidRPr="00A2208C">
        <w:fldChar w:fldCharType="end"/>
      </w:r>
      <w:r w:rsidRPr="00A2208C">
        <w:t>.</w:t>
      </w:r>
      <w:r w:rsidRPr="00F70860">
        <w:t xml:space="preserve"> </w:t>
      </w:r>
      <w:r>
        <w:t>La masse individuelle des grains</w:t>
      </w:r>
      <w:r w:rsidRPr="00F95B4F">
        <w:t xml:space="preserve"> a aussi une importance sur l’établissement du rendement en conditions de stress thermique post </w:t>
      </w:r>
      <w:r w:rsidRPr="00A2208C">
        <w:t xml:space="preserve">floraison </w:t>
      </w:r>
      <w:r w:rsidRPr="00A2208C">
        <w:fldChar w:fldCharType="begin"/>
      </w:r>
      <w:r w:rsidRPr="00A2208C">
        <w:instrText xml:space="preserve"> ADDIN ZOTERO_ITEM CSL_CITATION {"citationID":"xswbMwaA","properties":{"formattedCitation":"(Sharma et al., 2008)","plainCitation":"(Sharma et al., 2008)","noteIndex":0},"citationItems":[{"id":4348,"uris":["http://zotero.org/groups/4992050/items/LYYTFLQN"],"itemData":{"id":4348,"type":"article-journal","abstract":"Abstract Heat is an important abiotic stress during wheat (Triticum aestivum L.) grain-filling in South Asia. A study was undertaken to determine effectiveness of selection for reduction in 1000-kernel weight (TKWR) under heat stress to increase grain yield. Selection was made for low and high TKWR and selected progenies were evaluated in timely and late seeded trials at two locations in Nepal in 2003. One thousand kernel weight (TKW), biomass yield, grain yield, harvest index (HI), grain-filling duration (GFD) and area under spot blotch progress curve per day (AUDPC/day) were examined. The low and high TKWR groups did not differ significantly for TKW, biomass yield, grain yield, HI, days to heading, GFD and AUDPC/day under timely seeding. However, low TKWR lines showed higher TKW, biomass yield, grain yield, HI, and GFD and lower AUDPC/day than the lines with high TKWR under late seeding. Realized heritability estimates for TKWR ranged from 0.68 to 0.85. The findings show that selection for low TKWR could be used as an indirect selection criterion to identify high grain yielding lines under terminal heat stress.","container-title":"Plant Breeding","DOI":"https://doi.org/10.1111/j.1439-0523.2007.01460.x","issue":"3","note":"_eprint: https://onlinelibrary.wiley.com/doi/pdf/10.1111/j.1439-0523.2007.01460.x","page":"241-248","title":"Reduction in kernel weight as a potential indirect selection criterion for wheat grain yield under terminal heat stress","volume":"127","author":[{"family":"Sharma","given":"R. C."},{"family":"Tiwary","given":"A. K."},{"family":"Ortiz-Ferrara","given":"G."}],"issued":{"date-parts":[["2008"]]}}}],"schema":"https://github.com/citation-style-language/schema/raw/master/csl-citation.json"} </w:instrText>
      </w:r>
      <w:r w:rsidRPr="00A2208C">
        <w:fldChar w:fldCharType="separate"/>
      </w:r>
      <w:r w:rsidRPr="00A2208C">
        <w:t>(Sharma et al., 2008)</w:t>
      </w:r>
      <w:r w:rsidRPr="00A2208C">
        <w:fldChar w:fldCharType="end"/>
      </w:r>
      <w:r w:rsidRPr="00A2208C">
        <w:t>, et</w:t>
      </w:r>
      <w:r>
        <w:t xml:space="preserve"> sur la vigueur germinative, ce qui peut impacter </w:t>
      </w:r>
      <w:r w:rsidRPr="0068045D">
        <w:t>indirectement</w:t>
      </w:r>
      <w:r>
        <w:t xml:space="preserve"> le </w:t>
      </w:r>
      <w:r w:rsidRPr="00A2208C">
        <w:t xml:space="preserve">rendement </w:t>
      </w:r>
      <w:r w:rsidRPr="00A2208C">
        <w:fldChar w:fldCharType="begin"/>
      </w:r>
      <w:r w:rsidRPr="00A2208C">
        <w:instrText xml:space="preserve"> ADDIN ZOTERO_ITEM CSL_CITATION {"citationID":"1qGE3Y8x","properties":{"formattedCitation":"(Finch-Savage and Bassel, 2016)","plainCitation":"(Finch-Savage and Bassel, 2016)","noteIndex":0},"citationItems":[{"id":4669,"uris":["http://zotero.org/groups/4992050/items/THXAH7EN"],"itemData":{"id":4669,"type":"article-journal","abstract":"Seeds are central to crop production, human nutrition, and food security. A key component of the performance of crop seeds is the complex trait of seed vigour. Crop yield and resource use efficiency depend on successful plant establishment in the field, and it is the vigour of seeds that defines their ability to germinate and establish seedlings rapidly, uniformly, and robustly across diverse environmental conditions. Improving vigour to enhance the critical and yield-defining stage of crop establishment remains a primary objective of the agricultural industry and the seed/breeding companies that support it. Our knowledge of the regulation of seed germination has developed greatly in recent times, yet understanding of the basis of variation in vigour and therefore seed performance during the establishment of crops remains limited. Here we consider seed vigour at an ecophysiological, molecular, and biomechanical level. We discuss how some seed characteristics that serve as adaptive responses to the natural environment are not suitable for agriculture. Past domestication has provided incremental improvements, but further actively directed change is required to produce seeds with the characteristics required both now and in the future. We discuss ways in which basic plant science could be applied to enhance seed performance in crop production.","container-title":"Journal of Experimental Botany","DOI":"10.1093/jxb/erv490","ISSN":"0022-0957","issue":"3","journalAbbreviation":"Journal of Experimental Botany","page":"567-591","source":"Silverchair","title":"Seed vigour and crop establishment: extending performance beyond adaptation","title-short":"Seed vigour and crop establishment","volume":"67","author":[{"family":"Finch-Savage","given":"W.E."},{"family":"Bassel","given":"G.W."}],"issued":{"date-parts":[["2016",2,1]]}}}],"schema":"https://github.com/citation-style-language/schema/raw/master/csl-citation.json"} </w:instrText>
      </w:r>
      <w:r w:rsidRPr="00A2208C">
        <w:fldChar w:fldCharType="separate"/>
      </w:r>
      <w:r w:rsidRPr="00A2208C">
        <w:t>(Finch-Savage and Bassel, 2016)</w:t>
      </w:r>
      <w:r w:rsidRPr="00A2208C">
        <w:fldChar w:fldCharType="end"/>
      </w:r>
      <w:r w:rsidRPr="00A2208C">
        <w:t>.</w:t>
      </w:r>
      <w:r w:rsidRPr="00F95B4F">
        <w:t xml:space="preserve"> </w:t>
      </w:r>
      <w:r w:rsidR="00BF4733">
        <w:t xml:space="preserve">Il a même été montré qu’à génotype constant, un semis constitué de gros grains avait un meilleur rendement qu’un semis constitué de petits grains </w:t>
      </w:r>
      <w:r w:rsidR="00BF4733">
        <w:fldChar w:fldCharType="begin"/>
      </w:r>
      <w:r w:rsidR="000B7A71">
        <w:instrText xml:space="preserve"> ADDIN ZOTERO_ITEM CSL_CITATION {"citationID":"YsEbvHHp","properties":{"formattedCitation":"(Donald, 1981)","plainCitation":"(Donald, 1981)","dontUpdate":true,"noteIndex":0},"citationItems":[{"id":4886,"uris":["http://zotero.org/groups/4992050/items/JRF9C2AU"],"itemData":{"id":4886,"type":"article-journal","container-title":"Wheat science-today and tomorrow","note":"publisher: Cambridge University Press","page":"223","title":"14 COMPETITIVE PLANTS, COMMUNAL PLANTS, AND YIELD IN WHEAT CROPS","author":[{"family":"Donald","given":"CM"}],"issued":{"date-parts":[["1981"]]}}}],"schema":"https://github.com/citation-style-language/schema/raw/master/csl-citation.json"} </w:instrText>
      </w:r>
      <w:r w:rsidR="00BF4733">
        <w:fldChar w:fldCharType="separate"/>
      </w:r>
      <w:r w:rsidR="00BF4733" w:rsidRPr="00BF4733">
        <w:t>(Donald, 1981</w:t>
      </w:r>
      <w:r w:rsidR="00BF4733">
        <w:fldChar w:fldCharType="end"/>
      </w:r>
      <w:r w:rsidR="00BF4733">
        <w:t xml:space="preserve"> cité dans </w:t>
      </w:r>
      <w:r w:rsidR="00BF4733">
        <w:fldChar w:fldCharType="begin"/>
      </w:r>
      <w:r w:rsidR="000B7A71">
        <w:instrText xml:space="preserve"> ADDIN ZOTERO_ITEM CSL_CITATION {"citationID":"ZnwkZYtp","properties":{"formattedCitation":"(Sadras, 2007)","plainCitation":"(Sadras, 2007)","dontUpdate":true,"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BF4733">
        <w:fldChar w:fldCharType="separate"/>
      </w:r>
      <w:r w:rsidR="00BF4733" w:rsidRPr="00BF4733">
        <w:t>Sadras, 2007)</w:t>
      </w:r>
      <w:r w:rsidR="00BF4733">
        <w:fldChar w:fldCharType="end"/>
      </w:r>
      <w:r w:rsidR="00BF4733">
        <w:t xml:space="preserve">. </w:t>
      </w:r>
      <w:r>
        <w:t xml:space="preserve">C’est donc un trait intéressant à sélectionner dans un contexte d’agriculture à bas intrants et de sélection massale car c’est une sélection </w:t>
      </w:r>
      <w:r w:rsidR="00DE6E41">
        <w:t xml:space="preserve">indirecte </w:t>
      </w:r>
      <w:r>
        <w:t xml:space="preserve">sur le rendement, la résistance à un stress et </w:t>
      </w:r>
      <w:r w:rsidR="00DE6E41">
        <w:t xml:space="preserve">directe </w:t>
      </w:r>
      <w:r>
        <w:t>sur l’utilisation finale des grains. Il serait donc intéressant de pouvoir sélectionner des populations avec des grains de grande taille</w:t>
      </w:r>
      <w:r w:rsidR="00BF4733">
        <w:t xml:space="preserve"> pour la qualité</w:t>
      </w:r>
      <w:r>
        <w:t>, et qui soient plutôt homogènes</w:t>
      </w:r>
      <w:r w:rsidR="00BF4733">
        <w:t xml:space="preserve"> pour une bonne germination et de bonnes performances</w:t>
      </w:r>
      <w:r w:rsidR="00D07525">
        <w:t xml:space="preserve"> technologiques</w:t>
      </w:r>
      <w:r w:rsidR="001F5C55">
        <w:t xml:space="preserve">. Sélectionner sur la taille des grains est </w:t>
      </w:r>
      <w:r w:rsidR="001F5C55">
        <w:rPr>
          <w:i/>
        </w:rPr>
        <w:t>a priori</w:t>
      </w:r>
      <w:r w:rsidR="001F5C55">
        <w:t xml:space="preserve"> possible car la taille des grains a doublé entre les premières variétés de blé et les variétés modernes </w:t>
      </w:r>
      <w:r w:rsidR="001F5C55">
        <w:fldChar w:fldCharType="begin"/>
      </w:r>
      <w:r w:rsidR="001F3918">
        <w:instrText xml:space="preserve"> ADDIN ZOTERO_ITEM CSL_CITATION {"citationID":"4i3oFZAr","properties":{"formattedCitation":"(Donald, 1981)","plainCitation":"(Donald, 1981)","dontUpdate":true,"noteIndex":0},"citationItems":[{"id":4886,"uris":["http://zotero.org/groups/4992050/items/JRF9C2AU"],"itemData":{"id":4886,"type":"article-journal","container-title":"Wheat science-today and tomorrow","note":"publisher: Cambridge University Press","page":"223","title":"14 COMPETITIVE PLANTS, COMMUNAL PLANTS, AND YIELD IN WHEAT CROPS","author":[{"family":"Donald","given":"CM"}],"issued":{"date-parts":[["1981"]]}}}],"schema":"https://github.com/citation-style-language/schema/raw/master/csl-citation.json"} </w:instrText>
      </w:r>
      <w:r w:rsidR="001F5C55">
        <w:fldChar w:fldCharType="separate"/>
      </w:r>
      <w:r w:rsidR="001F5C55" w:rsidRPr="00BF4733">
        <w:t>(Donald, 1981</w:t>
      </w:r>
      <w:r w:rsidR="001F5C55">
        <w:fldChar w:fldCharType="end"/>
      </w:r>
      <w:r w:rsidR="001F5C55">
        <w:t xml:space="preserve"> cité dans </w:t>
      </w:r>
      <w:r w:rsidR="001F5C55">
        <w:fldChar w:fldCharType="begin"/>
      </w:r>
      <w:r w:rsidR="001F3918">
        <w:instrText xml:space="preserve"> ADDIN ZOTERO_ITEM CSL_CITATION {"citationID":"6DiYj3FG","properties":{"formattedCitation":"(Sadras, 2007)","plainCitation":"(Sadras, 2007)","dontUpdate":true,"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1F5C55">
        <w:fldChar w:fldCharType="separate"/>
      </w:r>
      <w:r w:rsidR="001F5C55" w:rsidRPr="00BF4733">
        <w:t>Sadras, 2007)</w:t>
      </w:r>
      <w:r w:rsidR="001F5C55">
        <w:fldChar w:fldCharType="end"/>
      </w:r>
      <w:r w:rsidR="001F5C55">
        <w:t>.</w:t>
      </w:r>
      <w:r w:rsidR="00B84EA1">
        <w:t xml:space="preserve"> </w:t>
      </w:r>
    </w:p>
    <w:p w14:paraId="59EE213B" w14:textId="38FB7FF5" w:rsidR="001E4B92" w:rsidRDefault="001E4B92" w:rsidP="00B84EA1"/>
    <w:p w14:paraId="2368A60F" w14:textId="5670FF6B" w:rsidR="00C63A85" w:rsidRDefault="00C63A85" w:rsidP="00C63A85">
      <w:pPr>
        <w:pStyle w:val="Titre2"/>
      </w:pPr>
      <w:bookmarkStart w:id="4" w:name="_Toc144300098"/>
      <w:r>
        <w:lastRenderedPageBreak/>
        <w:t>Les pratiques de sélection massale chez le blé dur</w:t>
      </w:r>
      <w:bookmarkEnd w:id="4"/>
    </w:p>
    <w:p w14:paraId="2BA1DCA9" w14:textId="26FF83E1" w:rsidR="002A66D1" w:rsidRDefault="001E4B92" w:rsidP="002A66D1">
      <w:r>
        <w:t>Pour le blé, la sélection m</w:t>
      </w:r>
      <w:r w:rsidR="0022004C">
        <w:t>assale s’opère en conservant les</w:t>
      </w:r>
      <w:r>
        <w:t xml:space="preserve"> plus beaux épis</w:t>
      </w:r>
      <w:r w:rsidR="00A52107">
        <w:t>, ou les épis des plus belles plantes</w:t>
      </w:r>
      <w:r>
        <w:t xml:space="preserve"> </w:t>
      </w:r>
      <w:r w:rsidR="00281B7C">
        <w:t>et en semant</w:t>
      </w:r>
      <w:r w:rsidR="001F3918">
        <w:t xml:space="preserve"> leurs grains </w:t>
      </w:r>
      <w:r w:rsidR="001F3918">
        <w:fldChar w:fldCharType="begin"/>
      </w:r>
      <w:r w:rsidR="00BD192E">
        <w:instrText xml:space="preserve"> ADDIN ZOTERO_ITEM CSL_CITATION {"citationID":"InLwniHG","properties":{"formattedCitation":"(Dawson et al., 2011; Mailhe et al., 2013)","plainCitation":"(Dawson et al., 2011; Mailhe et al., 2013)","noteIndex":0},"citationItems":[{"id":4892,"uris":["http://zotero.org/groups/4992050/items/IWXGUA9A"],"itemData":{"id":4892,"type":"article-journal","container-title":"Sustainability","issue":"8","note":"publisher: Molecular Diversity Preservation International (MDPI)","page":"1206–1223","title":"Collaborative plant breeding for organic agricultural systems in developed countries","volume":"3","author":[{"family":"Dawson","given":"Julie C"},{"family":"Rivière","given":"Pierre"},{"family":"Berthellot","given":"Jean-François"},{"family":"Mercier","given":"Florent"},{"family":"De Kochko","given":"Patrick"},{"family":"Galic","given":"Nathalie"},{"family":"Pin","given":"Sophie"},{"family":"Serpolay","given":"Estelle"},{"family":"Thomas","given":"Mathieu"},{"family":"Giuliano","given":"Simon"},{"literal":"others"}],"issued":{"date-parts":[["2011"]]}}},{"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rsidR="001F3918">
        <w:fldChar w:fldCharType="separate"/>
      </w:r>
      <w:r w:rsidR="00BD192E" w:rsidRPr="00BD192E">
        <w:t>(Dawson et al., 2011; Mailhe et al., 2013)</w:t>
      </w:r>
      <w:r w:rsidR="001F3918">
        <w:fldChar w:fldCharType="end"/>
      </w:r>
      <w:r w:rsidR="001F3918">
        <w:t xml:space="preserve">. </w:t>
      </w:r>
      <w:ins w:id="5" w:author="Jacques DAVID" w:date="2023-08-31T07:39:00Z">
        <w:r w:rsidR="00127BA7">
          <w:t xml:space="preserve">Cette pratique permet </w:t>
        </w:r>
        <w:proofErr w:type="spellStart"/>
        <w:r w:rsidR="00127BA7">
          <w:t>ed</w:t>
        </w:r>
        <w:proofErr w:type="spellEnd"/>
        <w:r w:rsidR="00127BA7">
          <w:t xml:space="preserve"> sélectionner sur la partie végétative de la plante (vigueur, aspect sanitaire, productivité)</w:t>
        </w:r>
      </w:ins>
      <w:ins w:id="6" w:author="Jacques DAVID" w:date="2023-08-31T07:40:00Z">
        <w:r w:rsidR="00127BA7">
          <w:t xml:space="preserve"> mais elle ne donne pas accès directement à l’aspect des grains à moins d’effectuer un battage épi par épi. </w:t>
        </w:r>
      </w:ins>
      <w:ins w:id="7" w:author="Jacques DAVID" w:date="2023-08-31T07:39:00Z">
        <w:r w:rsidR="00127BA7">
          <w:t xml:space="preserve"> </w:t>
        </w:r>
      </w:ins>
      <w:r w:rsidR="00A52107">
        <w:t>L’observation des épis n’est à notre connaissance pas réalisable à haut débit. C’est donc une méthode coûteuse en temps et qui ne permet pas d’observer beaucoup de plantes</w:t>
      </w:r>
      <w:del w:id="8" w:author="Jacques DAVID" w:date="2023-08-31T07:40:00Z">
        <w:r w:rsidR="00A52107" w:rsidDel="00127BA7">
          <w:delText>,</w:delText>
        </w:r>
      </w:del>
      <w:r w:rsidR="00A52107">
        <w:t xml:space="preserve"> </w:t>
      </w:r>
      <w:r w:rsidR="00F55426">
        <w:t>ce qui limite le</w:t>
      </w:r>
      <w:bookmarkStart w:id="9" w:name="_GoBack"/>
      <w:bookmarkEnd w:id="9"/>
      <w:r w:rsidR="00F55426">
        <w:t xml:space="preserve">s possibilités de </w:t>
      </w:r>
      <w:proofErr w:type="gramStart"/>
      <w:r w:rsidR="00F55426">
        <w:t>sélection</w:t>
      </w:r>
      <w:proofErr w:type="gramEnd"/>
      <w:ins w:id="10" w:author="Jacques DAVID" w:date="2023-08-31T07:40:00Z">
        <w:r w:rsidR="00127BA7">
          <w:t xml:space="preserve"> pour la qualité des grains</w:t>
        </w:r>
      </w:ins>
      <w:r w:rsidR="00F55426">
        <w:t xml:space="preserve">. Etant donné que les caractéristiques des grains sont importantes, on pourrait proposer de faire la sélection en observant les grains </w:t>
      </w:r>
      <w:ins w:id="11" w:author="Jacques DAVID" w:date="2023-08-31T07:41:00Z">
        <w:r w:rsidR="00127BA7">
          <w:t xml:space="preserve">individuellement </w:t>
        </w:r>
      </w:ins>
      <w:r w:rsidR="00F55426">
        <w:t xml:space="preserve">plutôt que les épis. </w:t>
      </w:r>
      <w:r w:rsidR="00D45711">
        <w:t>En effet, l’observation</w:t>
      </w:r>
      <w:ins w:id="12" w:author="Jacques DAVID" w:date="2023-08-31T07:41:00Z">
        <w:r w:rsidR="00127BA7">
          <w:t xml:space="preserve"> (ou le </w:t>
        </w:r>
        <w:proofErr w:type="gramStart"/>
        <w:r w:rsidR="00127BA7">
          <w:t xml:space="preserve">tri) </w:t>
        </w:r>
      </w:ins>
      <w:r w:rsidR="00D45711">
        <w:t xml:space="preserve"> d</w:t>
      </w:r>
      <w:ins w:id="13" w:author="Jacques DAVID" w:date="2023-08-31T07:41:00Z">
        <w:r w:rsidR="00127BA7">
          <w:t>’</w:t>
        </w:r>
      </w:ins>
      <w:r w:rsidR="00D45711">
        <w:t>u</w:t>
      </w:r>
      <w:ins w:id="14" w:author="Jacques DAVID" w:date="2023-08-31T07:41:00Z">
        <w:r w:rsidR="00127BA7">
          <w:t>n</w:t>
        </w:r>
      </w:ins>
      <w:proofErr w:type="gramEnd"/>
      <w:r w:rsidR="00D45711">
        <w:t xml:space="preserve"> grain permet de prédire (avec plus ou moins de précision) sa qualité germinative et sa valeur génétique pour le</w:t>
      </w:r>
      <w:r w:rsidR="009434AE">
        <w:t xml:space="preserve">s traits liés à sa morphologie. </w:t>
      </w:r>
      <w:r w:rsidR="00521483">
        <w:t>C</w:t>
      </w:r>
      <w:r w:rsidR="009434AE">
        <w:t xml:space="preserve">’est aussi </w:t>
      </w:r>
      <w:r w:rsidR="00776BB5">
        <w:t xml:space="preserve">l’organe de la plante qui </w:t>
      </w:r>
      <w:r w:rsidR="00CD2090">
        <w:t xml:space="preserve">paraît </w:t>
      </w:r>
      <w:r w:rsidR="00776BB5">
        <w:t>est le plus facile à observer à haut débit (en triant sur la taille avec un tamis</w:t>
      </w:r>
      <w:r w:rsidR="00301C3B">
        <w:t xml:space="preserve"> ou sur le taux de protéine avec un trieur optique</w:t>
      </w:r>
      <w:r w:rsidR="00776BB5">
        <w:t xml:space="preserve"> </w:t>
      </w:r>
      <w:ins w:id="15" w:author="Jacques DAVID" w:date="2023-08-31T07:42:00Z">
        <w:r w:rsidR="00127BA7">
          <w:t xml:space="preserve">équipe d’infra-rouge </w:t>
        </w:r>
      </w:ins>
      <w:r w:rsidR="00776BB5">
        <w:t xml:space="preserve">par exemple), ce qui est important si l’on </w:t>
      </w:r>
      <w:r w:rsidR="00B140E7">
        <w:t>veut observer un grand nombre de génotypes</w:t>
      </w:r>
      <w:r w:rsidR="00776BB5">
        <w:t>.</w:t>
      </w:r>
      <w:r w:rsidR="00521483">
        <w:t xml:space="preserve"> Enfin, c’est le produit de la récolte</w:t>
      </w:r>
      <w:ins w:id="16" w:author="Jacques DAVID" w:date="2023-08-31T07:42:00Z">
        <w:r w:rsidR="00127BA7">
          <w:t xml:space="preserve">. </w:t>
        </w:r>
      </w:ins>
      <w:del w:id="17" w:author="Jacques DAVID" w:date="2023-08-31T07:42:00Z">
        <w:r w:rsidR="00521483" w:rsidDel="00127BA7">
          <w:delText xml:space="preserve">, ce qui </w:delText>
        </w:r>
        <w:commentRangeStart w:id="18"/>
        <w:r w:rsidR="00521483" w:rsidDel="00127BA7">
          <w:delText xml:space="preserve">implique </w:delText>
        </w:r>
      </w:del>
      <w:commentRangeEnd w:id="18"/>
      <w:r w:rsidR="00983D8F">
        <w:rPr>
          <w:rStyle w:val="Marquedecommentaire"/>
          <w:rFonts w:asciiTheme="minorHAnsi" w:eastAsiaTheme="minorHAnsi" w:hAnsiTheme="minorHAnsi" w:cstheme="minorBidi"/>
          <w:lang w:eastAsia="en-US"/>
        </w:rPr>
        <w:commentReference w:id="18"/>
      </w:r>
      <w:del w:id="19" w:author="Jacques DAVID" w:date="2023-08-31T07:42:00Z">
        <w:r w:rsidR="00521483" w:rsidDel="00127BA7">
          <w:delText>que l’o</w:delText>
        </w:r>
      </w:del>
      <w:r w:rsidR="00521483">
        <w:t xml:space="preserve">n </w:t>
      </w:r>
      <w:ins w:id="20" w:author="Jacques DAVID" w:date="2023-08-31T07:42:00Z">
        <w:r w:rsidR="00127BA7">
          <w:t xml:space="preserve">On </w:t>
        </w:r>
      </w:ins>
      <w:r w:rsidR="00521483">
        <w:t xml:space="preserve">peut </w:t>
      </w:r>
      <w:ins w:id="21" w:author="Jacques DAVID" w:date="2023-08-31T07:42:00Z">
        <w:r w:rsidR="00127BA7">
          <w:t xml:space="preserve">le </w:t>
        </w:r>
      </w:ins>
      <w:r w:rsidR="00521483">
        <w:t xml:space="preserve">sélectionner après la moisson et </w:t>
      </w:r>
      <w:del w:id="22" w:author="Jacques DAVID" w:date="2023-08-31T07:42:00Z">
        <w:r w:rsidR="00CE7735" w:rsidDel="00127BA7">
          <w:delText xml:space="preserve">que cela </w:delText>
        </w:r>
      </w:del>
      <w:r w:rsidR="00521483">
        <w:t xml:space="preserve">ne nécessite pas </w:t>
      </w:r>
      <w:del w:id="23" w:author="Jacques DAVID" w:date="2023-08-31T07:43:00Z">
        <w:r w:rsidR="00521483" w:rsidDel="00127BA7">
          <w:delText xml:space="preserve">nécessairement </w:delText>
        </w:r>
      </w:del>
      <w:r w:rsidR="00521483">
        <w:t xml:space="preserve">une observation </w:t>
      </w:r>
      <w:del w:id="24" w:author="Jacques DAVID" w:date="2023-08-31T07:43:00Z">
        <w:r w:rsidR="00521483" w:rsidDel="00127BA7">
          <w:delText xml:space="preserve">des plantes </w:delText>
        </w:r>
      </w:del>
      <w:r w:rsidR="00521483">
        <w:t>au</w:t>
      </w:r>
      <w:del w:id="25" w:author="Jacques DAVID" w:date="2023-08-31T07:43:00Z">
        <w:r w:rsidR="00521483" w:rsidDel="00127BA7">
          <w:delText>x</w:delText>
        </w:r>
      </w:del>
      <w:r w:rsidR="00521483">
        <w:t xml:space="preserve"> champ. </w:t>
      </w:r>
      <w:ins w:id="26" w:author="Jacques DAVID" w:date="2023-08-31T07:43:00Z">
        <w:r w:rsidR="00983D8F">
          <w:t xml:space="preserve">Par contre, une sélection sur le seul grain </w:t>
        </w:r>
      </w:ins>
      <w:del w:id="27" w:author="Jacques DAVID" w:date="2023-08-31T07:44:00Z">
        <w:r w:rsidR="00521483" w:rsidDel="00983D8F">
          <w:delText xml:space="preserve">Cela </w:delText>
        </w:r>
      </w:del>
      <w:r w:rsidR="00521483">
        <w:t xml:space="preserve">implique </w:t>
      </w:r>
      <w:del w:id="28" w:author="Jacques DAVID" w:date="2023-08-31T07:44:00Z">
        <w:r w:rsidR="00521483" w:rsidDel="00983D8F">
          <w:delText xml:space="preserve">également </w:delText>
        </w:r>
      </w:del>
      <w:r w:rsidR="00521483">
        <w:t xml:space="preserve">qu’on ne peut </w:t>
      </w:r>
      <w:r w:rsidR="00521483">
        <w:rPr>
          <w:i/>
        </w:rPr>
        <w:t>a priori</w:t>
      </w:r>
      <w:r w:rsidR="00521483">
        <w:t xml:space="preserve"> pas sélectionner directement sur des traits </w:t>
      </w:r>
      <w:del w:id="29" w:author="Jacques DAVID" w:date="2023-08-31T07:44:00Z">
        <w:r w:rsidR="00521483" w:rsidDel="00983D8F">
          <w:delText xml:space="preserve">extérieurs au grain comme </w:delText>
        </w:r>
      </w:del>
      <w:ins w:id="30" w:author="Jacques DAVID" w:date="2023-08-31T07:44:00Z">
        <w:r w:rsidR="00983D8F">
          <w:t xml:space="preserve">végétatifs </w:t>
        </w:r>
      </w:ins>
      <w:r w:rsidR="00521483">
        <w:t xml:space="preserve">par exemple la hauteur de la plante ou la résistance aux maladies. Cependant la morphologie du grain est liée à l’histoire de vie de la plante et il existe des corrélations </w:t>
      </w:r>
      <w:del w:id="31" w:author="Jacques DAVID" w:date="2023-08-31T07:45:00Z">
        <w:r w:rsidR="00521483" w:rsidDel="00A12A60">
          <w:delText xml:space="preserve">avec </w:delText>
        </w:r>
      </w:del>
      <w:ins w:id="32" w:author="Jacques DAVID" w:date="2023-08-31T07:45:00Z">
        <w:r w:rsidR="00A12A60">
          <w:t xml:space="preserve">entre </w:t>
        </w:r>
      </w:ins>
      <w:r w:rsidR="00521483">
        <w:t xml:space="preserve">ces traits </w:t>
      </w:r>
      <w:del w:id="33" w:author="Jacques DAVID" w:date="2023-08-31T07:45:00Z">
        <w:r w:rsidR="00521483" w:rsidDel="00A12A60">
          <w:delText xml:space="preserve">extérieurs aux </w:delText>
        </w:r>
      </w:del>
      <w:ins w:id="34" w:author="Jacques DAVID" w:date="2023-08-31T07:45:00Z">
        <w:r w:rsidR="00A12A60">
          <w:t xml:space="preserve">et ceux du </w:t>
        </w:r>
      </w:ins>
      <w:r w:rsidR="00521483">
        <w:t>grains</w:t>
      </w:r>
      <w:ins w:id="35" w:author="Jacques DAVID" w:date="2023-08-31T07:45:00Z">
        <w:r w:rsidR="00A12A60">
          <w:t xml:space="preserve">, ouvrant des possibilités </w:t>
        </w:r>
      </w:ins>
      <w:del w:id="36" w:author="Jacques DAVID" w:date="2023-08-31T07:45:00Z">
        <w:r w:rsidR="00521483" w:rsidDel="00A12A60">
          <w:delText xml:space="preserve"> ce qui peut mener à une </w:delText>
        </w:r>
      </w:del>
      <w:ins w:id="37" w:author="Jacques DAVID" w:date="2023-08-31T07:45:00Z">
        <w:r w:rsidR="00A12A60">
          <w:t xml:space="preserve">de </w:t>
        </w:r>
      </w:ins>
      <w:r w:rsidR="00521483">
        <w:t xml:space="preserve">sélection indirecte. </w:t>
      </w:r>
    </w:p>
    <w:p w14:paraId="3EB7BD18" w14:textId="60868C4D" w:rsidR="005878C7" w:rsidRDefault="005878C7" w:rsidP="002A66D1"/>
    <w:p w14:paraId="24C15A30" w14:textId="2CB7B505" w:rsidR="005878C7" w:rsidRDefault="005878C7" w:rsidP="002A66D1">
      <w:del w:id="38" w:author="Jacques DAVID" w:date="2023-08-31T07:46:00Z">
        <w:r w:rsidDel="00A12A60">
          <w:delText xml:space="preserve">On peut alors se demander si la sélection sur grains peut être efficace pour améliorer les caractéristiques du grain et il </w:delText>
        </w:r>
      </w:del>
      <w:ins w:id="39" w:author="Jacques DAVID" w:date="2023-08-31T07:46:00Z">
        <w:r w:rsidR="00A12A60">
          <w:t xml:space="preserve">Il </w:t>
        </w:r>
      </w:ins>
      <w:r>
        <w:t xml:space="preserve">serait utile de pouvoir comparer </w:t>
      </w:r>
      <w:del w:id="40" w:author="Jacques DAVID" w:date="2023-08-31T07:46:00Z">
        <w:r w:rsidDel="00A12A60">
          <w:delText xml:space="preserve">cette </w:delText>
        </w:r>
      </w:del>
      <w:ins w:id="41" w:author="Jacques DAVID" w:date="2023-08-31T07:46:00Z">
        <w:r w:rsidR="00A12A60">
          <w:t>l’</w:t>
        </w:r>
      </w:ins>
      <w:r>
        <w:t xml:space="preserve">efficacité </w:t>
      </w:r>
      <w:ins w:id="42" w:author="Jacques DAVID" w:date="2023-08-31T07:46:00Z">
        <w:r w:rsidR="00A12A60">
          <w:t xml:space="preserve">d’une sélection sur grain individuel </w:t>
        </w:r>
      </w:ins>
      <w:r>
        <w:t>à celle d</w:t>
      </w:r>
      <w:del w:id="43" w:author="Jacques DAVID" w:date="2023-08-31T07:46:00Z">
        <w:r w:rsidDel="00A12A60">
          <w:delText xml:space="preserve">e la </w:delText>
        </w:r>
      </w:del>
      <w:ins w:id="44" w:author="Jacques DAVID" w:date="2023-08-31T07:46:00Z">
        <w:r w:rsidR="00A12A60">
          <w:t xml:space="preserve">‘une </w:t>
        </w:r>
      </w:ins>
      <w:r>
        <w:t xml:space="preserve">sélection </w:t>
      </w:r>
      <w:ins w:id="45" w:author="Jacques DAVID" w:date="2023-08-31T07:46:00Z">
        <w:r w:rsidR="00A12A60">
          <w:t xml:space="preserve">sur la valeur moyenne des grains </w:t>
        </w:r>
      </w:ins>
      <w:del w:id="46" w:author="Jacques DAVID" w:date="2023-08-31T07:46:00Z">
        <w:r w:rsidDel="00A12A60">
          <w:delText xml:space="preserve">sur </w:delText>
        </w:r>
      </w:del>
      <w:ins w:id="47" w:author="Jacques DAVID" w:date="2023-08-31T07:46:00Z">
        <w:r w:rsidR="00A12A60">
          <w:t xml:space="preserve">d’un </w:t>
        </w:r>
      </w:ins>
      <w:r>
        <w:t>épi</w:t>
      </w:r>
      <w:r w:rsidR="00950706">
        <w:t xml:space="preserve"> pour </w:t>
      </w:r>
      <w:del w:id="48" w:author="Jacques DAVID" w:date="2023-08-31T07:47:00Z">
        <w:r w:rsidR="00950706" w:rsidDel="00A12A60">
          <w:delText xml:space="preserve">savoir comment opérer </w:delText>
        </w:r>
      </w:del>
      <w:ins w:id="49" w:author="Jacques DAVID" w:date="2023-08-31T07:47:00Z">
        <w:r w:rsidR="00A12A60">
          <w:t xml:space="preserve">optimiser </w:t>
        </w:r>
      </w:ins>
      <w:r w:rsidR="00950706">
        <w:t>une sélection massale</w:t>
      </w:r>
      <w:ins w:id="50" w:author="Jacques DAVID" w:date="2023-08-31T07:47:00Z">
        <w:r w:rsidR="00A12A60">
          <w:t xml:space="preserve"> pour la qualité du </w:t>
        </w:r>
        <w:proofErr w:type="spellStart"/>
        <w:r w:rsidR="00A12A60">
          <w:t>grain</w:t>
        </w:r>
      </w:ins>
      <w:r>
        <w:t>.</w:t>
      </w:r>
      <w:del w:id="51" w:author="Jacques DAVID" w:date="2023-08-31T07:47:00Z">
        <w:r w:rsidDel="00A12A60">
          <w:delText xml:space="preserve"> En reprenant l’exemple de </w:delText>
        </w:r>
      </w:del>
      <w:ins w:id="52" w:author="Jacques DAVID" w:date="2023-08-31T07:47:00Z">
        <w:r w:rsidR="00A12A60">
          <w:t>Sur</w:t>
        </w:r>
        <w:proofErr w:type="spellEnd"/>
        <w:r w:rsidR="00A12A60">
          <w:t xml:space="preserve"> </w:t>
        </w:r>
      </w:ins>
      <w:r>
        <w:t>la taille des grains, o</w:t>
      </w:r>
      <w:ins w:id="53" w:author="Jacques DAVID" w:date="2023-08-31T07:47:00Z">
        <w:r w:rsidR="00A12A60">
          <w:t>n</w:t>
        </w:r>
      </w:ins>
      <w:del w:id="54" w:author="Jacques DAVID" w:date="2023-08-31T07:47:00Z">
        <w:r w:rsidDel="00A12A60">
          <w:delText>u</w:delText>
        </w:r>
      </w:del>
      <w:r>
        <w:t xml:space="preserve"> pourrait intuitivement penser que la sélection sur épi est toujours </w:t>
      </w:r>
      <w:del w:id="55" w:author="Jacques DAVID" w:date="2023-08-31T07:48:00Z">
        <w:r w:rsidDel="00A12A60">
          <w:delText xml:space="preserve">meilleure </w:delText>
        </w:r>
      </w:del>
      <w:ins w:id="56" w:author="Jacques DAVID" w:date="2023-08-31T07:48:00Z">
        <w:r w:rsidR="00A12A60">
          <w:t xml:space="preserve">plus efficace </w:t>
        </w:r>
      </w:ins>
      <w:r>
        <w:t xml:space="preserve">que la sélection sur grain. En effet, </w:t>
      </w:r>
      <w:del w:id="57" w:author="Jacques DAVID" w:date="2023-08-31T07:48:00Z">
        <w:r w:rsidR="000922CB" w:rsidDel="00A12A60">
          <w:delText xml:space="preserve">même si les </w:delText>
        </w:r>
      </w:del>
      <w:r>
        <w:t xml:space="preserve">il existe toujours une </w:t>
      </w:r>
      <w:ins w:id="58" w:author="Jacques DAVID" w:date="2023-08-31T07:48:00Z">
        <w:r w:rsidR="00A12A60">
          <w:t xml:space="preserve">forte </w:t>
        </w:r>
      </w:ins>
      <w:r>
        <w:t xml:space="preserve">variabilité de la taille des grains au sein d’un épi </w:t>
      </w:r>
      <w:r>
        <w:fldChar w:fldCharType="begin"/>
      </w:r>
      <w:r>
        <w:instrText xml:space="preserve"> ADDIN ZOTERO_ITEM CSL_CITATION {"citationID":"FClZKfTX","properties":{"formattedCitation":"(Beral, 2020)","plainCitation":"(Beral, 2020)","noteIndex":0},"citationItems":[{"id":34,"uris":["http://zotero.org/users/10313008/items/QQ94Z7G5"],"itemData":{"id":34,"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eral","given":"Aurore"}],"accessed":{"date-parts":[["2023",3,15]]},"issued":{"date-parts":[["2020",12,18]]}}}],"schema":"https://github.com/citation-style-language/schema/raw/master/csl-citation.json"} </w:instrText>
      </w:r>
      <w:r>
        <w:fldChar w:fldCharType="separate"/>
      </w:r>
      <w:r w:rsidRPr="005878C7">
        <w:t>(Beral, 2020)</w:t>
      </w:r>
      <w:r>
        <w:fldChar w:fldCharType="end"/>
      </w:r>
      <w:ins w:id="59" w:author="Jacques DAVID" w:date="2023-08-31T07:48:00Z">
        <w:r w:rsidR="00A12A60">
          <w:t xml:space="preserve">, c’est-à-dire que </w:t>
        </w:r>
      </w:ins>
      <w:del w:id="60" w:author="Jacques DAVID" w:date="2023-08-31T07:48:00Z">
        <w:r w:rsidR="00B16E2A" w:rsidDel="00A12A60">
          <w:delText>. L</w:delText>
        </w:r>
      </w:del>
      <w:ins w:id="61" w:author="Jacques DAVID" w:date="2023-08-31T07:48:00Z">
        <w:r w:rsidR="00A12A60">
          <w:t>l</w:t>
        </w:r>
      </w:ins>
      <w:r w:rsidR="00B16E2A">
        <w:t>es</w:t>
      </w:r>
      <w:r w:rsidR="00B16E2A" w:rsidRPr="00B16E2A">
        <w:t xml:space="preserve"> génotypes </w:t>
      </w:r>
      <w:r w:rsidR="00B16E2A">
        <w:t>à gros grains font des épis contenant de très gros grains, des grains moyens et</w:t>
      </w:r>
      <w:r w:rsidR="00B16E2A" w:rsidRPr="00B16E2A">
        <w:t xml:space="preserve"> des</w:t>
      </w:r>
      <w:r w:rsidR="00A75F08">
        <w:t xml:space="preserve"> grains plus petits transmettant tous une grosse taille aux grains de la génération suivante</w:t>
      </w:r>
      <w:r w:rsidR="00CB3D3F">
        <w:t xml:space="preserve"> (c’est-à-dire ayant tous une bonne valeur génétique</w:t>
      </w:r>
      <w:commentRangeStart w:id="62"/>
      <w:r w:rsidR="00CB3D3F">
        <w:t>)</w:t>
      </w:r>
      <w:ins w:id="63" w:author="Jacques DAVID" w:date="2023-08-31T07:49:00Z">
        <w:r w:rsidR="00A12A60">
          <w:t>, illustrant en cela les résultats historiques de Johannsen (1904)</w:t>
        </w:r>
      </w:ins>
      <w:ins w:id="64" w:author="Jacques DAVID" w:date="2023-08-31T07:50:00Z">
        <w:r w:rsidR="00A12A60">
          <w:t xml:space="preserve"> sur les notions de génotypes et de phénotypes</w:t>
        </w:r>
      </w:ins>
      <w:ins w:id="65" w:author="Jacques DAVID" w:date="2023-08-31T07:49:00Z">
        <w:r w:rsidR="00A12A60">
          <w:t xml:space="preserve"> </w:t>
        </w:r>
        <w:commentRangeEnd w:id="62"/>
        <w:r w:rsidR="00A12A60">
          <w:rPr>
            <w:rStyle w:val="Marquedecommentaire"/>
            <w:rFonts w:asciiTheme="minorHAnsi" w:eastAsiaTheme="minorHAnsi" w:hAnsiTheme="minorHAnsi" w:cstheme="minorBidi"/>
            <w:lang w:eastAsia="en-US"/>
          </w:rPr>
          <w:commentReference w:id="62"/>
        </w:r>
      </w:ins>
      <w:r w:rsidR="00B16E2A" w:rsidRPr="00B16E2A">
        <w:t>.</w:t>
      </w:r>
      <w:r w:rsidR="00B16E2A">
        <w:t xml:space="preserve"> Les génotypes à plus petits grains </w:t>
      </w:r>
      <w:del w:id="66" w:author="Jacques DAVID" w:date="2023-08-31T07:50:00Z">
        <w:r w:rsidR="00B16E2A" w:rsidDel="00A12A60">
          <w:delText xml:space="preserve">font </w:delText>
        </w:r>
      </w:del>
      <w:ins w:id="67" w:author="Jacques DAVID" w:date="2023-08-31T07:50:00Z">
        <w:r w:rsidR="00A12A60">
          <w:t xml:space="preserve">produisent dans le même </w:t>
        </w:r>
      </w:ins>
      <w:del w:id="68" w:author="Jacques DAVID" w:date="2023-08-31T07:50:00Z">
        <w:r w:rsidR="00B16E2A" w:rsidDel="00A12A60">
          <w:delText xml:space="preserve">des </w:delText>
        </w:r>
      </w:del>
      <w:r w:rsidR="00B16E2A">
        <w:t xml:space="preserve">épis </w:t>
      </w:r>
      <w:del w:id="69" w:author="Jacques DAVID" w:date="2023-08-31T07:50:00Z">
        <w:r w:rsidR="00B16E2A" w:rsidDel="00A12A60">
          <w:delText xml:space="preserve">avec </w:delText>
        </w:r>
      </w:del>
      <w:r w:rsidR="00B16E2A">
        <w:t xml:space="preserve">des grains </w:t>
      </w:r>
      <w:ins w:id="70" w:author="Jacques DAVID" w:date="2023-08-31T07:51:00Z">
        <w:r w:rsidR="00A12A60">
          <w:t xml:space="preserve">se répartissant entre </w:t>
        </w:r>
      </w:ins>
      <w:r w:rsidR="00B16E2A">
        <w:t>moyens</w:t>
      </w:r>
      <w:ins w:id="71" w:author="Jacques DAVID" w:date="2023-08-31T07:50:00Z">
        <w:r w:rsidR="00A12A60">
          <w:t xml:space="preserve"> </w:t>
        </w:r>
      </w:ins>
      <w:del w:id="72" w:author="Jacques DAVID" w:date="2023-08-31T07:50:00Z">
        <w:r w:rsidR="00067FB8" w:rsidDel="00A12A60">
          <w:delText>/</w:delText>
        </w:r>
      </w:del>
      <w:r w:rsidR="00067FB8">
        <w:t>gros</w:t>
      </w:r>
      <w:r w:rsidR="00B16E2A">
        <w:t xml:space="preserve"> et </w:t>
      </w:r>
      <w:del w:id="73" w:author="Jacques DAVID" w:date="2023-08-31T07:51:00Z">
        <w:r w:rsidR="00B16E2A" w:rsidDel="00A12A60">
          <w:delText>de</w:delText>
        </w:r>
        <w:r w:rsidR="00A75F08" w:rsidDel="00A12A60">
          <w:delText>s</w:delText>
        </w:r>
        <w:r w:rsidR="00B16E2A" w:rsidDel="00A12A60">
          <w:delText xml:space="preserve"> </w:delText>
        </w:r>
      </w:del>
      <w:ins w:id="74" w:author="Jacques DAVID" w:date="2023-08-31T07:50:00Z">
        <w:r w:rsidR="00A12A60">
          <w:t xml:space="preserve">petits </w:t>
        </w:r>
      </w:ins>
      <w:del w:id="75" w:author="Jacques DAVID" w:date="2023-08-31T07:51:00Z">
        <w:r w:rsidR="00B16E2A" w:rsidDel="00A12A60">
          <w:delText xml:space="preserve">grains </w:delText>
        </w:r>
        <w:r w:rsidR="00A75F08" w:rsidDel="00A12A60">
          <w:delText>petits</w:delText>
        </w:r>
        <w:r w:rsidR="00950706" w:rsidDel="00A12A60">
          <w:delText xml:space="preserve"> </w:delText>
        </w:r>
      </w:del>
      <w:r w:rsidR="00950706">
        <w:t xml:space="preserve">qui transmettent </w:t>
      </w:r>
      <w:r w:rsidR="00A75F08">
        <w:t xml:space="preserve">tous </w:t>
      </w:r>
      <w:r w:rsidR="000922CB">
        <w:t xml:space="preserve">une </w:t>
      </w:r>
      <w:r w:rsidR="00B16E2A" w:rsidRPr="00B16E2A">
        <w:t>petite taille au grains de la génération suivante</w:t>
      </w:r>
      <w:r w:rsidR="00A75F08">
        <w:t xml:space="preserve">. </w:t>
      </w:r>
      <w:r w:rsidR="000922CB">
        <w:t xml:space="preserve">Ainsi, en faisant une sélection massale sur les grains pour en augmenter la taille, la majorité des gros grains </w:t>
      </w:r>
      <w:r w:rsidR="000922CB" w:rsidRPr="000922CB">
        <w:t>proviendront de génotype à gros grains mais certains proviendront</w:t>
      </w:r>
      <w:r w:rsidR="000922CB">
        <w:t xml:space="preserve"> aussi de génotypes à petits </w:t>
      </w:r>
      <w:r w:rsidR="000922CB">
        <w:lastRenderedPageBreak/>
        <w:t>grains</w:t>
      </w:r>
      <w:r w:rsidR="00CB3D3F">
        <w:t>. En faisant une sélection sur épi, on sélectionne</w:t>
      </w:r>
      <w:ins w:id="76" w:author="Jacques DAVID" w:date="2023-08-31T07:52:00Z">
        <w:r w:rsidR="00A12A60">
          <w:t xml:space="preserve"> sur la moyenne </w:t>
        </w:r>
      </w:ins>
      <w:del w:id="77" w:author="Jacques DAVID" w:date="2023-08-31T07:52:00Z">
        <w:r w:rsidR="00CB3D3F" w:rsidDel="00A12A60">
          <w:delText xml:space="preserve">rait </w:delText>
        </w:r>
      </w:del>
      <w:r w:rsidR="00CB3D3F">
        <w:t>d</w:t>
      </w:r>
      <w:ins w:id="78" w:author="Jacques DAVID" w:date="2023-08-31T07:52:00Z">
        <w:r w:rsidR="00A12A60">
          <w:t xml:space="preserve">’une </w:t>
        </w:r>
      </w:ins>
      <w:del w:id="79" w:author="Jacques DAVID" w:date="2023-08-31T07:52:00Z">
        <w:r w:rsidR="00CB3D3F" w:rsidDel="00A12A60">
          <w:delText xml:space="preserve">es </w:delText>
        </w:r>
      </w:del>
      <w:r w:rsidR="00CB3D3F">
        <w:t>famille</w:t>
      </w:r>
      <w:ins w:id="80" w:author="Jacques DAVID" w:date="2023-08-31T07:52:00Z">
        <w:r w:rsidR="00A12A60">
          <w:t xml:space="preserve"> </w:t>
        </w:r>
        <w:proofErr w:type="spellStart"/>
        <w:r w:rsidR="00A12A60">
          <w:t>apparentée</w:t>
        </w:r>
      </w:ins>
      <w:del w:id="81" w:author="Jacques DAVID" w:date="2023-08-31T07:52:00Z">
        <w:r w:rsidR="00CB3D3F" w:rsidDel="00A12A60">
          <w:delText xml:space="preserve">s </w:delText>
        </w:r>
      </w:del>
      <w:r w:rsidR="00CB3D3F">
        <w:t>de</w:t>
      </w:r>
      <w:proofErr w:type="spellEnd"/>
      <w:r w:rsidR="00CB3D3F">
        <w:t xml:space="preserve"> grains </w:t>
      </w:r>
      <w:ins w:id="82" w:author="Jacques DAVID" w:date="2023-08-31T07:52:00Z">
        <w:r w:rsidR="00A12A60">
          <w:t>et cette moyenne est bien plus prédictive de la valeur génétique que celle des grains individuels.</w:t>
        </w:r>
      </w:ins>
      <w:del w:id="83" w:author="Jacques DAVID" w:date="2023-08-31T07:53:00Z">
        <w:r w:rsidR="00CB3D3F" w:rsidDel="00A12A60">
          <w:delText>ayant tous de bonnes valeurs génétiques quelle</w:delText>
        </w:r>
        <w:r w:rsidR="00D860C6" w:rsidDel="00A12A60">
          <w:delText>s</w:delText>
        </w:r>
        <w:r w:rsidR="00CB3D3F" w:rsidDel="00A12A60">
          <w:delText xml:space="preserve"> que soi</w:delText>
        </w:r>
        <w:r w:rsidR="00D860C6" w:rsidDel="00A12A60">
          <w:delText>ent leurs</w:delText>
        </w:r>
        <w:r w:rsidR="00CB3D3F" w:rsidDel="00A12A60">
          <w:delText xml:space="preserve"> taille</w:delText>
        </w:r>
        <w:r w:rsidR="00D860C6" w:rsidDel="00A12A60">
          <w:delText>s</w:delText>
        </w:r>
        <w:r w:rsidR="00CB3D3F" w:rsidDel="00A12A60">
          <w:delText xml:space="preserve"> individuelle</w:delText>
        </w:r>
        <w:r w:rsidR="00D860C6" w:rsidDel="00A12A60">
          <w:delText>s</w:delText>
        </w:r>
      </w:del>
      <w:r w:rsidR="00CB3D3F">
        <w:t>.</w:t>
      </w:r>
      <w:del w:id="84" w:author="Jacques DAVID" w:date="2023-08-31T07:53:00Z">
        <w:r w:rsidR="00CB3D3F" w:rsidDel="00A12A60">
          <w:delText xml:space="preserve">  </w:delText>
        </w:r>
        <w:r w:rsidR="00A66BE6" w:rsidDel="00A12A60">
          <w:delText>On est donc dans un cas où l’on estime mieux la valeur génétique de chaque grain en sélectionnant sur l’épi</w:delText>
        </w:r>
      </w:del>
      <w:r w:rsidR="00A66BE6">
        <w:t>.</w:t>
      </w:r>
      <w:r w:rsidR="003D4C17">
        <w:t xml:space="preserve"> </w:t>
      </w:r>
      <w:del w:id="85" w:author="Jacques DAVID" w:date="2023-08-31T07:54:00Z">
        <w:r w:rsidR="003D4C17" w:rsidDel="00A12A60">
          <w:delText>Cette intuition se vérifie par une modélisation des composantes de la variance pour un trait du grain. Les calculs sont disponibles en annexe 1.</w:delText>
        </w:r>
      </w:del>
      <w:ins w:id="86" w:author="Jacques DAVID" w:date="2023-08-31T07:54:00Z">
        <w:r w:rsidR="00A12A60">
          <w:t xml:space="preserve"> Cette opposition est classique en théorie de la sélection, une moyenne familiale prédit mieux la valeur des </w:t>
        </w:r>
        <w:proofErr w:type="spellStart"/>
        <w:r w:rsidR="00A12A60">
          <w:t>indivdus</w:t>
        </w:r>
        <w:proofErr w:type="spellEnd"/>
        <w:r w:rsidR="00A12A60">
          <w:t xml:space="preserve"> que leur valeur individuelle. </w:t>
        </w:r>
      </w:ins>
      <w:ins w:id="87" w:author="Jacques DAVID" w:date="2023-08-31T07:55:00Z">
        <w:r w:rsidR="00A12A60">
          <w:t xml:space="preserve">A notre connaissance, peu de travaux se sont </w:t>
        </w:r>
      </w:ins>
      <w:ins w:id="88" w:author="Jacques DAVID" w:date="2023-08-31T07:56:00Z">
        <w:r w:rsidR="005B55B2">
          <w:t>intéressés</w:t>
        </w:r>
      </w:ins>
      <w:ins w:id="89" w:author="Jacques DAVID" w:date="2023-08-31T07:55:00Z">
        <w:r w:rsidR="00A12A60">
          <w:t xml:space="preserve"> à la modélisation théorique de </w:t>
        </w:r>
      </w:ins>
      <w:proofErr w:type="gramStart"/>
      <w:ins w:id="90" w:author="Jacques DAVID" w:date="2023-08-31T07:56:00Z">
        <w:r w:rsidR="005B55B2">
          <w:t xml:space="preserve">la </w:t>
        </w:r>
      </w:ins>
      <w:ins w:id="91" w:author="Jacques DAVID" w:date="2023-08-31T07:55:00Z">
        <w:r w:rsidR="00A12A60">
          <w:t xml:space="preserve"> situation</w:t>
        </w:r>
        <w:proofErr w:type="gramEnd"/>
        <w:r w:rsidR="00A12A60">
          <w:t xml:space="preserve"> </w:t>
        </w:r>
      </w:ins>
      <w:ins w:id="92" w:author="Jacques DAVID" w:date="2023-08-31T07:56:00Z">
        <w:r w:rsidR="005B55B2">
          <w:t xml:space="preserve">grain vs. </w:t>
        </w:r>
        <w:proofErr w:type="gramStart"/>
        <w:r w:rsidR="005B55B2">
          <w:t>épi</w:t>
        </w:r>
      </w:ins>
      <w:proofErr w:type="gramEnd"/>
      <w:ins w:id="93" w:author="Jacques DAVID" w:date="2023-08-31T07:55:00Z">
        <w:r w:rsidR="00A12A60">
          <w:t xml:space="preserve">. </w:t>
        </w:r>
      </w:ins>
    </w:p>
    <w:p w14:paraId="2745FC6C" w14:textId="765178AA" w:rsidR="00F41581" w:rsidRDefault="00F41581" w:rsidP="002A66D1"/>
    <w:p w14:paraId="1574857B" w14:textId="4DC805DD" w:rsidR="00F41581" w:rsidRPr="00F41581" w:rsidRDefault="00F41581" w:rsidP="00F41581">
      <w:r w:rsidRPr="005B55B2">
        <w:rPr>
          <w:i/>
          <w:rPrChange w:id="94" w:author="Jacques DAVID" w:date="2023-08-31T07:56:00Z">
            <w:rPr/>
          </w:rPrChange>
        </w:rPr>
        <w:t>A priori</w:t>
      </w:r>
      <w:r w:rsidRPr="00F41581">
        <w:t xml:space="preserve"> la sélection sur épi apparait comme la meilleure des deux méthodes</w:t>
      </w:r>
      <w:ins w:id="95" w:author="Jacques DAVID" w:date="2023-08-31T07:56:00Z">
        <w:r w:rsidR="005B55B2">
          <w:t xml:space="preserve"> puisque plus précise</w:t>
        </w:r>
      </w:ins>
      <w:r w:rsidRPr="00F41581">
        <w:t xml:space="preserve">. Cependant, en </w:t>
      </w:r>
      <w:ins w:id="96" w:author="Jacques DAVID" w:date="2023-08-31T07:57:00Z">
        <w:r w:rsidR="005B55B2">
          <w:t xml:space="preserve">la </w:t>
        </w:r>
      </w:ins>
      <w:r w:rsidRPr="00F41581">
        <w:t xml:space="preserve">replaçant </w:t>
      </w:r>
      <w:del w:id="97" w:author="Jacques DAVID" w:date="2023-08-31T07:57:00Z">
        <w:r w:rsidRPr="00F41581" w:rsidDel="005B55B2">
          <w:delText xml:space="preserve">cela </w:delText>
        </w:r>
      </w:del>
      <w:r w:rsidRPr="00F41581">
        <w:t>dans un contexte où</w:t>
      </w:r>
      <w:r>
        <w:t xml:space="preserve"> </w:t>
      </w:r>
      <w:r w:rsidRPr="00F41581">
        <w:t xml:space="preserve">un nombre de grain fixé doit être sélectionné (lorsqu’un un agriculteur ou un sélectionneur alloue une partie de sa surface à sa sélection massale), on peut </w:t>
      </w:r>
      <w:del w:id="98" w:author="Jacques DAVID" w:date="2023-08-31T07:57:00Z">
        <w:r w:rsidRPr="00F41581" w:rsidDel="005B55B2">
          <w:delText xml:space="preserve">faire </w:delText>
        </w:r>
      </w:del>
      <w:ins w:id="99" w:author="Jacques DAVID" w:date="2023-08-31T07:57:00Z">
        <w:r w:rsidR="005B55B2">
          <w:t xml:space="preserve">ajouter les arguments </w:t>
        </w:r>
      </w:ins>
      <w:del w:id="100" w:author="Jacques DAVID" w:date="2023-08-31T07:57:00Z">
        <w:r w:rsidRPr="00F41581" w:rsidDel="005B55B2">
          <w:delText xml:space="preserve">le raisonnement </w:delText>
        </w:r>
      </w:del>
      <w:r w:rsidRPr="00F41581">
        <w:t>suivant</w:t>
      </w:r>
      <w:ins w:id="101" w:author="Jacques DAVID" w:date="2023-08-31T07:57:00Z">
        <w:r w:rsidR="005B55B2">
          <w:t>s</w:t>
        </w:r>
      </w:ins>
      <w:r w:rsidRPr="00F41581">
        <w:t> </w:t>
      </w:r>
      <w:del w:id="102" w:author="Jacques DAVID" w:date="2023-08-31T07:57:00Z">
        <w:r w:rsidRPr="00F41581" w:rsidDel="005B55B2">
          <w:delText>:</w:delText>
        </w:r>
      </w:del>
      <w:r w:rsidRPr="00F41581">
        <w:t xml:space="preserve"> </w:t>
      </w:r>
    </w:p>
    <w:p w14:paraId="52A82BA7" w14:textId="1938D3F1" w:rsidR="00EC3AB3" w:rsidRPr="00EC3AB3" w:rsidRDefault="00EC3AB3" w:rsidP="00EC3AB3">
      <w:r w:rsidRPr="00EC3AB3">
        <w:t xml:space="preserve">En sélection sur grain individuel, il est aisé de traiter un très grand nombre de grains, par exemple avec un tamis pour sélectionner sur la taille du grain, ou bien en </w:t>
      </w:r>
      <w:r w:rsidR="00654866" w:rsidRPr="00EC3AB3">
        <w:t>utilisant un</w:t>
      </w:r>
      <w:r w:rsidRPr="00EC3AB3">
        <w:t xml:space="preserve"> trieur optique. A l’extrême, une récolte entière pourrait passer au tamis pour ne récupérer que les des grains souhaités. Appelons </w:t>
      </w:r>
      <w:proofErr w:type="spellStart"/>
      <w:r w:rsidRPr="00EC3AB3">
        <w:t>nsel</w:t>
      </w:r>
      <w:proofErr w:type="spellEnd"/>
      <w:r w:rsidRPr="00EC3AB3">
        <w:t xml:space="preserve"> le nombre de grains sélectionnés et NGO le nombre de grains observés, la proportion de grains sélectionnés dans la population totale de grains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w:r w:rsidRPr="00EC3AB3">
        <w:t xml:space="preserve"> .</w:t>
      </w:r>
    </w:p>
    <w:p w14:paraId="189F83DB" w14:textId="0D4DAE48" w:rsidR="00EC3AB3" w:rsidRDefault="00EC3AB3" w:rsidP="00EC3AB3">
      <w:r w:rsidRPr="00EC3AB3">
        <w:t xml:space="preserve">En revanche, observer les grains à l’échelle de l’épi est beaucoup plus fastidieux. Il n’existe pas à notre connaissance d’équipement permettant d’automatiser le battage </w:t>
      </w:r>
      <w:del w:id="103" w:author="Jacques DAVID" w:date="2023-08-31T07:58:00Z">
        <w:r w:rsidRPr="00EC3AB3" w:rsidDel="005B55B2">
          <w:delText xml:space="preserve">puis </w:delText>
        </w:r>
      </w:del>
      <w:ins w:id="104" w:author="Jacques DAVID" w:date="2023-08-31T07:58:00Z">
        <w:r w:rsidR="005B55B2">
          <w:t>et</w:t>
        </w:r>
        <w:r w:rsidR="005B55B2" w:rsidRPr="00EC3AB3">
          <w:t xml:space="preserve"> </w:t>
        </w:r>
      </w:ins>
      <w:r w:rsidRPr="00EC3AB3">
        <w:t>la mesure de</w:t>
      </w:r>
      <w:ins w:id="105" w:author="Jacques DAVID" w:date="2023-08-31T07:58:00Z">
        <w:r w:rsidR="005B55B2">
          <w:t xml:space="preserve"> la moyenne des </w:t>
        </w:r>
      </w:ins>
      <w:del w:id="106" w:author="Jacques DAVID" w:date="2023-08-31T07:58:00Z">
        <w:r w:rsidRPr="00EC3AB3" w:rsidDel="005B55B2">
          <w:delText xml:space="preserve">s grains épi </w:delText>
        </w:r>
      </w:del>
      <w:r w:rsidRPr="00EC3AB3">
        <w:t xml:space="preserve">par épi sur de </w:t>
      </w:r>
      <w:del w:id="107" w:author="Jacques DAVID" w:date="2023-08-31T07:58:00Z">
        <w:r w:rsidRPr="00EC3AB3" w:rsidDel="005B55B2">
          <w:delText xml:space="preserve">très </w:delText>
        </w:r>
      </w:del>
      <w:r w:rsidRPr="00EC3AB3">
        <w:t>grands effectifs. Sans équipement, la sélection sur épi se ferait plutôt de façon visuelle, et même de cette façon, il paraît infaisable d’observer tous les épis d’un champ pour sélectionner. Il faut donc échantillonner un certain nombre d’épis dans la population</w:t>
      </w:r>
      <w:ins w:id="108" w:author="Jacques DAVID" w:date="2023-08-31T07:59:00Z">
        <w:r w:rsidR="005B55B2">
          <w:t xml:space="preserve"> pour les observer</w:t>
        </w:r>
      </w:ins>
      <w:del w:id="109" w:author="Jacques DAVID" w:date="2023-08-31T07:59:00Z">
        <w:r w:rsidRPr="00EC3AB3" w:rsidDel="005B55B2">
          <w:delText>,</w:delText>
        </w:r>
      </w:del>
      <w:r w:rsidRPr="00EC3AB3">
        <w:t xml:space="preserve"> et la sélection ne s’opérera que sur cet effectif. Appelons NEO le nombre d’épis observés. Pour sélectionner </w:t>
      </w:r>
      <w:proofErr w:type="spellStart"/>
      <w:r w:rsidRPr="00EC3AB3">
        <w:t>nsel</w:t>
      </w:r>
      <w:proofErr w:type="spellEnd"/>
      <w:r w:rsidRPr="00EC3AB3">
        <w:t xml:space="preserve"> grains, il faut sélectionner </w:t>
      </w:r>
      <m:oMath>
        <m:f>
          <m:fPr>
            <m:ctrlPr>
              <w:rPr>
                <w:rFonts w:ascii="Cambria Math" w:hAnsi="Cambria Math"/>
                <w:i/>
              </w:rPr>
            </m:ctrlPr>
          </m:fPr>
          <m:num>
            <m:r>
              <w:rPr>
                <w:rFonts w:ascii="Cambria Math" w:hAnsi="Cambria Math"/>
              </w:rPr>
              <m:t>nsel</m:t>
            </m:r>
          </m:num>
          <m:den>
            <m:r>
              <w:rPr>
                <w:rFonts w:ascii="Cambria Math" w:hAnsi="Cambria Math"/>
              </w:rPr>
              <m:t>NGE</m:t>
            </m:r>
          </m:den>
        </m:f>
      </m:oMath>
      <w:r w:rsidRPr="00EC3AB3">
        <w:t xml:space="preserve"> épis (en supposant que chaque épi donne NGE grains). Ainsi, la proportion d’épis sélectionnés dans la population d’épis observés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w:r w:rsidRPr="00EC3AB3">
        <w:t xml:space="preserve">  .</w:t>
      </w:r>
    </w:p>
    <w:p w14:paraId="59AAF352" w14:textId="50187635" w:rsidR="00BD192E" w:rsidRDefault="00BD192E" w:rsidP="00EC3AB3"/>
    <w:p w14:paraId="4C1AA2A8" w14:textId="354E37E3" w:rsidR="00BD192E" w:rsidRDefault="00BD192E" w:rsidP="00BD192E">
      <w:r w:rsidRPr="00BD192E">
        <w:t>En imaginant un exemple réaliste de sélection sur la taille du grain par tamis, mettons qu’un agriculteur alloue chaque année une surface constante de 100 m² pour améliorer sa population. Avec une densité de semis de 250 grains par m², il lui faut chaque année sélectionner 25.000 grains (</w:t>
      </w:r>
      <w:proofErr w:type="spellStart"/>
      <w:r w:rsidRPr="00BD192E">
        <w:t>nsel</w:t>
      </w:r>
      <w:proofErr w:type="spellEnd"/>
      <w:r w:rsidRPr="00BD192E">
        <w:t xml:space="preserve"> = 25.000) pour </w:t>
      </w:r>
      <w:del w:id="110" w:author="Jacques DAVID" w:date="2023-08-31T08:00:00Z">
        <w:r w:rsidRPr="00BD192E" w:rsidDel="005B55B2">
          <w:delText>replanter</w:delText>
        </w:r>
      </w:del>
      <w:ins w:id="111" w:author="Jacques DAVID" w:date="2023-08-31T08:00:00Z">
        <w:r w:rsidR="005B55B2">
          <w:t>ressemer</w:t>
        </w:r>
      </w:ins>
      <w:r w:rsidRPr="00BD192E">
        <w:t>. Lors de sa récolte, moy</w:t>
      </w:r>
      <w:r w:rsidR="00E76777">
        <w:t>ennant 1.5</w:t>
      </w:r>
      <w:r w:rsidR="00A82184">
        <w:t xml:space="preserve"> épis par plante et 60 grains par épi (NGE = 6</w:t>
      </w:r>
      <w:r w:rsidR="00E76777">
        <w:t>0), il obtient 2</w:t>
      </w:r>
      <w:r w:rsidR="00A82184">
        <w:t>.</w:t>
      </w:r>
      <w:r w:rsidR="00E76777">
        <w:t>25</w:t>
      </w:r>
      <w:r w:rsidRPr="00BD192E">
        <w:t xml:space="preserve">0.000 grains (soit </w:t>
      </w:r>
      <w:r w:rsidR="00E76777">
        <w:t>à peu près 80</w:t>
      </w:r>
      <w:r w:rsidR="00A82184">
        <w:t xml:space="preserve"> kg de grains pour un PMG de 35</w:t>
      </w:r>
      <w:r w:rsidRPr="00BD192E">
        <w:t xml:space="preserve"> grammes). Ces grains sont issus de 50.000 épis. </w:t>
      </w:r>
      <w:del w:id="112" w:author="Jacques DAVID" w:date="2023-08-31T08:00:00Z">
        <w:r w:rsidRPr="00BD192E" w:rsidDel="005B55B2">
          <w:delText xml:space="preserve">En supposant </w:delText>
        </w:r>
        <w:r w:rsidR="00C2039A" w:rsidDel="005B55B2">
          <w:delText>qu’on puisse passer aisément 80</w:delText>
        </w:r>
        <w:r w:rsidRPr="00BD192E" w:rsidDel="005B55B2">
          <w:delText xml:space="preserve"> kg de grains au tamis, et que</w:delText>
        </w:r>
      </w:del>
      <w:ins w:id="113" w:author="Jacques DAVID" w:date="2023-08-31T08:00:00Z">
        <w:r w:rsidR="005B55B2">
          <w:t xml:space="preserve">Imaginons que </w:t>
        </w:r>
      </w:ins>
      <w:del w:id="114" w:author="Jacques DAVID" w:date="2023-08-31T08:00:00Z">
        <w:r w:rsidRPr="00BD192E" w:rsidDel="005B55B2">
          <w:delText xml:space="preserve"> </w:delText>
        </w:r>
      </w:del>
      <w:del w:id="115" w:author="Jacques DAVID" w:date="2023-08-31T08:01:00Z">
        <w:r w:rsidRPr="00BD192E" w:rsidDel="005B55B2">
          <w:delText xml:space="preserve">l’on </w:delText>
        </w:r>
      </w:del>
      <w:ins w:id="116" w:author="Jacques DAVID" w:date="2023-08-31T08:01:00Z">
        <w:r w:rsidR="005B55B2">
          <w:t xml:space="preserve">le paysan ou le sélectionneur </w:t>
        </w:r>
      </w:ins>
      <w:del w:id="117" w:author="Jacques DAVID" w:date="2023-08-31T08:01:00Z">
        <w:r w:rsidRPr="00BD192E" w:rsidDel="005B55B2">
          <w:delText xml:space="preserve">puisse </w:delText>
        </w:r>
      </w:del>
      <w:r w:rsidRPr="00BD192E">
        <w:t>observe</w:t>
      </w:r>
      <w:del w:id="118" w:author="Jacques DAVID" w:date="2023-08-31T08:01:00Z">
        <w:r w:rsidRPr="00BD192E" w:rsidDel="005B55B2">
          <w:delText>r</w:delText>
        </w:r>
      </w:del>
      <w:r w:rsidRPr="00BD192E">
        <w:t xml:space="preserve"> 1.000 épis en tout (NEO = 1000, </w:t>
      </w:r>
      <w:r w:rsidRPr="00BD192E">
        <w:lastRenderedPageBreak/>
        <w:t>ce qui est déjà un travail conséquent)</w:t>
      </w:r>
      <w:ins w:id="119" w:author="Jacques DAVID" w:date="2023-08-31T08:01:00Z">
        <w:r w:rsidR="005B55B2">
          <w:t xml:space="preserve">, </w:t>
        </w:r>
      </w:ins>
      <w:del w:id="120" w:author="Jacques DAVID" w:date="2023-08-31T08:01:00Z">
        <w:r w:rsidRPr="00BD192E" w:rsidDel="005B55B2">
          <w:delText xml:space="preserve">. </w:delText>
        </w:r>
      </w:del>
      <w:ins w:id="121" w:author="Jacques DAVID" w:date="2023-08-31T08:01:00Z">
        <w:r w:rsidR="005B55B2">
          <w:t>o</w:t>
        </w:r>
      </w:ins>
      <w:del w:id="122" w:author="Jacques DAVID" w:date="2023-08-31T08:01:00Z">
        <w:r w:rsidRPr="00BD192E" w:rsidDel="005B55B2">
          <w:delText>O</w:delText>
        </w:r>
      </w:del>
      <w:r w:rsidRPr="00BD192E">
        <w:t xml:space="preserve">n obtient alors </w:t>
      </w:r>
      <w:del w:id="123" w:author="Jacques DAVID" w:date="2023-08-31T08:01:00Z">
        <w:r w:rsidRPr="00BD192E" w:rsidDel="005B55B2">
          <w:delText xml:space="preserve">que </w:delText>
        </w:r>
      </w:del>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1.1%</m:t>
        </m:r>
      </m:oMath>
      <w:r w:rsidRPr="00BD192E">
        <w:t xml:space="preserve"> et </w:t>
      </w:r>
      <w:del w:id="124" w:author="Jacques DAVID" w:date="2023-08-31T08:01:00Z">
        <w:r w:rsidRPr="00BD192E" w:rsidDel="005B55B2">
          <w:delText xml:space="preserve">que </w:delText>
        </w:r>
      </w:del>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35%</m:t>
        </m:r>
      </m:oMath>
      <w:r w:rsidRPr="00BD192E">
        <w:t>.</w:t>
      </w:r>
    </w:p>
    <w:p w14:paraId="0A8FAF9E" w14:textId="7AFF77AE" w:rsidR="00A410AC" w:rsidRDefault="00A410AC" w:rsidP="00BD192E"/>
    <w:p w14:paraId="2BCE03A6" w14:textId="52A69EEA" w:rsidR="00A410AC" w:rsidDel="005B55B2" w:rsidRDefault="00A410AC" w:rsidP="005B55B2">
      <w:pPr>
        <w:rPr>
          <w:del w:id="125" w:author="Jacques DAVID" w:date="2023-08-31T08:02:00Z"/>
        </w:rPr>
      </w:pPr>
      <w:r>
        <w:t xml:space="preserve">Replaçons maintenant ces deux parties de raisonnement dans l’équation du sélectionneur : </w:t>
      </w:r>
      <w:r w:rsidR="00B7447C">
        <w:t xml:space="preserve"> </w:t>
      </w:r>
      <m:oMath>
        <m:r>
          <w:rPr>
            <w:rFonts w:ascii="Cambria Math" w:hAnsi="Cambria Math"/>
          </w:rPr>
          <m:t>R=</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i.</m:t>
        </m:r>
        <m:sSub>
          <m:sSubPr>
            <m:ctrlPr>
              <w:rPr>
                <w:rFonts w:ascii="Cambria Math" w:hAnsi="Cambria Math"/>
                <w:i/>
              </w:rPr>
            </m:ctrlPr>
          </m:sSubPr>
          <m:e>
            <m:r>
              <w:rPr>
                <w:rFonts w:ascii="Cambria Math" w:hAnsi="Cambria Math"/>
              </w:rPr>
              <m:t>σ</m:t>
            </m:r>
          </m:e>
          <m:sub>
            <m:r>
              <w:rPr>
                <w:rFonts w:ascii="Cambria Math" w:hAnsi="Cambria Math"/>
              </w:rPr>
              <m:t>p</m:t>
            </m:r>
          </m:sub>
        </m:sSub>
      </m:oMath>
      <w:r w:rsidRPr="000572DB">
        <w:t xml:space="preserve">  </w:t>
      </w:r>
      <w:ins w:id="126" w:author="Jacques DAVID" w:date="2023-08-31T08:02:00Z">
        <w:r w:rsidR="005B55B2">
          <w:t>(</w:t>
        </w:r>
        <w:proofErr w:type="spellStart"/>
        <w:r w:rsidR="005B55B2">
          <w:t>ref</w:t>
        </w:r>
        <w:proofErr w:type="spellEnd"/>
        <w:r w:rsidR="005B55B2">
          <w:t xml:space="preserve"> ? ) </w:t>
        </w:r>
      </w:ins>
      <w:r w:rsidRPr="000572DB">
        <w:t xml:space="preserve">avec R le progrès génétique, i l’intensité de sélection en unité d’écart-type, et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rsidRPr="000572DB">
        <w:t xml:space="preserve"> l’écart type phénotypique du trait. </w:t>
      </w:r>
      <w:ins w:id="127" w:author="Jacques DAVID" w:date="2023-08-31T08:02:00Z">
        <w:r w:rsidR="005B55B2">
          <w:t xml:space="preserve">Pour les deux méthodes, H², i et </w:t>
        </w:r>
      </w:ins>
      <m:oMath>
        <m:sSub>
          <m:sSubPr>
            <m:ctrlPr>
              <w:ins w:id="128" w:author="Jacques DAVID" w:date="2023-08-31T08:03:00Z">
                <w:rPr>
                  <w:rFonts w:ascii="Cambria Math" w:hAnsi="Cambria Math"/>
                  <w:i/>
                </w:rPr>
              </w:ins>
            </m:ctrlPr>
          </m:sSubPr>
          <m:e>
            <m:r>
              <w:ins w:id="129" w:author="Jacques DAVID" w:date="2023-08-31T08:03:00Z">
                <w:rPr>
                  <w:rFonts w:ascii="Cambria Math" w:hAnsi="Cambria Math"/>
                </w:rPr>
                <m:t>σ</m:t>
              </w:ins>
            </m:r>
          </m:e>
          <m:sub>
            <m:r>
              <w:ins w:id="130" w:author="Jacques DAVID" w:date="2023-08-31T08:03:00Z">
                <w:rPr>
                  <w:rFonts w:ascii="Cambria Math" w:hAnsi="Cambria Math"/>
                </w:rPr>
                <m:t>p</m:t>
              </w:ins>
            </m:r>
          </m:sub>
        </m:sSub>
      </m:oMath>
      <w:ins w:id="131" w:author="Jacques DAVID" w:date="2023-08-31T08:03:00Z">
        <w:r w:rsidR="005B55B2">
          <w:t xml:space="preserve"> ont des valeurs différentes. </w:t>
        </w:r>
      </w:ins>
    </w:p>
    <w:p w14:paraId="210B6B8F" w14:textId="5B666541" w:rsidR="000572DB" w:rsidRDefault="00B7447C" w:rsidP="005B55B2">
      <w:del w:id="132" w:author="Jacques DAVID" w:date="2023-08-31T08:03:00Z">
        <w:r w:rsidDel="005B55B2">
          <w:delText xml:space="preserve">Bien estimer la valeur génétique des grains revient à avoir une </w:delText>
        </w:r>
      </w:del>
      <w:ins w:id="133" w:author="Jacques DAVID" w:date="2023-08-31T08:03:00Z">
        <w:r w:rsidR="005B55B2">
          <w:t xml:space="preserve">Les moyenne par épi auront une plus </w:t>
        </w:r>
      </w:ins>
      <w:r>
        <w:t xml:space="preserve">forte héritabilité </w:t>
      </w:r>
      <w:ins w:id="134" w:author="Jacques DAVID" w:date="2023-08-31T08:03:00Z">
        <w:r w:rsidR="005B55B2">
          <w:t>que sur les grains mais l</w:t>
        </w:r>
      </w:ins>
      <w:ins w:id="135" w:author="Jacques DAVID" w:date="2023-08-31T08:04:00Z">
        <w:r w:rsidR="005B55B2">
          <w:t>’intensité de sélection sur les grains individuels est bien plus élevée.</w:t>
        </w:r>
      </w:ins>
      <w:ins w:id="136" w:author="Jacques DAVID" w:date="2023-08-31T08:05:00Z">
        <w:r w:rsidR="005B55B2">
          <w:t xml:space="preserve"> </w:t>
        </w:r>
      </w:ins>
      <w:ins w:id="137" w:author="Jacques DAVID" w:date="2023-08-31T08:06:00Z">
        <w:r w:rsidR="005B55B2">
          <w:t>Etudier</w:t>
        </w:r>
      </w:ins>
      <w:ins w:id="138" w:author="Jacques DAVID" w:date="2023-08-31T08:05:00Z">
        <w:r w:rsidR="005B55B2">
          <w:t xml:space="preserve"> de manière analytique cette contradiction</w:t>
        </w:r>
      </w:ins>
      <w:ins w:id="139" w:author="Jacques DAVID" w:date="2023-08-31T08:06:00Z">
        <w:r w:rsidR="005B55B2">
          <w:t xml:space="preserve"> donnerait des bases pour explorer l’intérêt respectif des deux modes de sélection.</w:t>
        </w:r>
      </w:ins>
      <w:del w:id="140" w:author="Jacques DAVID" w:date="2023-08-31T08:04:00Z">
        <w:r w:rsidDel="005B55B2">
          <w:delText xml:space="preserve">et </w:delText>
        </w:r>
        <w:r w:rsidR="00D93644" w:rsidDel="005B55B2">
          <w:delText xml:space="preserve">sélectionner une faible proportion des grains parmi les grains </w:delText>
        </w:r>
        <w:r w:rsidR="00B43243" w:rsidDel="005B55B2">
          <w:delText xml:space="preserve">observés </w:delText>
        </w:r>
        <w:r w:rsidR="00D93644" w:rsidDel="005B55B2">
          <w:delText>(avoir une P% faible) revient à avoir une forte intensité de sélection</w:delText>
        </w:r>
      </w:del>
      <w:r w:rsidR="00D93644">
        <w:t xml:space="preserve">. </w:t>
      </w:r>
      <w:del w:id="141" w:author="Jacques DAVID" w:date="2023-08-31T08:04:00Z">
        <w:r w:rsidR="000572DB" w:rsidRPr="000572DB" w:rsidDel="005B55B2">
          <w:delText xml:space="preserve">On arrive donc au constat suivant : en sélection sur épi, H² est élevé mais i est faible tandis qu’en sélection sur grain H² est faible tandis que i est élevée. </w:delText>
        </w:r>
      </w:del>
      <w:del w:id="142" w:author="Jacques DAVID" w:date="2023-08-31T08:05:00Z">
        <w:r w:rsidR="000572DB" w:rsidRPr="000572DB" w:rsidDel="005B55B2">
          <w:delText>L’équation du sélectionneur fait apparaître un compromis entre l’héritabilité et l’intensité de sélection lorsque l’on compare la sélection sur grain et la sélection sur</w:delText>
        </w:r>
        <w:r w:rsidR="0034013A" w:rsidDel="005B55B2">
          <w:delText xml:space="preserve"> épi.</w:delText>
        </w:r>
      </w:del>
      <w:ins w:id="143" w:author="Jacques DAVID" w:date="2023-08-31T08:05:00Z">
        <w:r w:rsidR="005B55B2">
          <w:t xml:space="preserve"> </w:t>
        </w:r>
      </w:ins>
    </w:p>
    <w:p w14:paraId="1C6984E1" w14:textId="221EC7AA" w:rsidR="00E111F6" w:rsidRDefault="00E111F6" w:rsidP="000572DB"/>
    <w:p w14:paraId="13332C88" w14:textId="77777777" w:rsidR="00E111F6" w:rsidRPr="00E111F6" w:rsidRDefault="00E111F6" w:rsidP="00E111F6">
      <w:r w:rsidRPr="00E111F6">
        <w:t>Durant le stage, nous avons donc tenté de répondre aux questions suivantes :</w:t>
      </w:r>
    </w:p>
    <w:p w14:paraId="2D4015FB" w14:textId="77777777" w:rsidR="00E111F6" w:rsidRPr="00E111F6" w:rsidRDefault="00E111F6" w:rsidP="00E111F6">
      <w:pPr>
        <w:numPr>
          <w:ilvl w:val="0"/>
          <w:numId w:val="12"/>
        </w:numPr>
      </w:pPr>
      <w:r w:rsidRPr="00E111F6">
        <w:t>Quel est l’effet d’une sélection massale sur la taille du grain ?</w:t>
      </w:r>
    </w:p>
    <w:p w14:paraId="0E97F6FC" w14:textId="77777777" w:rsidR="00E111F6" w:rsidRPr="00E111F6" w:rsidRDefault="00E111F6" w:rsidP="00E111F6">
      <w:pPr>
        <w:numPr>
          <w:ilvl w:val="0"/>
          <w:numId w:val="12"/>
        </w:numPr>
      </w:pPr>
      <w:r w:rsidRPr="00E111F6">
        <w:t>Dans quelles conditions est-il préférable de sélectionner sur grain ou sur épi ?</w:t>
      </w:r>
    </w:p>
    <w:p w14:paraId="7D7CF25C" w14:textId="68E4B604" w:rsidR="00065447" w:rsidRDefault="00065447" w:rsidP="00065447">
      <w:pPr>
        <w:rPr>
          <w:ins w:id="144" w:author="Jacques DAVID" w:date="2023-08-31T08:06:00Z"/>
        </w:rPr>
      </w:pPr>
    </w:p>
    <w:p w14:paraId="29279471" w14:textId="3F3CB2CC" w:rsidR="00E01A21" w:rsidRDefault="00E01A21" w:rsidP="00065447">
      <w:pPr>
        <w:rPr>
          <w:ins w:id="145" w:author="Jacques DAVID" w:date="2023-08-31T08:06:00Z"/>
        </w:rPr>
      </w:pPr>
      <w:ins w:id="146" w:author="Jacques DAVID" w:date="2023-08-31T08:06:00Z">
        <w:r>
          <w:t xml:space="preserve">Pour cela, </w:t>
        </w:r>
      </w:ins>
      <w:ins w:id="147" w:author="Jacques DAVID" w:date="2023-08-31T08:07:00Z">
        <w:r>
          <w:t>deux expérimentations ont été réalisées, la première est l’étude au champ des effets a posteriori d’une sélection sur la taille individuelle des grains, la seconde une étude en condition contr</w:t>
        </w:r>
      </w:ins>
      <w:ins w:id="148" w:author="Jacques DAVID" w:date="2023-08-31T08:08:00Z">
        <w:r>
          <w:t>ôlées où les descendances de plusieurs centaines de grains dont le génotype et le phénotype sont connus sont étudiées pour mesurer les effets d</w:t>
        </w:r>
      </w:ins>
      <w:ins w:id="149" w:author="Jacques DAVID" w:date="2023-08-31T08:09:00Z">
        <w:r>
          <w:t xml:space="preserve">’une sélection </w:t>
        </w:r>
        <w:r w:rsidRPr="00E01A21">
          <w:rPr>
            <w:i/>
            <w:rPrChange w:id="150" w:author="Jacques DAVID" w:date="2023-08-31T08:09:00Z">
              <w:rPr/>
            </w:rPrChange>
          </w:rPr>
          <w:t>a prior</w:t>
        </w:r>
      </w:ins>
      <w:ins w:id="151" w:author="Jacques DAVID" w:date="2023-08-31T08:11:00Z">
        <w:r w:rsidR="00FD71CE">
          <w:rPr>
            <w:i/>
          </w:rPr>
          <w:t>i</w:t>
        </w:r>
      </w:ins>
      <w:ins w:id="152" w:author="Jacques DAVID" w:date="2023-08-31T08:09:00Z">
        <w:r w:rsidRPr="00FD71CE">
          <w:rPr>
            <w:rPrChange w:id="153" w:author="Jacques DAVID" w:date="2023-08-31T08:11:00Z">
              <w:rPr>
                <w:i/>
              </w:rPr>
            </w:rPrChange>
          </w:rPr>
          <w:t>. Enfin une approche analytique a été conduite pour formaliser les gains relatifs d</w:t>
        </w:r>
      </w:ins>
      <w:ins w:id="154" w:author="Jacques DAVID" w:date="2023-08-31T08:10:00Z">
        <w:r w:rsidRPr="00FD71CE">
          <w:rPr>
            <w:rPrChange w:id="155" w:author="Jacques DAVID" w:date="2023-08-31T08:11:00Z">
              <w:rPr>
                <w:i/>
              </w:rPr>
            </w:rPrChange>
          </w:rPr>
          <w:t xml:space="preserve">’une sélection sur grains vs. Epi, et son application utilisera les paramètres </w:t>
        </w:r>
      </w:ins>
      <w:ins w:id="156" w:author="Jacques DAVID" w:date="2023-08-31T08:11:00Z">
        <w:r w:rsidRPr="00FD71CE">
          <w:rPr>
            <w:rPrChange w:id="157" w:author="Jacques DAVID" w:date="2023-08-31T08:11:00Z">
              <w:rPr>
                <w:i/>
              </w:rPr>
            </w:rPrChange>
          </w:rPr>
          <w:t>d’héritabilité et de variances issus de la seconde expérimentation.</w:t>
        </w:r>
        <w:r>
          <w:rPr>
            <w:i/>
          </w:rPr>
          <w:t xml:space="preserve"> </w:t>
        </w:r>
      </w:ins>
    </w:p>
    <w:p w14:paraId="1B89CDEE" w14:textId="15591E59" w:rsidR="00E01A21" w:rsidRDefault="00E01A21" w:rsidP="00065447">
      <w:pPr>
        <w:rPr>
          <w:ins w:id="158" w:author="Jacques DAVID" w:date="2023-08-31T08:12:00Z"/>
        </w:rPr>
      </w:pPr>
    </w:p>
    <w:p w14:paraId="16EDF907" w14:textId="359BFDEE" w:rsidR="00C80FFD" w:rsidRPr="00065447" w:rsidRDefault="00C80FFD" w:rsidP="00065447">
      <w:proofErr w:type="gramStart"/>
      <w:ins w:id="159" w:author="Jacques DAVID" w:date="2023-08-31T08:12:00Z">
        <w:r>
          <w:t>Ok ,</w:t>
        </w:r>
        <w:proofErr w:type="gramEnd"/>
        <w:r>
          <w:t xml:space="preserve"> pardon, je n’avais pas vu le texte d’après (en jaune, il faut le remonter d’un cran pour le mettre dans l’intro</w:t>
        </w:r>
      </w:ins>
      <w:ins w:id="160" w:author="Jacques DAVID" w:date="2023-08-31T08:13:00Z">
        <w:r>
          <w:t>, ou hybrider avec ce que j’ai écrit</w:t>
        </w:r>
      </w:ins>
    </w:p>
    <w:p w14:paraId="7E854013" w14:textId="19CC8A9F" w:rsidR="001E07CB" w:rsidRDefault="001E07CB" w:rsidP="001E07CB">
      <w:pPr>
        <w:pStyle w:val="Titre1"/>
      </w:pPr>
      <w:bookmarkStart w:id="161" w:name="_Toc144300099"/>
      <w:r>
        <w:t>Matériel et méthodes</w:t>
      </w:r>
      <w:bookmarkEnd w:id="161"/>
    </w:p>
    <w:p w14:paraId="55C4FDEC" w14:textId="6474C4A4" w:rsidR="005B26B6" w:rsidRPr="00C80FFD" w:rsidRDefault="005B26B6" w:rsidP="005B26B6">
      <w:pPr>
        <w:rPr>
          <w:highlight w:val="yellow"/>
          <w:rPrChange w:id="162" w:author="Jacques DAVID" w:date="2023-08-31T08:12:00Z">
            <w:rPr/>
          </w:rPrChange>
        </w:rPr>
      </w:pPr>
      <w:r w:rsidRPr="00C80FFD">
        <w:rPr>
          <w:highlight w:val="yellow"/>
          <w:rPrChange w:id="163" w:author="Jacques DAVID" w:date="2023-08-31T08:12:00Z">
            <w:rPr/>
          </w:rPrChange>
        </w:rPr>
        <w:t xml:space="preserve">Deux dispositifs ont été utilisés dans ce travail. Dans le premier, des parcelles </w:t>
      </w:r>
      <w:r w:rsidR="00047BF3" w:rsidRPr="00C80FFD">
        <w:rPr>
          <w:highlight w:val="yellow"/>
          <w:rPrChange w:id="164" w:author="Jacques DAVID" w:date="2023-08-31T08:12:00Z">
            <w:rPr/>
          </w:rPrChange>
        </w:rPr>
        <w:t>ont é</w:t>
      </w:r>
      <w:r w:rsidRPr="00C80FFD">
        <w:rPr>
          <w:highlight w:val="yellow"/>
          <w:rPrChange w:id="165" w:author="Jacques DAVID" w:date="2023-08-31T08:12:00Z">
            <w:rPr/>
          </w:rPrChange>
        </w:rPr>
        <w:t xml:space="preserve">té implantées avec des grains soumis </w:t>
      </w:r>
      <w:r w:rsidR="00047BF3" w:rsidRPr="00C80FFD">
        <w:rPr>
          <w:highlight w:val="yellow"/>
          <w:rPrChange w:id="166" w:author="Jacques DAVID" w:date="2023-08-31T08:12:00Z">
            <w:rPr/>
          </w:rPrChange>
        </w:rPr>
        <w:t>une sélection pour différentes</w:t>
      </w:r>
      <w:r w:rsidRPr="00C80FFD">
        <w:rPr>
          <w:highlight w:val="yellow"/>
          <w:rPrChange w:id="167" w:author="Jacques DAVID" w:date="2023-08-31T08:12:00Z">
            <w:rPr/>
          </w:rPrChange>
        </w:rPr>
        <w:t xml:space="preserve"> valeurs de taille de grains pour regarder l’efficacité de cette sélection sur la génération suivante. </w:t>
      </w:r>
      <w:r w:rsidR="00047BF3" w:rsidRPr="00C80FFD">
        <w:rPr>
          <w:highlight w:val="yellow"/>
          <w:rPrChange w:id="168" w:author="Jacques DAVID" w:date="2023-08-31T08:12:00Z">
            <w:rPr/>
          </w:rPrChange>
        </w:rPr>
        <w:t>D</w:t>
      </w:r>
      <w:r w:rsidRPr="00C80FFD">
        <w:rPr>
          <w:highlight w:val="yellow"/>
          <w:rPrChange w:id="169" w:author="Jacques DAVID" w:date="2023-08-31T08:12:00Z">
            <w:rPr/>
          </w:rPrChange>
        </w:rPr>
        <w:t xml:space="preserve">ans le second, </w:t>
      </w:r>
      <w:r w:rsidR="00047BF3" w:rsidRPr="00C80FFD">
        <w:rPr>
          <w:highlight w:val="yellow"/>
          <w:rPrChange w:id="170" w:author="Jacques DAVID" w:date="2023-08-31T08:12:00Z">
            <w:rPr/>
          </w:rPrChange>
        </w:rPr>
        <w:t>1248</w:t>
      </w:r>
      <w:r w:rsidRPr="00C80FFD">
        <w:rPr>
          <w:highlight w:val="yellow"/>
          <w:rPrChange w:id="171" w:author="Jacques DAVID" w:date="2023-08-31T08:12:00Z">
            <w:rPr/>
          </w:rPrChange>
        </w:rPr>
        <w:t xml:space="preserve"> plantes issues de grains décrits pour de nombreux traits mais non sélectionnées ont été implantées dans des bacs et leurs performances mesurées. A partir de ces données, des simulations </w:t>
      </w:r>
      <w:r w:rsidRPr="00C80FFD">
        <w:rPr>
          <w:i/>
          <w:highlight w:val="yellow"/>
          <w:rPrChange w:id="172" w:author="Jacques DAVID" w:date="2023-08-31T08:12:00Z">
            <w:rPr>
              <w:i/>
            </w:rPr>
          </w:rPrChange>
        </w:rPr>
        <w:t xml:space="preserve">in silico </w:t>
      </w:r>
      <w:r w:rsidRPr="00C80FFD">
        <w:rPr>
          <w:highlight w:val="yellow"/>
          <w:rPrChange w:id="173" w:author="Jacques DAVID" w:date="2023-08-31T08:12:00Z">
            <w:rPr/>
          </w:rPrChange>
        </w:rPr>
        <w:t>de sélection sur les grains semés ont été effectuées.</w:t>
      </w:r>
    </w:p>
    <w:p w14:paraId="014E3C9A" w14:textId="034DF303" w:rsidR="005B26B6" w:rsidRDefault="005B26B6" w:rsidP="005B26B6">
      <w:r w:rsidRPr="00C80FFD">
        <w:rPr>
          <w:highlight w:val="yellow"/>
          <w:rPrChange w:id="174" w:author="Jacques DAVID" w:date="2023-08-31T08:12:00Z">
            <w:rPr/>
          </w:rPrChange>
        </w:rPr>
        <w:lastRenderedPageBreak/>
        <w:t>Enfin, pour intégrer ces données dans une approche comparative de l’efficacité des sélection</w:t>
      </w:r>
      <w:r w:rsidR="0016608A" w:rsidRPr="00C80FFD">
        <w:rPr>
          <w:highlight w:val="yellow"/>
          <w:rPrChange w:id="175" w:author="Jacques DAVID" w:date="2023-08-31T08:12:00Z">
            <w:rPr/>
          </w:rPrChange>
        </w:rPr>
        <w:t>s</w:t>
      </w:r>
      <w:r w:rsidRPr="00C80FFD">
        <w:rPr>
          <w:highlight w:val="yellow"/>
          <w:rPrChange w:id="176" w:author="Jacques DAVID" w:date="2023-08-31T08:12:00Z">
            <w:rPr/>
          </w:rPrChange>
        </w:rPr>
        <w:t xml:space="preserve"> sur grain et sur épi, une approche analytique a été menée</w:t>
      </w:r>
      <w:r w:rsidR="0016608A" w:rsidRPr="00C80FFD">
        <w:rPr>
          <w:highlight w:val="yellow"/>
          <w:rPrChange w:id="177" w:author="Jacques DAVID" w:date="2023-08-31T08:12:00Z">
            <w:rPr/>
          </w:rPrChange>
        </w:rPr>
        <w:t>.</w:t>
      </w:r>
      <w:r w:rsidRPr="00C80FFD">
        <w:rPr>
          <w:highlight w:val="yellow"/>
          <w:rPrChange w:id="178" w:author="Jacques DAVID" w:date="2023-08-31T08:12:00Z">
            <w:rPr/>
          </w:rPrChange>
        </w:rPr>
        <w:t xml:space="preserve"> La formule théorique obtenue </w:t>
      </w:r>
      <w:r w:rsidR="00E83FD1" w:rsidRPr="00C80FFD">
        <w:rPr>
          <w:highlight w:val="yellow"/>
          <w:rPrChange w:id="179" w:author="Jacques DAVID" w:date="2023-08-31T08:12:00Z">
            <w:rPr/>
          </w:rPrChange>
        </w:rPr>
        <w:t xml:space="preserve">a </w:t>
      </w:r>
      <w:r w:rsidRPr="00C80FFD">
        <w:rPr>
          <w:highlight w:val="yellow"/>
          <w:rPrChange w:id="180" w:author="Jacques DAVID" w:date="2023-08-31T08:12:00Z">
            <w:rPr/>
          </w:rPrChange>
        </w:rPr>
        <w:t xml:space="preserve">été utilisée pour explorer les domaines de supériorité des deux types de sélection. </w:t>
      </w:r>
      <w:r w:rsidR="00FE4491" w:rsidRPr="00C80FFD">
        <w:rPr>
          <w:highlight w:val="yellow"/>
          <w:rPrChange w:id="181" w:author="Jacques DAVID" w:date="2023-08-31T08:12:00Z">
            <w:rPr/>
          </w:rPrChange>
        </w:rPr>
        <w:t xml:space="preserve">Toutes les analyses statistiques ont été réalisées avec le logiciel R </w:t>
      </w:r>
      <w:r w:rsidR="00FE4491" w:rsidRPr="00C80FFD">
        <w:rPr>
          <w:highlight w:val="yellow"/>
          <w:rPrChange w:id="182" w:author="Jacques DAVID" w:date="2023-08-31T08:12:00Z">
            <w:rPr/>
          </w:rPrChange>
        </w:rPr>
        <w:fldChar w:fldCharType="begin"/>
      </w:r>
      <w:r w:rsidR="00FE4491" w:rsidRPr="00C80FFD">
        <w:rPr>
          <w:highlight w:val="yellow"/>
          <w:rPrChange w:id="183" w:author="Jacques DAVID" w:date="2023-08-31T08:12:00Z">
            <w:rPr/>
          </w:rPrChange>
        </w:rPr>
        <w:instrText xml:space="preserve"> ADDIN ZOTERO_ITEM CSL_CITATION {"citationID":"t3cQxDwH","properties":{"formattedCitation":"(R Core Team, 2022)","plainCitation":"(R Core Team, 2022)","noteIndex":0},"citationItems":[{"id":4967,"uris":["http://zotero.org/groups/4992050/items/EVD6KVPY"],"itemData":{"id":496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00FE4491" w:rsidRPr="00C80FFD">
        <w:rPr>
          <w:highlight w:val="yellow"/>
          <w:rPrChange w:id="184" w:author="Jacques DAVID" w:date="2023-08-31T08:12:00Z">
            <w:rPr/>
          </w:rPrChange>
        </w:rPr>
        <w:fldChar w:fldCharType="separate"/>
      </w:r>
      <w:r w:rsidR="00FE4491" w:rsidRPr="00C80FFD">
        <w:rPr>
          <w:highlight w:val="yellow"/>
          <w:rPrChange w:id="185" w:author="Jacques DAVID" w:date="2023-08-31T08:12:00Z">
            <w:rPr/>
          </w:rPrChange>
        </w:rPr>
        <w:t>(R Core Team, 2022)</w:t>
      </w:r>
      <w:r w:rsidR="00FE4491" w:rsidRPr="00C80FFD">
        <w:rPr>
          <w:highlight w:val="yellow"/>
          <w:rPrChange w:id="186" w:author="Jacques DAVID" w:date="2023-08-31T08:12:00Z">
            <w:rPr/>
          </w:rPrChange>
        </w:rPr>
        <w:fldChar w:fldCharType="end"/>
      </w:r>
      <w:r w:rsidR="00FE4491" w:rsidRPr="00C80FFD">
        <w:rPr>
          <w:highlight w:val="yellow"/>
          <w:rPrChange w:id="187" w:author="Jacques DAVID" w:date="2023-08-31T08:12:00Z">
            <w:rPr/>
          </w:rPrChange>
        </w:rPr>
        <w:t>.</w:t>
      </w:r>
    </w:p>
    <w:p w14:paraId="2E40AB5C" w14:textId="77777777" w:rsidR="009E3A0A" w:rsidRPr="001E07CB" w:rsidRDefault="009E3A0A" w:rsidP="009E3A0A">
      <w:pPr>
        <w:pStyle w:val="Titre2"/>
      </w:pPr>
      <w:bookmarkStart w:id="188" w:name="_Toc144300100"/>
      <w:r>
        <w:t>Matériel végétal</w:t>
      </w:r>
      <w:bookmarkEnd w:id="188"/>
    </w:p>
    <w:p w14:paraId="0EA660E4" w14:textId="4381DED7" w:rsidR="009E3A0A" w:rsidRDefault="009E3A0A" w:rsidP="005B26B6">
      <w:r w:rsidRPr="001E07CB">
        <w:t xml:space="preserve">Le matériel végétal utilisé durant ce stage est </w:t>
      </w:r>
      <w:r>
        <w:t>une</w:t>
      </w:r>
      <w:r w:rsidRPr="001E07CB">
        <w:t xml:space="preserve"> population de blé dur </w:t>
      </w:r>
      <w:r>
        <w:t xml:space="preserve">à base génétique large </w:t>
      </w:r>
      <w:r w:rsidRPr="001E07CB">
        <w:t xml:space="preserve">EPO. Cette population a été constituée en 1997 en croisant des accessions de </w:t>
      </w:r>
      <w:r w:rsidRPr="001E07CB">
        <w:rPr>
          <w:i/>
        </w:rPr>
        <w:t xml:space="preserve">T. </w:t>
      </w:r>
      <w:proofErr w:type="spellStart"/>
      <w:r w:rsidRPr="001E07CB">
        <w:rPr>
          <w:i/>
        </w:rPr>
        <w:t>turgidum</w:t>
      </w:r>
      <w:proofErr w:type="spellEnd"/>
      <w:r w:rsidRPr="001E07CB">
        <w:t xml:space="preserve"> contemporaines avec des accessions sauvages et primitives de sorte à avoir une base génétique large. Un gène de stérilité mâle </w:t>
      </w:r>
      <w:r w:rsidR="008E1AB3" w:rsidRPr="001E07CB">
        <w:t>ségrége</w:t>
      </w:r>
      <w:r w:rsidRPr="001E07CB">
        <w:t xml:space="preserve"> dans la population pour assurer des </w:t>
      </w:r>
      <w:proofErr w:type="spellStart"/>
      <w:r w:rsidRPr="001E07CB">
        <w:t>allofécondations</w:t>
      </w:r>
      <w:proofErr w:type="spellEnd"/>
      <w:r w:rsidRPr="001E07CB">
        <w:t>. Chaque année la population est ressemée pour être maintenue. En 2009, 180 lignées ont été extraites de la population alors à sa 17</w:t>
      </w:r>
      <w:r w:rsidRPr="001E07CB">
        <w:rPr>
          <w:vertAlign w:val="superscript"/>
        </w:rPr>
        <w:t>ième</w:t>
      </w:r>
      <w:r w:rsidRPr="001E07CB">
        <w:t xml:space="preserve"> génération et ont été fixées par la méthode single </w:t>
      </w:r>
      <w:proofErr w:type="spellStart"/>
      <w:r w:rsidRPr="001E07CB">
        <w:t>seed</w:t>
      </w:r>
      <w:proofErr w:type="spellEnd"/>
      <w:r w:rsidRPr="001E07CB">
        <w:t xml:space="preserve"> </w:t>
      </w:r>
      <w:proofErr w:type="spellStart"/>
      <w:r w:rsidRPr="001E07CB">
        <w:t>descent</w:t>
      </w:r>
      <w:proofErr w:type="spellEnd"/>
      <w:r w:rsidRPr="001E07CB">
        <w:t xml:space="preserve"> pendant 2 générations</w:t>
      </w:r>
      <w:r>
        <w:t xml:space="preserve"> </w:t>
      </w:r>
      <w:r>
        <w:fldChar w:fldCharType="begin"/>
      </w:r>
      <w:r>
        <w:instrText xml:space="preserve"> ADDIN ZOTERO_ITEM CSL_CITATION {"citationID":"JSQBA996","properties":{"formattedCitation":"(David et al., 2014)","plainCitation":"(David et al., 2014)","noteIndex":0},"citationItems":[{"id":4679,"uris":["http://zotero.org/groups/4992050/items/QDZ6YFBB"],"itemData":{"id":4679,"type":"article-journal","abstract":"The genetic diversity in durum wheat, Triticum turgidum durum, has been strongly reduced since the domestication of the wild Triticum turgidum dicoccoides. Monitoring durum wheat composite crosses incorporating related tetraploid taxa, such as wild and domesticated emmer wheat, is a suitable evolutionary pre-breeding method. Transcriptome sequencing paves the way for a genomic survey of single nucleotide polymorphisms (SNPs) segregating in such populations, offering the possibility of genotyping by sequencing to use these resources in genome-wide association studies (GWAS) and genomic selection (GS) programs. Evolutionary Pre-breeding pOpulation (EPO) is an evolutionary durum wheat pre-breeding population. Sequencing the transcriptome of 179 durum wheat lines (175 from EPO) led to the detection of 103,262 SNPs on two reference transcriptomes: one from the International Wheat Genome Sequencing Consortium and one assembled de novo on durum wheat. Using strict filtering to remove dubious heterozygous SNPs, EPO genetic diversity was eventually described with 76,188 high-confidence SNPs. The percentage of missing genotyping data depended on the expression level, and 88 individuals out of 175 were genotyped per SNP on average. Using the 3B pseudo-molecule of bread wheat, the transcription and diversity levels were shown to be higher in distal regions than in proximal regions, but SNPs were available throughout the chromosomes. Assuming good synteny with Hordeum, the trend was similar on the 14 chromosomes of the durum wheat genome. EPO hosts a high level of diversity, has a number of SNPs in low linkage disequilibrium (&lt;40 Mb) and would be well suited for GWAS and GS programs.","container-title":"Molecular Breeding","DOI":"10.1007/s11032-014-0179-z","ISSN":"1572-9788","issue":"4","journalAbbreviation":"Mol Breeding","language":"en","page":"1531-1548","source":"Springer Link","title":"Genotyping by sequencing transcriptomes in an evolutionary pre-breeding durum wheat population","volume":"34","author":[{"family":"David","given":"Jacques"},{"family":"Holtz","given":"Yan"},{"family":"Ranwez","given":"Vincent"},{"family":"Santoni","given":"Sylvain"},{"family":"Sarah","given":"Gautier"},{"family":"Ardisson","given":"Morgane"},{"family":"Poux","given":"Gérard"},{"family":"Choulet","given":"Fréderic"},{"family":"Genthon","given":"Clémence"},{"family":"Roumet","given":"Pierre"},{"family":"Tavaud-Pirra","given":"Muriel"}],"issued":{"date-parts":[["2014",12,1]]}}}],"schema":"https://github.com/citation-style-language/schema/raw/master/csl-citation.json"} </w:instrText>
      </w:r>
      <w:r>
        <w:fldChar w:fldCharType="separate"/>
      </w:r>
      <w:r w:rsidRPr="00107672">
        <w:t>(David et al., 2014</w:t>
      </w:r>
      <w:ins w:id="189" w:author="Jacques DAVID" w:date="2023-08-31T08:13:00Z">
        <w:r w:rsidR="00D821F3">
          <w:t xml:space="preserve">, </w:t>
        </w:r>
      </w:ins>
      <w:ins w:id="190" w:author="Jacques DAVID" w:date="2023-08-31T08:14:00Z">
        <w:r w:rsidR="00D821F3">
          <w:t xml:space="preserve">) Cette population a servi à plusieurs études de génétique et renferme une large diversité génétique pour de nombreux caractères </w:t>
        </w:r>
      </w:ins>
      <w:ins w:id="191" w:author="Jacques DAVID" w:date="2023-08-31T08:13:00Z">
        <w:r w:rsidR="00D821F3">
          <w:t>Ballini , Montazeud, Colombo</w:t>
        </w:r>
      </w:ins>
      <w:r w:rsidRPr="00107672">
        <w:t>)</w:t>
      </w:r>
      <w:r>
        <w:fldChar w:fldCharType="end"/>
      </w:r>
      <w:r w:rsidRPr="001E07CB">
        <w:t>. La population ainsi que les lignées qui en sont extraites sont le matériel végétal de ce</w:t>
      </w:r>
      <w:r>
        <w:t xml:space="preserve"> stage.</w:t>
      </w:r>
    </w:p>
    <w:p w14:paraId="79FA22F5" w14:textId="5CCF4DE9" w:rsidR="001E07CB" w:rsidRPr="001E07CB" w:rsidRDefault="001E07CB" w:rsidP="001E07CB"/>
    <w:p w14:paraId="0C1C145B" w14:textId="341573D4" w:rsidR="001E07CB" w:rsidRDefault="001E07CB" w:rsidP="001E07CB">
      <w:pPr>
        <w:pStyle w:val="Titre2"/>
      </w:pPr>
      <w:bookmarkStart w:id="192" w:name="_Toc144300101"/>
      <w:r>
        <w:t>Dispositif</w:t>
      </w:r>
      <w:r w:rsidR="005D69C8">
        <w:t>s</w:t>
      </w:r>
      <w:r>
        <w:t xml:space="preserve"> expériment</w:t>
      </w:r>
      <w:r w:rsidR="005D69C8">
        <w:t>aux</w:t>
      </w:r>
      <w:bookmarkEnd w:id="192"/>
    </w:p>
    <w:p w14:paraId="3609664E" w14:textId="549CEFFB" w:rsidR="003B4665" w:rsidRDefault="003B4665" w:rsidP="003B4665">
      <w:pPr>
        <w:pStyle w:val="Titre3"/>
      </w:pPr>
      <w:bookmarkStart w:id="193" w:name="_Toc144300102"/>
      <w:r>
        <w:t xml:space="preserve">Dispositif de sélection </w:t>
      </w:r>
      <w:commentRangeStart w:id="194"/>
      <w:r>
        <w:t>réelle</w:t>
      </w:r>
      <w:bookmarkEnd w:id="193"/>
      <w:r>
        <w:t xml:space="preserve"> </w:t>
      </w:r>
      <w:commentRangeEnd w:id="194"/>
      <w:r w:rsidR="00D821F3">
        <w:rPr>
          <w:rStyle w:val="Marquedecommentaire"/>
          <w:rFonts w:asciiTheme="minorHAnsi" w:eastAsiaTheme="minorHAnsi" w:hAnsiTheme="minorHAnsi" w:cstheme="minorBidi"/>
          <w:b w:val="0"/>
          <w:bCs w:val="0"/>
          <w:i w:val="0"/>
          <w:lang w:eastAsia="en-US"/>
        </w:rPr>
        <w:commentReference w:id="194"/>
      </w:r>
    </w:p>
    <w:p w14:paraId="57F2A387" w14:textId="445EB044" w:rsidR="003A118B" w:rsidRDefault="00614EC0" w:rsidP="003A118B">
      <w:del w:id="195" w:author="Jacques DAVID" w:date="2023-08-31T08:15:00Z">
        <w:r w:rsidRPr="001E07CB" w:rsidDel="00D821F3">
          <w:delText xml:space="preserve">A </w:delText>
        </w:r>
      </w:del>
      <w:ins w:id="196" w:author="Jacques DAVID" w:date="2023-08-31T08:15:00Z">
        <w:r w:rsidR="00D821F3">
          <w:t xml:space="preserve">Sur l’unité expérimentale </w:t>
        </w:r>
        <w:proofErr w:type="spellStart"/>
        <w:r w:rsidR="00D821F3">
          <w:t>INRae</w:t>
        </w:r>
        <w:proofErr w:type="spellEnd"/>
        <w:r w:rsidR="00D821F3">
          <w:t xml:space="preserve"> DIASCOPE à </w:t>
        </w:r>
      </w:ins>
      <w:r w:rsidRPr="001E07CB">
        <w:t xml:space="preserve">Mauguio, le blé </w:t>
      </w:r>
      <w:r>
        <w:t>semé</w:t>
      </w:r>
      <w:r w:rsidRPr="001E07CB">
        <w:t xml:space="preserve"> est directement issu de la population </w:t>
      </w:r>
      <w:r>
        <w:t xml:space="preserve">composite </w:t>
      </w:r>
      <w:r w:rsidRPr="001E07CB">
        <w:t>EPO</w:t>
      </w:r>
      <w:r>
        <w:t xml:space="preserve">, en mélange, non fixée et </w:t>
      </w:r>
      <w:del w:id="197" w:author="Jacques DAVID" w:date="2023-08-31T08:15:00Z">
        <w:r w:rsidDel="00D821F3">
          <w:delText xml:space="preserve">comportant à une fréquence non négligeable </w:delText>
        </w:r>
      </w:del>
      <w:proofErr w:type="spellStart"/>
      <w:ins w:id="198" w:author="Jacques DAVID" w:date="2023-08-31T08:15:00Z">
        <w:r w:rsidR="00D821F3">
          <w:t>segregeant</w:t>
        </w:r>
        <w:proofErr w:type="spellEnd"/>
        <w:r w:rsidR="00D821F3">
          <w:t xml:space="preserve"> pour </w:t>
        </w:r>
      </w:ins>
      <w:r>
        <w:t>l’allèle provoquant la stérilité mâle</w:t>
      </w:r>
      <w:r w:rsidRPr="001E07CB">
        <w:t xml:space="preserve">. Le semis s’est fait en plein champ dans des </w:t>
      </w:r>
      <w:r>
        <w:t xml:space="preserve">micro parcelles de 1.5 m² </w:t>
      </w:r>
      <w:r>
        <w:rPr>
          <w:color w:val="FF0000"/>
        </w:rPr>
        <w:t>(quand ? voir Aline, dans un dispositif en bio)</w:t>
      </w:r>
      <w:r w:rsidR="00B63499">
        <w:rPr>
          <w:color w:val="FF0000"/>
        </w:rPr>
        <w:t xml:space="preserve"> </w:t>
      </w:r>
      <w:r w:rsidR="00B63499">
        <w:t>chaque parcelle contenant 6 rangs</w:t>
      </w:r>
      <w:r w:rsidRPr="001E07CB">
        <w:t>.</w:t>
      </w:r>
      <w:ins w:id="199" w:author="Jacques DAVID" w:date="2023-08-31T08:16:00Z">
        <w:r w:rsidR="00D821F3">
          <w:t xml:space="preserve"> Espacé de x sur y m.</w:t>
        </w:r>
      </w:ins>
      <w:r w:rsidRPr="001E07CB">
        <w:t xml:space="preserve"> Avant le semis, les grains </w:t>
      </w:r>
      <w:del w:id="200" w:author="Jacques DAVID" w:date="2023-08-31T08:16:00Z">
        <w:r w:rsidRPr="001E07CB" w:rsidDel="00D821F3">
          <w:delText xml:space="preserve">ont </w:delText>
        </w:r>
      </w:del>
      <w:ins w:id="201" w:author="Jacques DAVID" w:date="2023-08-31T08:16:00Z">
        <w:r w:rsidR="00D821F3">
          <w:t>avaient</w:t>
        </w:r>
        <w:r w:rsidR="00D821F3" w:rsidRPr="001E07CB">
          <w:t xml:space="preserve"> </w:t>
        </w:r>
      </w:ins>
      <w:r w:rsidRPr="001E07CB">
        <w:t xml:space="preserve">été tamisés </w:t>
      </w:r>
      <w:r>
        <w:t>sur</w:t>
      </w:r>
      <w:r w:rsidRPr="001E07CB">
        <w:t xml:space="preserve"> des mailles de 34 et 35 mm</w:t>
      </w:r>
      <w:ins w:id="202" w:author="Jacques DAVID" w:date="2023-08-31T08:16:00Z">
        <w:r w:rsidR="00D821F3">
          <w:t xml:space="preserve"> </w:t>
        </w:r>
        <w:proofErr w:type="spellStart"/>
        <w:r w:rsidR="00D821F3">
          <w:t>et</w:t>
        </w:r>
      </w:ins>
      <w:del w:id="203" w:author="Jacques DAVID" w:date="2023-08-31T08:16:00Z">
        <w:r w:rsidRPr="001E07CB" w:rsidDel="00D821F3">
          <w:delText xml:space="preserve">. </w:delText>
        </w:r>
      </w:del>
      <w:ins w:id="204" w:author="Jacques DAVID" w:date="2023-08-31T08:16:00Z">
        <w:r w:rsidR="00D821F3">
          <w:t>t</w:t>
        </w:r>
        <w:proofErr w:type="spellEnd"/>
        <w:r w:rsidR="00D821F3">
          <w:t xml:space="preserve"> </w:t>
        </w:r>
      </w:ins>
      <w:del w:id="205" w:author="Jacques DAVID" w:date="2023-08-31T08:16:00Z">
        <w:r w:rsidRPr="001E07CB" w:rsidDel="00D821F3">
          <w:delText xml:space="preserve">Ils ont été </w:delText>
        </w:r>
      </w:del>
      <w:r w:rsidRPr="001E07CB">
        <w:t xml:space="preserve">séparés entre "gros" (&gt;35 mm), "moyens" (34&lt; &lt;35), et "petits" (&lt; 34 mm). Une partie des grains n’a pas été tamisée et constitue le groupe témoin. </w:t>
      </w:r>
      <w:r w:rsidR="003A118B">
        <w:t>Les traits morphologiques des grains semés</w:t>
      </w:r>
      <w:r w:rsidR="003A118B" w:rsidRPr="003A118B">
        <w:t xml:space="preserve"> </w:t>
      </w:r>
      <w:r w:rsidR="003A118B" w:rsidRPr="00FC386E">
        <w:t>ont été mesurés</w:t>
      </w:r>
      <w:ins w:id="206" w:author="Jacques DAVID" w:date="2023-08-31T08:17:00Z">
        <w:r w:rsidR="00E623B7">
          <w:t xml:space="preserve"> individuellement</w:t>
        </w:r>
      </w:ins>
      <w:r w:rsidR="003A118B" w:rsidRPr="00FC386E">
        <w:t xml:space="preserve"> par analyse auto</w:t>
      </w:r>
      <w:r w:rsidR="00A11981">
        <w:t xml:space="preserve">matique d’image à l’Optomachine </w:t>
      </w:r>
      <w:r w:rsidR="00A11981" w:rsidRPr="00A11981">
        <w:rPr>
          <w:color w:val="FF0000"/>
        </w:rPr>
        <w:t>(</w:t>
      </w:r>
      <w:proofErr w:type="spellStart"/>
      <w:r w:rsidR="00A11981" w:rsidRPr="00A11981">
        <w:rPr>
          <w:color w:val="FF0000"/>
        </w:rPr>
        <w:t>ref</w:t>
      </w:r>
      <w:proofErr w:type="spellEnd"/>
      <w:r w:rsidR="00A11981" w:rsidRPr="00A11981">
        <w:rPr>
          <w:color w:val="FF0000"/>
        </w:rPr>
        <w:t>)</w:t>
      </w:r>
      <w:r w:rsidR="00A11981">
        <w:t>.</w:t>
      </w:r>
      <w:r w:rsidR="003A118B" w:rsidRPr="0045079B">
        <w:rPr>
          <w:color w:val="FF0000"/>
        </w:rPr>
        <w:t xml:space="preserve"> </w:t>
      </w:r>
      <w:r w:rsidR="003A118B" w:rsidRPr="00FC386E">
        <w:t>Une centaine d’indicateurs sont disponibles, notamment sa surface (en mm²)</w:t>
      </w:r>
      <w:r w:rsidR="003A118B">
        <w:t xml:space="preserve"> et le </w:t>
      </w:r>
      <w:commentRangeStart w:id="207"/>
      <w:r w:rsidR="003A118B">
        <w:t>PMG</w:t>
      </w:r>
      <w:commentRangeEnd w:id="207"/>
      <w:r w:rsidR="00E623B7">
        <w:rPr>
          <w:rStyle w:val="Marquedecommentaire"/>
          <w:rFonts w:asciiTheme="minorHAnsi" w:eastAsiaTheme="minorHAnsi" w:hAnsiTheme="minorHAnsi" w:cstheme="minorBidi"/>
          <w:lang w:eastAsia="en-US"/>
        </w:rPr>
        <w:commentReference w:id="207"/>
      </w:r>
      <w:r w:rsidR="003A118B" w:rsidRPr="00FC386E">
        <w:t xml:space="preserve">. Cette surface est appelée "taille du grain" dans la suite du rapport. </w:t>
      </w:r>
    </w:p>
    <w:p w14:paraId="79DBDA57" w14:textId="4BD97A0C" w:rsidR="00614EC0" w:rsidRPr="001E07CB" w:rsidRDefault="003A118B" w:rsidP="00614EC0">
      <w:r>
        <w:t xml:space="preserve"> </w:t>
      </w:r>
      <w:commentRangeStart w:id="208"/>
      <w:del w:id="209" w:author="Jacques DAVID" w:date="2023-08-31T08:18:00Z">
        <w:r w:rsidR="00614EC0" w:rsidRPr="001E07CB" w:rsidDel="00E623B7">
          <w:delText xml:space="preserve">Il y a au </w:delText>
        </w:r>
      </w:del>
      <w:ins w:id="210" w:author="Jacques DAVID" w:date="2023-08-31T08:18:00Z">
        <w:r w:rsidR="00E623B7">
          <w:t>A</w:t>
        </w:r>
        <w:r w:rsidR="00E623B7" w:rsidRPr="001E07CB">
          <w:t xml:space="preserve">u </w:t>
        </w:r>
      </w:ins>
      <w:r w:rsidR="00614EC0" w:rsidRPr="001E07CB">
        <w:t>total 12 micro parcelles</w:t>
      </w:r>
      <w:ins w:id="211" w:author="Jacques DAVID" w:date="2023-08-31T08:18:00Z">
        <w:r w:rsidR="00E623B7">
          <w:t xml:space="preserve">, </w:t>
        </w:r>
      </w:ins>
      <w:del w:id="212" w:author="Jacques DAVID" w:date="2023-08-31T08:18:00Z">
        <w:r w:rsidR="00614EC0" w:rsidRPr="001E07CB" w:rsidDel="00E623B7">
          <w:delText xml:space="preserve"> dans lesquelles </w:delText>
        </w:r>
      </w:del>
      <w:ins w:id="213" w:author="Jacques DAVID" w:date="2023-08-31T08:18:00Z">
        <w:r w:rsidR="00E623B7">
          <w:t xml:space="preserve">donc </w:t>
        </w:r>
      </w:ins>
      <w:r w:rsidR="00614EC0" w:rsidRPr="001E07CB">
        <w:t xml:space="preserve">3 répétitions de chaque traitement </w:t>
      </w:r>
      <w:ins w:id="214" w:author="Jacques DAVID" w:date="2023-08-31T08:18:00Z">
        <w:r w:rsidR="00E623B7">
          <w:t xml:space="preserve">(G, M, P , T) </w:t>
        </w:r>
      </w:ins>
      <w:r w:rsidR="00614EC0" w:rsidRPr="001E07CB">
        <w:t xml:space="preserve">ont été </w:t>
      </w:r>
      <w:del w:id="215" w:author="Jacques DAVID" w:date="2023-08-31T08:18:00Z">
        <w:r w:rsidR="00614EC0" w:rsidRPr="001E07CB" w:rsidDel="00E623B7">
          <w:delText xml:space="preserve">placées </w:delText>
        </w:r>
      </w:del>
      <w:ins w:id="216" w:author="Jacques DAVID" w:date="2023-08-31T08:18:00Z">
        <w:r w:rsidR="00E623B7">
          <w:t xml:space="preserve">disposées </w:t>
        </w:r>
      </w:ins>
      <w:r w:rsidR="00614EC0" w:rsidRPr="001E07CB">
        <w:t>au hasard.</w:t>
      </w:r>
      <w:commentRangeEnd w:id="208"/>
      <w:r w:rsidR="00614EC0" w:rsidRPr="001E07CB">
        <w:commentReference w:id="208"/>
      </w:r>
      <w:r w:rsidR="00614EC0">
        <w:t xml:space="preserve"> Les micro-parcelles étaient organisées en passages</w:t>
      </w:r>
      <w:ins w:id="217" w:author="Jacques DAVID" w:date="2023-08-31T08:18:00Z">
        <w:r w:rsidR="00E623B7">
          <w:t xml:space="preserve"> (Pas)</w:t>
        </w:r>
      </w:ins>
      <w:r w:rsidR="00614EC0">
        <w:t xml:space="preserve"> et en planches </w:t>
      </w:r>
      <w:ins w:id="218" w:author="Jacques DAVID" w:date="2023-08-31T08:19:00Z">
        <w:r w:rsidR="00E623B7">
          <w:t xml:space="preserve">(Pl) </w:t>
        </w:r>
      </w:ins>
      <w:r w:rsidR="00614EC0">
        <w:t>(qui correspondaient à des coordonnées spatiales)</w:t>
      </w:r>
      <w:r w:rsidR="00B91FA6">
        <w:t>.</w:t>
      </w:r>
      <w:r w:rsidR="00614EC0">
        <w:t xml:space="preserve"> </w:t>
      </w:r>
      <w:del w:id="219" w:author="Jacques DAVID" w:date="2023-08-31T08:19:00Z">
        <w:r w:rsidR="00B91FA6" w:rsidDel="00E623B7">
          <w:delText>C</w:delText>
        </w:r>
        <w:r w:rsidR="00614EC0" w:rsidDel="00E623B7">
          <w:delText xml:space="preserve">haque </w:delText>
        </w:r>
        <w:r w:rsidR="00B91FA6" w:rsidDel="00E623B7">
          <w:delText>modalité de sélection</w:delText>
        </w:r>
        <w:r w:rsidR="00614EC0" w:rsidDel="00E623B7">
          <w:delText xml:space="preserve"> était</w:delText>
        </w:r>
        <w:r w:rsidR="00B91FA6" w:rsidDel="00E623B7">
          <w:delText xml:space="preserve"> donc</w:delText>
        </w:r>
        <w:r w:rsidR="00614EC0" w:rsidDel="00E623B7">
          <w:delText xml:space="preserve"> repérée par son numéro de passage et de planche. </w:delText>
        </w:r>
      </w:del>
    </w:p>
    <w:p w14:paraId="23AF4754" w14:textId="3175E383" w:rsidR="003B4665" w:rsidRDefault="003B4665" w:rsidP="003B4665"/>
    <w:p w14:paraId="12A5E745" w14:textId="3F923D94" w:rsidR="00656B99" w:rsidRPr="003B4665" w:rsidRDefault="00656B99" w:rsidP="00656B99">
      <w:pPr>
        <w:pStyle w:val="Titre3"/>
      </w:pPr>
      <w:bookmarkStart w:id="220" w:name="_Toc144300103"/>
      <w:r>
        <w:lastRenderedPageBreak/>
        <w:t xml:space="preserve">Dispositif de sélection </w:t>
      </w:r>
      <w:commentRangeStart w:id="221"/>
      <w:r>
        <w:t>in silico</w:t>
      </w:r>
      <w:bookmarkEnd w:id="220"/>
      <w:commentRangeEnd w:id="221"/>
      <w:r w:rsidR="00E623B7">
        <w:rPr>
          <w:rStyle w:val="Marquedecommentaire"/>
          <w:rFonts w:asciiTheme="minorHAnsi" w:eastAsiaTheme="minorHAnsi" w:hAnsiTheme="minorHAnsi" w:cstheme="minorBidi"/>
          <w:b w:val="0"/>
          <w:bCs w:val="0"/>
          <w:i w:val="0"/>
          <w:lang w:eastAsia="en-US"/>
        </w:rPr>
        <w:commentReference w:id="221"/>
      </w:r>
    </w:p>
    <w:p w14:paraId="21227EA1" w14:textId="7315BCB0" w:rsidR="00B8212D" w:rsidRDefault="00200FF6" w:rsidP="001E07CB">
      <w:del w:id="222" w:author="Jacques DAVID" w:date="2023-08-31T08:19:00Z">
        <w:r w:rsidDel="00E623B7">
          <w:delText>Un autre</w:delText>
        </w:r>
      </w:del>
      <w:ins w:id="223" w:author="Jacques DAVID" w:date="2023-08-31T08:19:00Z">
        <w:r w:rsidR="00E623B7">
          <w:t>Le second</w:t>
        </w:r>
      </w:ins>
      <w:r>
        <w:t xml:space="preserve"> dispositif</w:t>
      </w:r>
      <w:r w:rsidR="001E07CB" w:rsidRPr="001E07CB">
        <w:t xml:space="preserve"> </w:t>
      </w:r>
      <w:r>
        <w:t>a été mis en place</w:t>
      </w:r>
      <w:r w:rsidR="001E07CB" w:rsidRPr="001E07CB">
        <w:t xml:space="preserve"> au bâtiment ARCAD (10 rue Arthur Young, 34000,</w:t>
      </w:r>
      <w:r>
        <w:t xml:space="preserve"> Montpellier, France). </w:t>
      </w:r>
      <w:del w:id="224" w:author="Jacques DAVID" w:date="2023-08-31T08:19:00Z">
        <w:r w:rsidDel="00E623B7">
          <w:delText xml:space="preserve">Pour ce </w:delText>
        </w:r>
        <w:r w:rsidR="001A47AF" w:rsidDel="00E623B7">
          <w:delText>dispositif</w:delText>
        </w:r>
        <w:r w:rsidDel="00E623B7">
          <w:delText>,</w:delText>
        </w:r>
        <w:r w:rsidR="001E07CB" w:rsidRPr="001E07CB" w:rsidDel="00E623B7">
          <w:delText xml:space="preserve"> 6</w:delText>
        </w:r>
      </w:del>
      <w:ins w:id="225" w:author="Jacques DAVID" w:date="2023-08-31T08:19:00Z">
        <w:r w:rsidR="00E623B7">
          <w:t>Six</w:t>
        </w:r>
      </w:ins>
      <w:r w:rsidR="001E07CB" w:rsidRPr="001E07CB">
        <w:t xml:space="preserve"> bacs de 1 mètre carré ont été semés avec </w:t>
      </w:r>
      <w:del w:id="226" w:author="Jacques DAVID" w:date="2023-08-31T08:20:00Z">
        <w:r w:rsidR="001E07CB" w:rsidRPr="001E07CB" w:rsidDel="00E623B7">
          <w:delText xml:space="preserve">les </w:delText>
        </w:r>
      </w:del>
      <w:r w:rsidR="001E07CB" w:rsidRPr="001E07CB">
        <w:t>180 lignées EPO</w:t>
      </w:r>
      <w:ins w:id="227" w:author="Jacques DAVID" w:date="2023-08-31T08:20:00Z">
        <w:r w:rsidR="00E623B7">
          <w:t xml:space="preserve"> fixées</w:t>
        </w:r>
      </w:ins>
      <w:r w:rsidR="001E07CB" w:rsidRPr="001E07CB">
        <w:t xml:space="preserve">. </w:t>
      </w:r>
      <w:r w:rsidR="00B8212D">
        <w:t>Pour cha</w:t>
      </w:r>
      <w:ins w:id="228" w:author="Jacques DAVID" w:date="2023-08-31T08:20:00Z">
        <w:r w:rsidR="00E623B7">
          <w:t xml:space="preserve">que </w:t>
        </w:r>
      </w:ins>
      <w:del w:id="229" w:author="Jacques DAVID" w:date="2023-08-31T08:20:00Z">
        <w:r w:rsidR="00B8212D" w:rsidDel="00E623B7">
          <w:delText xml:space="preserve">cune de ces </w:delText>
        </w:r>
      </w:del>
      <w:r w:rsidR="00B8212D">
        <w:t xml:space="preserve">lignées, </w:t>
      </w:r>
      <w:del w:id="230" w:author="Jacques DAVID" w:date="2023-08-31T08:20:00Z">
        <w:r w:rsidR="00B8212D" w:rsidDel="00E623B7">
          <w:delText xml:space="preserve">des lots de </w:delText>
        </w:r>
      </w:del>
      <w:r w:rsidR="00B8212D">
        <w:t>12 grains ont été choisis pour participer au semis. Sur chaque grain, deux spectres NIRS ont été acquis par ASD</w:t>
      </w:r>
      <w:r w:rsidR="007E0833">
        <w:t xml:space="preserve"> (</w:t>
      </w:r>
      <w:r w:rsidR="007E0833" w:rsidRPr="007E0833">
        <w:t xml:space="preserve">Spectromètre </w:t>
      </w:r>
      <w:proofErr w:type="spellStart"/>
      <w:r w:rsidR="007E0833" w:rsidRPr="007E0833">
        <w:t>Fieldspec</w:t>
      </w:r>
      <w:proofErr w:type="spellEnd"/>
      <w:r w:rsidR="007E0833" w:rsidRPr="007E0833">
        <w:t xml:space="preserve"> 2500© (</w:t>
      </w:r>
      <w:proofErr w:type="spellStart"/>
      <w:r w:rsidR="007E0833" w:rsidRPr="007E0833">
        <w:t>Analytical</w:t>
      </w:r>
      <w:proofErr w:type="spellEnd"/>
      <w:r w:rsidR="007E0833" w:rsidRPr="007E0833">
        <w:t xml:space="preserve"> Spectral </w:t>
      </w:r>
      <w:proofErr w:type="spellStart"/>
      <w:r w:rsidR="007E0833" w:rsidRPr="007E0833">
        <w:t>Devices</w:t>
      </w:r>
      <w:proofErr w:type="spellEnd"/>
      <w:r w:rsidR="007E0833" w:rsidRPr="007E0833">
        <w:t>, Inc. (ASD), Boulder, CO, USA) utilisé en réflexion avec une fibre bifurquée de 3 mm de diamètre</w:t>
      </w:r>
      <w:r w:rsidR="007E0833">
        <w:t>)</w:t>
      </w:r>
      <w:r w:rsidR="00B8212D">
        <w:t xml:space="preserve">, </w:t>
      </w:r>
      <w:r w:rsidR="00FC386E" w:rsidRPr="00FC386E">
        <w:t>et ses traits morphologiques ont été mesurés par analyse auto</w:t>
      </w:r>
      <w:r w:rsidR="0045079B">
        <w:t>matique d’image à l’Optomachine.</w:t>
      </w:r>
      <w:r w:rsidR="006A0B0F" w:rsidRPr="001A47AF">
        <w:rPr>
          <w:color w:val="FF0000"/>
        </w:rPr>
        <w:t xml:space="preserve"> </w:t>
      </w:r>
      <w:del w:id="231" w:author="Jacques DAVID" w:date="2023-08-31T08:21:00Z">
        <w:r w:rsidR="006A0B0F" w:rsidRPr="00FC386E" w:rsidDel="00E623B7">
          <w:delText>Une</w:delText>
        </w:r>
        <w:r w:rsidR="00FC386E" w:rsidRPr="00FC386E" w:rsidDel="00E623B7">
          <w:delText xml:space="preserve"> centaine d’indicateurs sont disponibles, notamment sa </w:delText>
        </w:r>
      </w:del>
      <w:ins w:id="232" w:author="Jacques DAVID" w:date="2023-08-31T08:21:00Z">
        <w:r w:rsidR="00E623B7">
          <w:t xml:space="preserve">La </w:t>
        </w:r>
      </w:ins>
      <w:r w:rsidR="00FC386E" w:rsidRPr="00FC386E">
        <w:t>surface (en mm²)</w:t>
      </w:r>
      <w:r w:rsidR="006F53D3">
        <w:t xml:space="preserve"> et le PMG</w:t>
      </w:r>
      <w:ins w:id="233" w:author="Jacques DAVID" w:date="2023-08-31T08:21:00Z">
        <w:r w:rsidR="00E623B7">
          <w:t xml:space="preserve"> ont été utilisés</w:t>
        </w:r>
      </w:ins>
      <w:r w:rsidR="00FC386E" w:rsidRPr="00FC386E">
        <w:t xml:space="preserve">. </w:t>
      </w:r>
      <w:del w:id="234" w:author="Jacques DAVID" w:date="2023-08-31T08:21:00Z">
        <w:r w:rsidR="00FC386E" w:rsidRPr="00FC386E" w:rsidDel="00E623B7">
          <w:delText xml:space="preserve">Cette </w:delText>
        </w:r>
      </w:del>
      <w:ins w:id="235" w:author="Jacques DAVID" w:date="2023-08-31T08:21:00Z">
        <w:r w:rsidR="00E623B7">
          <w:t xml:space="preserve">La </w:t>
        </w:r>
      </w:ins>
      <w:r w:rsidR="00FC386E" w:rsidRPr="00FC386E">
        <w:t>surface est appelée "taille du grain"</w:t>
      </w:r>
      <w:ins w:id="236" w:author="Jacques DAVID" w:date="2023-08-31T08:21:00Z">
        <w:r w:rsidR="00E623B7">
          <w:t xml:space="preserve"> (TG ?) </w:t>
        </w:r>
      </w:ins>
      <w:r w:rsidR="00FC386E" w:rsidRPr="00FC386E">
        <w:t xml:space="preserve"> </w:t>
      </w:r>
      <w:proofErr w:type="gramStart"/>
      <w:r w:rsidR="00FC386E" w:rsidRPr="00FC386E">
        <w:t>dans</w:t>
      </w:r>
      <w:proofErr w:type="gramEnd"/>
      <w:r w:rsidR="00FC386E" w:rsidRPr="00FC386E">
        <w:t xml:space="preserve"> la suite du rapport. </w:t>
      </w:r>
    </w:p>
    <w:p w14:paraId="23A58C0B" w14:textId="05E3BF8F" w:rsidR="001E07CB" w:rsidRPr="001E07CB" w:rsidRDefault="001E07CB" w:rsidP="001E07CB">
      <w:r w:rsidRPr="001E07CB">
        <w:t>Dans chaque bac, 208 grains ont été semées (13 lignes et 16 colonnes) en répartissant au hasard les génotypes.</w:t>
      </w:r>
      <w:ins w:id="237" w:author="Jacques DAVID" w:date="2023-08-31T08:21:00Z">
        <w:r w:rsidR="00E623B7">
          <w:t xml:space="preserve"> (</w:t>
        </w:r>
        <w:proofErr w:type="gramStart"/>
        <w:r w:rsidR="00E623B7">
          <w:t>photo</w:t>
        </w:r>
        <w:proofErr w:type="gramEnd"/>
        <w:r w:rsidR="00E623B7">
          <w:t xml:space="preserve"> ?) </w:t>
        </w:r>
      </w:ins>
      <w:r w:rsidRPr="001E07CB">
        <w:t xml:space="preserve"> </w:t>
      </w:r>
      <w:r w:rsidR="008B0361">
        <w:t>I</w:t>
      </w:r>
      <w:r w:rsidR="008B0361" w:rsidRPr="008B0361">
        <w:t>l s’agit d’un plan complet équilibré, chaque génotype est semé</w:t>
      </w:r>
      <w:r w:rsidR="008B0361">
        <w:t xml:space="preserve"> au moins une fois dans chaque b</w:t>
      </w:r>
      <w:r w:rsidR="008B0361" w:rsidRPr="008B0361">
        <w:t>ac</w:t>
      </w:r>
      <w:r w:rsidR="00532AB8">
        <w:t xml:space="preserve"> et la position </w:t>
      </w:r>
      <w:ins w:id="238" w:author="Jacques DAVID" w:date="2023-08-31T08:21:00Z">
        <w:r w:rsidR="00E623B7">
          <w:t xml:space="preserve">aléatoire </w:t>
        </w:r>
      </w:ins>
      <w:r w:rsidR="00532AB8">
        <w:t>de chaque</w:t>
      </w:r>
      <w:r w:rsidR="00532AB8" w:rsidRPr="001E07CB">
        <w:t xml:space="preserve"> </w:t>
      </w:r>
      <w:del w:id="239" w:author="Jacques DAVID" w:date="2023-08-31T08:22:00Z">
        <w:r w:rsidR="00532AB8" w:rsidRPr="001E07CB" w:rsidDel="00E623B7">
          <w:delText xml:space="preserve">génotype </w:delText>
        </w:r>
      </w:del>
      <w:ins w:id="240" w:author="Jacques DAVID" w:date="2023-08-31T08:22:00Z">
        <w:r w:rsidR="00E623B7">
          <w:t>grain</w:t>
        </w:r>
        <w:r w:rsidR="00E623B7" w:rsidRPr="001E07CB">
          <w:t xml:space="preserve"> </w:t>
        </w:r>
      </w:ins>
      <w:r w:rsidR="00532AB8" w:rsidRPr="001E07CB">
        <w:t>dans le bac</w:t>
      </w:r>
      <w:r w:rsidR="00532AB8">
        <w:t xml:space="preserve"> est connue</w:t>
      </w:r>
      <w:r w:rsidR="008B0361" w:rsidRPr="008B0361">
        <w:t>. Pour r</w:t>
      </w:r>
      <w:r w:rsidR="008B0361">
        <w:t>especter les distances de semis</w:t>
      </w:r>
      <w:ins w:id="241" w:author="Jacques DAVID" w:date="2023-08-31T08:22:00Z">
        <w:r w:rsidR="00E623B7">
          <w:t>,</w:t>
        </w:r>
      </w:ins>
      <w:r w:rsidR="008B0361">
        <w:t xml:space="preserve"> l</w:t>
      </w:r>
      <w:r w:rsidR="008B0361" w:rsidRPr="008B0361">
        <w:t xml:space="preserve">es grains ont été collés </w:t>
      </w:r>
      <w:ins w:id="242" w:author="Jacques DAVID" w:date="2023-08-31T08:22:00Z">
        <w:r w:rsidR="00E623B7">
          <w:t xml:space="preserve">avant semis </w:t>
        </w:r>
      </w:ins>
      <w:del w:id="243" w:author="Jacques DAVID" w:date="2023-08-31T08:22:00Z">
        <w:r w:rsidR="008B0361" w:rsidRPr="008B0361" w:rsidDel="00E623B7">
          <w:delText xml:space="preserve">à </w:delText>
        </w:r>
      </w:del>
      <w:r w:rsidR="008B0361" w:rsidRPr="008B0361">
        <w:t>sur une bande de papier facilement dégradable avec un empois d’amidon fabriqué à partir de farine</w:t>
      </w:r>
      <w:r w:rsidR="008B0361">
        <w:t>.</w:t>
      </w:r>
      <w:r w:rsidR="00225D2E">
        <w:t xml:space="preserve"> Le semis a été fait le 6 janvier 2023. Un autre semis de rattrapage a été réalisé le 17 février 2023 pour remplace</w:t>
      </w:r>
      <w:r w:rsidR="00A42DF4">
        <w:t xml:space="preserve">r les défauts de germination. </w:t>
      </w:r>
      <w:r w:rsidR="00B8212D">
        <w:t xml:space="preserve">En moyenne, 7 grains par </w:t>
      </w:r>
      <w:del w:id="244" w:author="Jacques DAVID" w:date="2023-08-31T08:22:00Z">
        <w:r w:rsidR="00B8212D" w:rsidDel="00E623B7">
          <w:delText xml:space="preserve">lot </w:delText>
        </w:r>
      </w:del>
      <w:ins w:id="245" w:author="Jacques DAVID" w:date="2023-08-31T08:22:00Z">
        <w:r w:rsidR="00E623B7">
          <w:t xml:space="preserve">génotype </w:t>
        </w:r>
      </w:ins>
      <w:r w:rsidR="00B8212D">
        <w:t>ont été semés</w:t>
      </w:r>
      <w:del w:id="246" w:author="Jacques DAVID" w:date="2023-08-31T08:23:00Z">
        <w:r w:rsidR="00B8212D" w:rsidDel="00E623B7">
          <w:delText xml:space="preserve"> (il y avait plus de grains dans les lots que de place disponible dans les bacs)</w:delText>
        </w:r>
      </w:del>
      <w:r w:rsidR="00B8212D">
        <w:t>.</w:t>
      </w:r>
      <w:r w:rsidR="00C17C7C">
        <w:t xml:space="preserve"> </w:t>
      </w:r>
      <w:r w:rsidR="00A42DF4">
        <w:t xml:space="preserve">Semer aléatoirement les </w:t>
      </w:r>
      <w:del w:id="247" w:author="Jacques DAVID" w:date="2023-08-31T08:23:00Z">
        <w:r w:rsidR="00A42DF4" w:rsidDel="00E623B7">
          <w:delText>génotypes</w:delText>
        </w:r>
        <w:r w:rsidR="00234CB8" w:rsidDel="00E623B7">
          <w:delText xml:space="preserve"> </w:delText>
        </w:r>
      </w:del>
      <w:ins w:id="248" w:author="Jacques DAVID" w:date="2023-08-31T08:23:00Z">
        <w:r w:rsidR="00E623B7">
          <w:t xml:space="preserve">grain </w:t>
        </w:r>
      </w:ins>
      <w:r w:rsidR="00234CB8">
        <w:t>complique</w:t>
      </w:r>
      <w:r w:rsidR="00715C06">
        <w:t xml:space="preserve"> l’acquisition des données mais permet d’obtenir les valeurs </w:t>
      </w:r>
      <w:ins w:id="249" w:author="Jacques DAVID" w:date="2023-08-31T08:23:00Z">
        <w:r w:rsidR="00E623B7">
          <w:t xml:space="preserve">génétique </w:t>
        </w:r>
      </w:ins>
      <w:r w:rsidR="00715C06">
        <w:t>des génotypes en population, et non en monoculture ou avec un nombre restreint de voisin</w:t>
      </w:r>
      <w:ins w:id="250" w:author="Jacques DAVID" w:date="2023-08-31T08:23:00Z">
        <w:r w:rsidR="00E623B7">
          <w:t xml:space="preserve">s </w:t>
        </w:r>
      </w:ins>
      <w:del w:id="251" w:author="Jacques DAVID" w:date="2023-08-31T08:23:00Z">
        <w:r w:rsidR="00715C06" w:rsidDel="00E623B7">
          <w:delText xml:space="preserve"> (comme ce serait le cas si on avait semé les génotypes en lignes</w:delText>
        </w:r>
      </w:del>
      <w:r w:rsidR="00715C06">
        <w:t>)</w:t>
      </w:r>
      <w:r w:rsidR="00F563B2">
        <w:t xml:space="preserve">. </w:t>
      </w:r>
      <w:del w:id="252" w:author="Jacques DAVID" w:date="2023-08-31T08:24:00Z">
        <w:r w:rsidR="00F563B2" w:rsidDel="00E623B7">
          <w:delText>Cela permet également d’observer l’ensemble des génotypes</w:delText>
        </w:r>
        <w:r w:rsidR="00A64097" w:rsidDel="00E623B7">
          <w:delText xml:space="preserve"> au moins une fois</w:delText>
        </w:r>
        <w:r w:rsidR="00F563B2" w:rsidDel="00E623B7">
          <w:delText xml:space="preserve"> dans chaque bac.</w:delText>
        </w:r>
        <w:r w:rsidR="000E2F77" w:rsidDel="00E623B7">
          <w:delText xml:space="preserve"> </w:delText>
        </w:r>
      </w:del>
      <w:r w:rsidR="00A62280" w:rsidRPr="00A62280">
        <w:t>Enfin, pour simuler un env</w:t>
      </w:r>
      <w:r w:rsidR="002E6299">
        <w:t>ironnement limité en ressources</w:t>
      </w:r>
      <w:ins w:id="253" w:author="Jacques DAVID" w:date="2023-08-31T08:24:00Z">
        <w:r w:rsidR="00E623B7">
          <w:t>,</w:t>
        </w:r>
      </w:ins>
      <w:r w:rsidR="00A62280" w:rsidRPr="00A62280">
        <w:t xml:space="preserve"> chaque bac n’a reçu que 30 unités d’azote (</w:t>
      </w:r>
      <w:r w:rsidR="00A62280" w:rsidRPr="00A62280">
        <w:rPr>
          <w:color w:val="FF0000"/>
        </w:rPr>
        <w:t>à quel moment, voir Aline</w:t>
      </w:r>
      <w:r w:rsidR="00A62280" w:rsidRPr="00A62280">
        <w:t xml:space="preserve">), </w:t>
      </w:r>
      <w:r w:rsidR="002E6299">
        <w:t xml:space="preserve">et les traitements </w:t>
      </w:r>
      <w:r w:rsidR="00A62280" w:rsidRPr="00A62280">
        <w:t xml:space="preserve">ont été </w:t>
      </w:r>
      <w:r w:rsidR="002E3DD4" w:rsidRPr="00A62280">
        <w:t>réduits</w:t>
      </w:r>
      <w:r w:rsidR="00A62280" w:rsidRPr="00A62280">
        <w:t xml:space="preserve"> au minimum (un seul traitement contre l</w:t>
      </w:r>
      <w:r w:rsidR="004C4CA8">
        <w:t>’</w:t>
      </w:r>
      <w:r w:rsidR="00532AB8">
        <w:t>oïdi</w:t>
      </w:r>
      <w:r w:rsidR="00532AB8" w:rsidRPr="00A62280">
        <w:t>um</w:t>
      </w:r>
      <w:ins w:id="254" w:author="Jacques DAVID" w:date="2023-08-31T08:24:00Z">
        <w:r w:rsidR="00E623B7">
          <w:t xml:space="preserve">, date </w:t>
        </w:r>
        <w:proofErr w:type="gramStart"/>
        <w:r w:rsidR="00E623B7">
          <w:t>voir</w:t>
        </w:r>
        <w:proofErr w:type="gramEnd"/>
        <w:r w:rsidR="00E623B7">
          <w:t xml:space="preserve"> Hélène</w:t>
        </w:r>
      </w:ins>
      <w:r w:rsidR="002E3DD4">
        <w:t xml:space="preserve">). </w:t>
      </w:r>
    </w:p>
    <w:p w14:paraId="20FA53AC" w14:textId="77777777" w:rsidR="001E07CB" w:rsidRPr="001E07CB" w:rsidRDefault="001E07CB" w:rsidP="001E07CB"/>
    <w:p w14:paraId="4EE28FD0" w14:textId="77777777" w:rsidR="001E07CB" w:rsidRPr="001E07CB" w:rsidRDefault="001E07CB" w:rsidP="001E07CB"/>
    <w:p w14:paraId="64B410AD" w14:textId="7334DA60" w:rsidR="001E07CB" w:rsidRDefault="001E07CB" w:rsidP="001E07CB">
      <w:pPr>
        <w:pStyle w:val="Titre2"/>
      </w:pPr>
      <w:bookmarkStart w:id="255" w:name="_Toc144300104"/>
      <w:proofErr w:type="spellStart"/>
      <w:r>
        <w:t>Phénotypage</w:t>
      </w:r>
      <w:bookmarkEnd w:id="255"/>
      <w:proofErr w:type="spellEnd"/>
    </w:p>
    <w:p w14:paraId="4DAA8E7C" w14:textId="4EE8CF8E" w:rsidR="00B63499" w:rsidRDefault="00B63499" w:rsidP="00B63499">
      <w:r>
        <w:t xml:space="preserve">Dans le dispositif de sélection réelle, les deux rangs centraux de chaque micro-parcelle ont été récoltés. Dans cette récolte, 30 </w:t>
      </w:r>
      <w:del w:id="256" w:author="Jacques DAVID" w:date="2023-08-31T08:24:00Z">
        <w:r w:rsidDel="00E64F95">
          <w:delText xml:space="preserve">plantes </w:delText>
        </w:r>
      </w:del>
      <w:ins w:id="257" w:author="Jacques DAVID" w:date="2023-08-31T08:24:00Z">
        <w:r w:rsidR="00E64F95">
          <w:t xml:space="preserve">tiges </w:t>
        </w:r>
      </w:ins>
      <w:r>
        <w:t>ont été choisies aléatoirement</w:t>
      </w:r>
      <w:ins w:id="258" w:author="Jacques DAVID" w:date="2023-08-31T08:25:00Z">
        <w:r w:rsidR="00E64F95">
          <w:t xml:space="preserve"> mais en les espaçant pour ne pas prendre plusieurs tiges de la même plante</w:t>
        </w:r>
      </w:ins>
      <w:r>
        <w:t xml:space="preserve"> et les traits suivants ont été mesurés :</w:t>
      </w:r>
    </w:p>
    <w:p w14:paraId="7A1008BC" w14:textId="6D0BF8E8" w:rsidR="0085691E" w:rsidRDefault="0085691E" w:rsidP="00542B2D">
      <w:pPr>
        <w:pStyle w:val="Paragraphedeliste"/>
        <w:numPr>
          <w:ilvl w:val="0"/>
          <w:numId w:val="15"/>
        </w:numPr>
      </w:pPr>
      <w:r>
        <w:t xml:space="preserve">Hauteur du brin </w:t>
      </w:r>
      <w:r w:rsidRPr="0085691E">
        <w:t>entre la base de la tige et la pointe</w:t>
      </w:r>
      <w:r>
        <w:t xml:space="preserve"> </w:t>
      </w:r>
      <w:r w:rsidRPr="0085691E">
        <w:t>de l’épi</w:t>
      </w:r>
      <w:r>
        <w:t xml:space="preserve"> en cm (</w:t>
      </w:r>
      <w:r w:rsidR="00FC2106">
        <w:t>H</w:t>
      </w:r>
      <w:r>
        <w:t>)</w:t>
      </w:r>
      <w:ins w:id="259" w:author="Jacques DAVID" w:date="2023-08-31T08:25:00Z">
        <w:r w:rsidR="00E64F95">
          <w:t xml:space="preserve">, </w:t>
        </w:r>
        <w:r w:rsidR="00E64F95">
          <w:rPr>
            <w:rStyle w:val="Marquedecommentaire"/>
            <w:rFonts w:asciiTheme="minorHAnsi" w:eastAsiaTheme="minorHAnsi" w:hAnsiTheme="minorHAnsi" w:cstheme="minorBidi"/>
            <w:lang w:eastAsia="en-US"/>
          </w:rPr>
          <w:commentReference w:id="260"/>
        </w:r>
      </w:ins>
    </w:p>
    <w:p w14:paraId="542C12ED" w14:textId="3AEDC883" w:rsidR="0085691E" w:rsidRDefault="0085691E" w:rsidP="00542B2D">
      <w:pPr>
        <w:pStyle w:val="Paragraphedeliste"/>
        <w:numPr>
          <w:ilvl w:val="0"/>
          <w:numId w:val="15"/>
        </w:numPr>
      </w:pPr>
      <w:r>
        <w:t xml:space="preserve">Taux de protéine des grains </w:t>
      </w:r>
      <w:r w:rsidR="00677BE8">
        <w:t xml:space="preserve">en % de la masse </w:t>
      </w:r>
      <w:r>
        <w:t>(par NIRS des grains épi par épi) (TPG)</w:t>
      </w:r>
    </w:p>
    <w:p w14:paraId="39DEE70A" w14:textId="48C091C4" w:rsidR="0085691E" w:rsidRDefault="0085691E" w:rsidP="00542B2D">
      <w:pPr>
        <w:pStyle w:val="Paragraphedeliste"/>
        <w:numPr>
          <w:ilvl w:val="0"/>
          <w:numId w:val="15"/>
        </w:numPr>
      </w:pPr>
      <w:r>
        <w:t>PMG</w:t>
      </w:r>
    </w:p>
    <w:p w14:paraId="37523569" w14:textId="1FD9EC22" w:rsidR="0085691E" w:rsidRDefault="0085691E" w:rsidP="00542B2D">
      <w:pPr>
        <w:pStyle w:val="Paragraphedeliste"/>
        <w:numPr>
          <w:ilvl w:val="0"/>
          <w:numId w:val="15"/>
        </w:numPr>
      </w:pPr>
      <w:r>
        <w:lastRenderedPageBreak/>
        <w:t>Nombre d’épillets (</w:t>
      </w:r>
      <w:proofErr w:type="spellStart"/>
      <w:r>
        <w:t>NbE</w:t>
      </w:r>
      <w:proofErr w:type="spellEnd"/>
      <w:r>
        <w:t>)</w:t>
      </w:r>
    </w:p>
    <w:p w14:paraId="06449E76" w14:textId="6DC933DB" w:rsidR="00FC2106" w:rsidRDefault="00FC2106" w:rsidP="00542B2D">
      <w:pPr>
        <w:pStyle w:val="Paragraphedeliste"/>
        <w:numPr>
          <w:ilvl w:val="0"/>
          <w:numId w:val="15"/>
        </w:numPr>
      </w:pPr>
      <w:r>
        <w:t>Nombre de grains par épi (NGE)</w:t>
      </w:r>
    </w:p>
    <w:p w14:paraId="35172135" w14:textId="3D705810" w:rsidR="0085691E" w:rsidRDefault="0085691E" w:rsidP="00542B2D">
      <w:pPr>
        <w:pStyle w:val="Paragraphedeliste"/>
        <w:numPr>
          <w:ilvl w:val="0"/>
          <w:numId w:val="15"/>
        </w:numPr>
      </w:pPr>
      <w:r>
        <w:t>Taille individuelle de chaque grain</w:t>
      </w:r>
      <w:r w:rsidR="00C50405">
        <w:t xml:space="preserve"> en mm²</w:t>
      </w:r>
      <w:r>
        <w:t xml:space="preserve"> (TIG)</w:t>
      </w:r>
      <w:r w:rsidR="00C50405">
        <w:t xml:space="preserve"> par mesure Optomachine</w:t>
      </w:r>
    </w:p>
    <w:p w14:paraId="5361CB50" w14:textId="39AEF24F" w:rsidR="0085691E" w:rsidRDefault="0085691E" w:rsidP="00542B2D">
      <w:pPr>
        <w:pStyle w:val="Paragraphedeliste"/>
        <w:numPr>
          <w:ilvl w:val="0"/>
          <w:numId w:val="15"/>
        </w:numPr>
      </w:pPr>
      <w:r>
        <w:t>Taille moyenne des grains</w:t>
      </w:r>
      <w:r w:rsidR="00C50405">
        <w:t xml:space="preserve"> par épi en mm²</w:t>
      </w:r>
      <w:r>
        <w:t xml:space="preserve"> (TMG)</w:t>
      </w:r>
    </w:p>
    <w:p w14:paraId="012814CF" w14:textId="2BBCC083" w:rsidR="00B63499" w:rsidRDefault="0085691E" w:rsidP="00542B2D">
      <w:pPr>
        <w:pStyle w:val="Paragraphedeliste"/>
        <w:numPr>
          <w:ilvl w:val="0"/>
          <w:numId w:val="15"/>
        </w:numPr>
      </w:pPr>
      <w:r>
        <w:t>Variance de la taille des grains (GSV)</w:t>
      </w:r>
    </w:p>
    <w:p w14:paraId="14AA49F7" w14:textId="7531C507" w:rsidR="009A4367" w:rsidRDefault="009A4367" w:rsidP="0085691E"/>
    <w:p w14:paraId="1160A34B" w14:textId="56E2F9F8" w:rsidR="009A4367" w:rsidRDefault="009A4367" w:rsidP="0085691E">
      <w:r>
        <w:t xml:space="preserve">Pour le dispositif de sélection </w:t>
      </w:r>
      <w:r>
        <w:rPr>
          <w:i/>
        </w:rPr>
        <w:t>in silico</w:t>
      </w:r>
      <w:r>
        <w:t>, chaque plante a été mesurée individuellement. Les mesures réalisées sont les suivantes :</w:t>
      </w:r>
      <w:ins w:id="261" w:author="Jacques DAVID" w:date="2023-08-31T08:26:00Z">
        <w:r w:rsidR="00EB22F7">
          <w:t xml:space="preserve"> (ce sont </w:t>
        </w:r>
        <w:proofErr w:type="gramStart"/>
        <w:r w:rsidR="00EB22F7">
          <w:t>les même traits</w:t>
        </w:r>
        <w:proofErr w:type="gramEnd"/>
        <w:r w:rsidR="00EB22F7">
          <w:t xml:space="preserve"> </w:t>
        </w:r>
      </w:ins>
      <w:ins w:id="262" w:author="Jacques DAVID" w:date="2023-08-31T08:27:00Z">
        <w:r w:rsidR="00EB22F7">
          <w:t>pour la</w:t>
        </w:r>
      </w:ins>
      <w:ins w:id="263" w:author="Jacques DAVID" w:date="2023-08-31T08:26:00Z">
        <w:r w:rsidR="00EB22F7">
          <w:t xml:space="preserve"> plupart donc tu n</w:t>
        </w:r>
      </w:ins>
      <w:ins w:id="264" w:author="Jacques DAVID" w:date="2023-08-31T08:27:00Z">
        <w:r w:rsidR="00EB22F7">
          <w:t>’as qu’</w:t>
        </w:r>
        <w:proofErr w:type="spellStart"/>
        <w:r w:rsidR="00EB22F7">
          <w:t>a</w:t>
        </w:r>
        <w:proofErr w:type="spellEnd"/>
        <w:r w:rsidR="00EB22F7">
          <w:t xml:space="preserve"> dire que c’est les mêmes et juste rajouter les traits en plus : </w:t>
        </w:r>
        <w:proofErr w:type="spellStart"/>
        <w:r w:rsidR="00EB22F7">
          <w:t>préco</w:t>
        </w:r>
        <w:proofErr w:type="spellEnd"/>
        <w:r w:rsidR="00EB22F7">
          <w:t xml:space="preserve"> ? et nombre de tiges ? </w:t>
        </w:r>
        <w:r w:rsidR="00007501">
          <w:t xml:space="preserve">gain de place et de </w:t>
        </w:r>
      </w:ins>
      <w:ins w:id="265" w:author="Jacques DAVID" w:date="2023-08-31T08:28:00Z">
        <w:r w:rsidR="00007501">
          <w:t>clarté de rédaction</w:t>
        </w:r>
      </w:ins>
    </w:p>
    <w:p w14:paraId="5D6A0346" w14:textId="692746CD" w:rsidR="009A4367" w:rsidRDefault="009A4367" w:rsidP="00542B2D">
      <w:pPr>
        <w:pStyle w:val="Paragraphedeliste"/>
        <w:numPr>
          <w:ilvl w:val="0"/>
          <w:numId w:val="16"/>
        </w:numPr>
      </w:pPr>
      <w:r>
        <w:t xml:space="preserve">Hauteur du brin maître </w:t>
      </w:r>
      <w:r w:rsidRPr="0085691E">
        <w:t>entre la base de la tige et la pointe</w:t>
      </w:r>
      <w:r>
        <w:t xml:space="preserve"> </w:t>
      </w:r>
      <w:r w:rsidRPr="0085691E">
        <w:t>de l’épi</w:t>
      </w:r>
      <w:r>
        <w:t xml:space="preserve"> en cm (</w:t>
      </w:r>
      <w:r w:rsidR="00FC2106">
        <w:t>H</w:t>
      </w:r>
      <w:r>
        <w:t>)</w:t>
      </w:r>
    </w:p>
    <w:p w14:paraId="747ECF48" w14:textId="4412562C" w:rsidR="00542B2D" w:rsidRDefault="00542B2D" w:rsidP="00542B2D">
      <w:pPr>
        <w:pStyle w:val="Paragraphedeliste"/>
        <w:numPr>
          <w:ilvl w:val="0"/>
          <w:numId w:val="16"/>
        </w:numPr>
      </w:pPr>
      <w:r>
        <w:t>Taux de protéines dans la feuille drapeau à floraison</w:t>
      </w:r>
      <w:r w:rsidR="00677BE8" w:rsidRPr="00677BE8">
        <w:t xml:space="preserve"> </w:t>
      </w:r>
      <w:r w:rsidR="00677BE8">
        <w:t>en % de la masse</w:t>
      </w:r>
      <w:r>
        <w:t xml:space="preserve"> (par NIRS des feuilles) (TPF)</w:t>
      </w:r>
    </w:p>
    <w:p w14:paraId="76E144D7" w14:textId="24A7D995" w:rsidR="00542B2D" w:rsidRDefault="00542B2D" w:rsidP="00542B2D">
      <w:pPr>
        <w:pStyle w:val="Paragraphedeliste"/>
        <w:numPr>
          <w:ilvl w:val="0"/>
          <w:numId w:val="16"/>
        </w:numPr>
      </w:pPr>
      <w:r>
        <w:t xml:space="preserve">Date d’épiaison en degrés </w:t>
      </w:r>
      <w:r w:rsidR="0099434C">
        <w:t>jours depuis le semis PRE</w:t>
      </w:r>
      <w:r>
        <w:t>)</w:t>
      </w:r>
    </w:p>
    <w:p w14:paraId="79D03A4B" w14:textId="453A4FDD" w:rsidR="00542B2D" w:rsidRDefault="00542B2D" w:rsidP="00542B2D">
      <w:pPr>
        <w:pStyle w:val="Paragraphedeliste"/>
        <w:numPr>
          <w:ilvl w:val="0"/>
          <w:numId w:val="16"/>
        </w:numPr>
      </w:pPr>
      <w:r>
        <w:t>Nombre d’épis par plante (</w:t>
      </w:r>
      <w:proofErr w:type="spellStart"/>
      <w:r>
        <w:t>NbEP</w:t>
      </w:r>
      <w:proofErr w:type="spellEnd"/>
      <w:r>
        <w:t>)</w:t>
      </w:r>
    </w:p>
    <w:p w14:paraId="6916B9CF" w14:textId="6C96A91F" w:rsidR="002660D7" w:rsidRDefault="002660D7" w:rsidP="00542B2D">
      <w:pPr>
        <w:pStyle w:val="Paragraphedeliste"/>
        <w:numPr>
          <w:ilvl w:val="0"/>
          <w:numId w:val="16"/>
        </w:numPr>
      </w:pPr>
      <w:r>
        <w:t>Poids total des épis (PTE)</w:t>
      </w:r>
    </w:p>
    <w:p w14:paraId="1645FEC5" w14:textId="53BDD422" w:rsidR="00542B2D" w:rsidRDefault="00542B2D" w:rsidP="00542B2D">
      <w:pPr>
        <w:pStyle w:val="Paragraphedeliste"/>
        <w:numPr>
          <w:ilvl w:val="0"/>
          <w:numId w:val="16"/>
        </w:numPr>
      </w:pPr>
      <w:r>
        <w:t>Nombre de grains par épi (NGE)</w:t>
      </w:r>
    </w:p>
    <w:p w14:paraId="470C6B45" w14:textId="38CD3196" w:rsidR="009A4367" w:rsidRDefault="009A4367" w:rsidP="00542B2D">
      <w:pPr>
        <w:pStyle w:val="Paragraphedeliste"/>
        <w:numPr>
          <w:ilvl w:val="0"/>
          <w:numId w:val="16"/>
        </w:numPr>
      </w:pPr>
      <w:r>
        <w:t>Taux de protéine des grains</w:t>
      </w:r>
      <w:r w:rsidR="00677BE8" w:rsidRPr="00677BE8">
        <w:t xml:space="preserve"> </w:t>
      </w:r>
      <w:r w:rsidR="00677BE8">
        <w:t>en % de la masse</w:t>
      </w:r>
      <w:r>
        <w:t xml:space="preserve"> (par NIRS des grains épi par épi) (TPG)</w:t>
      </w:r>
    </w:p>
    <w:p w14:paraId="2F7A866D" w14:textId="3859E7A6" w:rsidR="009A4367" w:rsidRDefault="009A4367" w:rsidP="00542B2D">
      <w:pPr>
        <w:pStyle w:val="Paragraphedeliste"/>
        <w:numPr>
          <w:ilvl w:val="0"/>
          <w:numId w:val="16"/>
        </w:numPr>
      </w:pPr>
      <w:r>
        <w:t>PMG</w:t>
      </w:r>
    </w:p>
    <w:p w14:paraId="0A83C2D7" w14:textId="2B0D5D4F" w:rsidR="009A4367" w:rsidRDefault="009A4367" w:rsidP="00542B2D">
      <w:pPr>
        <w:pStyle w:val="Paragraphedeliste"/>
        <w:numPr>
          <w:ilvl w:val="0"/>
          <w:numId w:val="16"/>
        </w:numPr>
      </w:pPr>
      <w:r>
        <w:t>Taille individuelle de chaque grain en mm² (TIG) par mesure Optomachine</w:t>
      </w:r>
    </w:p>
    <w:p w14:paraId="7BD67144" w14:textId="3F58C036" w:rsidR="009A4367" w:rsidRDefault="009A4367" w:rsidP="00542B2D">
      <w:pPr>
        <w:pStyle w:val="Paragraphedeliste"/>
        <w:numPr>
          <w:ilvl w:val="0"/>
          <w:numId w:val="16"/>
        </w:numPr>
      </w:pPr>
      <w:r>
        <w:t>Taille moyenne des grains par épi en mm² (TMG)</w:t>
      </w:r>
    </w:p>
    <w:p w14:paraId="6CC442A0" w14:textId="72901B75" w:rsidR="009A4367" w:rsidRDefault="009A4367" w:rsidP="00542B2D">
      <w:pPr>
        <w:pStyle w:val="Paragraphedeliste"/>
        <w:numPr>
          <w:ilvl w:val="0"/>
          <w:numId w:val="16"/>
        </w:numPr>
      </w:pPr>
      <w:r>
        <w:t>Variance de la taille des grains (GSV)</w:t>
      </w:r>
    </w:p>
    <w:p w14:paraId="06A60AE5" w14:textId="77777777" w:rsidR="00762D2E" w:rsidRDefault="00762D2E" w:rsidP="00762D2E"/>
    <w:p w14:paraId="1D7A44AD" w14:textId="74D2EA19" w:rsidR="00762D2E" w:rsidRDefault="00762D2E" w:rsidP="00762D2E">
      <w:r>
        <w:t xml:space="preserve">Les spectres NIRS </w:t>
      </w:r>
      <w:r w:rsidRPr="00762D2E">
        <w:t>des grains ont été acquis av</w:t>
      </w:r>
      <w:r w:rsidR="007E0833">
        <w:t xml:space="preserve">ec un spectromètre (Perkin-Elmer </w:t>
      </w:r>
      <w:r w:rsidR="007E0833" w:rsidRPr="007E0833">
        <w:t>Spectromètre FTIR Frontier © (</w:t>
      </w:r>
      <w:proofErr w:type="spellStart"/>
      <w:r w:rsidR="007E0833" w:rsidRPr="007E0833">
        <w:t>PerkinElmer</w:t>
      </w:r>
      <w:proofErr w:type="spellEnd"/>
      <w:r w:rsidR="007E0833" w:rsidRPr="007E0833">
        <w:t xml:space="preserve">), utilisé en réflexion avec le module </w:t>
      </w:r>
      <w:proofErr w:type="spellStart"/>
      <w:r w:rsidR="007E0833" w:rsidRPr="007E0833">
        <w:t>autosampler</w:t>
      </w:r>
      <w:proofErr w:type="spellEnd"/>
      <w:r w:rsidR="007E0833" w:rsidRPr="007E0833">
        <w:t xml:space="preserve">, dans des </w:t>
      </w:r>
      <w:proofErr w:type="spellStart"/>
      <w:r w:rsidR="007E0833" w:rsidRPr="007E0833">
        <w:t>vials</w:t>
      </w:r>
      <w:proofErr w:type="spellEnd"/>
      <w:r w:rsidR="007E0833" w:rsidRPr="007E0833">
        <w:t xml:space="preserve"> de 5 </w:t>
      </w:r>
      <w:proofErr w:type="spellStart"/>
      <w:r w:rsidR="007E0833" w:rsidRPr="007E0833">
        <w:t>mL</w:t>
      </w:r>
      <w:proofErr w:type="spellEnd"/>
      <w:r w:rsidR="007E0833">
        <w:t>)</w:t>
      </w:r>
      <w:r w:rsidR="00461A45">
        <w:t xml:space="preserve"> </w:t>
      </w:r>
      <w:r w:rsidRPr="00762D2E">
        <w:t xml:space="preserve">et les spectres des </w:t>
      </w:r>
      <w:r w:rsidR="00712F01">
        <w:t xml:space="preserve">feuilles par ASD. </w:t>
      </w:r>
    </w:p>
    <w:p w14:paraId="3CDEE1E3" w14:textId="0BFB9767" w:rsidR="00E01485" w:rsidRDefault="00E01485" w:rsidP="00762D2E"/>
    <w:p w14:paraId="4DEBF175" w14:textId="43F6971E" w:rsidR="00E01485" w:rsidRDefault="00E01485" w:rsidP="00E01485">
      <w:pPr>
        <w:pStyle w:val="Titre2"/>
      </w:pPr>
      <w:bookmarkStart w:id="266" w:name="_Toc144300105"/>
      <w:r>
        <w:t xml:space="preserve">Mesure de l’effet de la sélection dans le dispositif de sélection </w:t>
      </w:r>
      <w:del w:id="267" w:author="Jacques DAVID" w:date="2023-08-31T08:28:00Z">
        <w:r w:rsidDel="00007501">
          <w:delText>réelle</w:delText>
        </w:r>
      </w:del>
      <w:bookmarkEnd w:id="266"/>
      <w:ins w:id="268" w:author="Jacques DAVID" w:date="2023-08-31T08:28:00Z">
        <w:r w:rsidR="00007501">
          <w:t xml:space="preserve">a posteriori ? </w:t>
        </w:r>
      </w:ins>
    </w:p>
    <w:p w14:paraId="7FEEFC28" w14:textId="4371B1F1" w:rsidR="0001781C" w:rsidRPr="001E07CB" w:rsidRDefault="0001781C" w:rsidP="0001781C">
      <w:del w:id="269" w:author="Jacques DAVID" w:date="2023-08-31T08:28:00Z">
        <w:r w:rsidRPr="001E07CB" w:rsidDel="00007501">
          <w:delText>Avec les données du champ, l</w:delText>
        </w:r>
      </w:del>
      <w:ins w:id="270" w:author="Jacques DAVID" w:date="2023-08-31T08:28:00Z">
        <w:r w:rsidR="00007501">
          <w:t>L</w:t>
        </w:r>
      </w:ins>
      <w:r w:rsidRPr="001E07CB">
        <w:t xml:space="preserve">es caractéristiques des différentes </w:t>
      </w:r>
      <w:del w:id="271" w:author="Jacques DAVID" w:date="2023-08-31T08:29:00Z">
        <w:r w:rsidRPr="001E07CB" w:rsidDel="00007501">
          <w:delText xml:space="preserve">populations </w:delText>
        </w:r>
      </w:del>
      <w:ins w:id="272" w:author="Jacques DAVID" w:date="2023-08-31T08:29:00Z">
        <w:r w:rsidR="00007501">
          <w:t xml:space="preserve">modalités </w:t>
        </w:r>
      </w:ins>
      <w:r w:rsidRPr="001E07CB">
        <w:t xml:space="preserve">sélectionnées ont été mesurées directement et ont été comparées </w:t>
      </w:r>
      <w:del w:id="273" w:author="Jacques DAVID" w:date="2023-08-31T08:29:00Z">
        <w:r w:rsidRPr="001E07CB" w:rsidDel="00007501">
          <w:delText xml:space="preserve">avec </w:delText>
        </w:r>
      </w:del>
      <w:ins w:id="274" w:author="Jacques DAVID" w:date="2023-08-31T08:29:00Z">
        <w:r w:rsidR="00007501">
          <w:t xml:space="preserve">à celle de </w:t>
        </w:r>
      </w:ins>
      <w:r w:rsidRPr="001E07CB">
        <w:t xml:space="preserve">la population </w:t>
      </w:r>
      <w:del w:id="275" w:author="Jacques DAVID" w:date="2023-08-31T08:29:00Z">
        <w:r w:rsidRPr="001E07CB" w:rsidDel="00007501">
          <w:delText>non sélectionnée</w:delText>
        </w:r>
      </w:del>
      <w:ins w:id="276" w:author="Jacques DAVID" w:date="2023-08-31T08:29:00Z">
        <w:r w:rsidR="00007501">
          <w:t>de référence</w:t>
        </w:r>
      </w:ins>
      <w:r w:rsidRPr="001E07CB">
        <w:t xml:space="preserve">. Le </w:t>
      </w:r>
      <w:del w:id="277" w:author="Jacques DAVID" w:date="2023-08-31T08:29:00Z">
        <w:r w:rsidRPr="001E07CB" w:rsidDel="00007501">
          <w:delText xml:space="preserve">progrès </w:delText>
        </w:r>
      </w:del>
      <w:ins w:id="278" w:author="Jacques DAVID" w:date="2023-08-31T08:29:00Z">
        <w:r w:rsidR="00007501">
          <w:t xml:space="preserve">changement de la valeur du trait </w:t>
        </w:r>
      </w:ins>
      <w:r w:rsidRPr="001E07CB">
        <w:t xml:space="preserve">a </w:t>
      </w:r>
      <w:del w:id="279" w:author="Jacques DAVID" w:date="2023-08-31T08:29:00Z">
        <w:r w:rsidRPr="001E07CB" w:rsidDel="00007501">
          <w:delText xml:space="preserve">donc directement </w:delText>
        </w:r>
      </w:del>
      <w:r w:rsidRPr="001E07CB">
        <w:t>été estimé par le modèle suivant :</w:t>
      </w:r>
    </w:p>
    <w:p w14:paraId="0E4C89FD" w14:textId="77777777" w:rsidR="0001781C" w:rsidRPr="001E07CB" w:rsidRDefault="0001781C" w:rsidP="0001781C"/>
    <w:p w14:paraId="29566157" w14:textId="60380768" w:rsidR="0001781C" w:rsidRPr="001E07CB" w:rsidRDefault="00607B9A" w:rsidP="0001781C">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µ+</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ASSAGE</m:t>
                  </m:r>
                </m:e>
                <m:sub>
                  <m:r>
                    <w:rPr>
                      <w:rFonts w:ascii="Cambria Math" w:hAnsi="Cambria Math"/>
                    </w:rPr>
                    <m:t>j</m:t>
                  </m:r>
                </m:sub>
              </m:sSub>
              <m:r>
                <w:rPr>
                  <w:rFonts w:ascii="Cambria Math" w:hAnsi="Cambria Math"/>
                </w:rPr>
                <m:t>+PLANCH</m:t>
              </m:r>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m:t>
              </m:r>
            </m:e>
          </m:eqArr>
        </m:oMath>
      </m:oMathPara>
    </w:p>
    <w:p w14:paraId="71E10372" w14:textId="77777777" w:rsidR="0001781C" w:rsidRPr="001E07CB" w:rsidRDefault="0001781C" w:rsidP="0001781C"/>
    <w:p w14:paraId="604E1922" w14:textId="77777777" w:rsidR="0001781C" w:rsidRPr="001E07CB" w:rsidRDefault="0001781C" w:rsidP="0001781C">
      <w:r w:rsidRPr="001E07CB">
        <w:t>Avec :</w:t>
      </w:r>
    </w:p>
    <w:p w14:paraId="2F271CC5" w14:textId="645483A3" w:rsidR="0001781C" w:rsidRDefault="00607B9A" w:rsidP="0001781C">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01781C" w:rsidRPr="001E07CB">
        <w:t xml:space="preserve"> </w:t>
      </w:r>
      <w:proofErr w:type="gramStart"/>
      <w:r w:rsidR="0001781C" w:rsidRPr="001E07CB">
        <w:t>le</w:t>
      </w:r>
      <w:proofErr w:type="gramEnd"/>
      <w:r w:rsidR="0001781C" w:rsidRPr="001E07CB">
        <w:t xml:space="preserve"> phénotype de la plante k dans le groupe sélectionné i dans </w:t>
      </w:r>
      <w:r w:rsidR="0001781C">
        <w:t>le passage</w:t>
      </w:r>
      <w:r w:rsidR="0001781C" w:rsidRPr="001E07CB">
        <w:t xml:space="preserve"> j</w:t>
      </w:r>
    </w:p>
    <w:p w14:paraId="0A878F3B" w14:textId="77777777" w:rsidR="0001781C" w:rsidRPr="001E07CB" w:rsidRDefault="0001781C" w:rsidP="0001781C">
      <w:r>
        <w:t xml:space="preserve">µ la moyenne pour les plantes non sélectionnées </w:t>
      </w:r>
      <w:commentRangeStart w:id="280"/>
      <w:r>
        <w:t>du passage 1</w:t>
      </w:r>
      <w:commentRangeEnd w:id="280"/>
      <w:r w:rsidR="00007501">
        <w:rPr>
          <w:rStyle w:val="Marquedecommentaire"/>
          <w:rFonts w:asciiTheme="minorHAnsi" w:eastAsiaTheme="minorHAnsi" w:hAnsiTheme="minorHAnsi" w:cstheme="minorBidi"/>
          <w:lang w:eastAsia="en-US"/>
        </w:rPr>
        <w:commentReference w:id="280"/>
      </w:r>
    </w:p>
    <w:p w14:paraId="0D8E7FDC" w14:textId="77777777" w:rsidR="0001781C" w:rsidRPr="001E07CB" w:rsidRDefault="00607B9A" w:rsidP="0001781C">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01781C" w:rsidRPr="001E07CB">
        <w:t xml:space="preserve"> l’effet de la sélec</w:t>
      </w:r>
      <w:proofErr w:type="spellStart"/>
      <w:r w:rsidR="0001781C">
        <w:t>tion</w:t>
      </w:r>
      <w:proofErr w:type="spellEnd"/>
      <w:r w:rsidR="0001781C">
        <w:t>, effet qualitatif prenant 4</w:t>
      </w:r>
      <w:r w:rsidR="0001781C" w:rsidRPr="001E07CB">
        <w:t xml:space="preserve"> valeurs : </w:t>
      </w:r>
      <w:r w:rsidR="0001781C">
        <w:t>"</w:t>
      </w:r>
      <w:commentRangeStart w:id="281"/>
      <w:r w:rsidR="0001781C">
        <w:t>témoin</w:t>
      </w:r>
      <w:commentRangeEnd w:id="281"/>
      <w:r w:rsidR="00007501">
        <w:rPr>
          <w:rStyle w:val="Marquedecommentaire"/>
          <w:rFonts w:asciiTheme="minorHAnsi" w:eastAsiaTheme="minorHAnsi" w:hAnsiTheme="minorHAnsi" w:cstheme="minorBidi"/>
          <w:lang w:eastAsia="en-US"/>
        </w:rPr>
        <w:commentReference w:id="281"/>
      </w:r>
      <w:r w:rsidR="0001781C">
        <w:t xml:space="preserve">", </w:t>
      </w:r>
      <w:r w:rsidR="0001781C" w:rsidRPr="001E07CB">
        <w:t>"gros", "</w:t>
      </w:r>
      <w:r w:rsidR="0001781C">
        <w:t>moyen", "petit"</w:t>
      </w:r>
    </w:p>
    <w:p w14:paraId="2ECBE1F5" w14:textId="6B3EA568" w:rsidR="0001781C" w:rsidRDefault="00607B9A" w:rsidP="0001781C">
      <m:oMath>
        <m:sSub>
          <m:sSubPr>
            <m:ctrlPr>
              <w:rPr>
                <w:rFonts w:ascii="Cambria Math" w:hAnsi="Cambria Math"/>
                <w:i/>
              </w:rPr>
            </m:ctrlPr>
          </m:sSubPr>
          <m:e>
            <m:r>
              <w:rPr>
                <w:rFonts w:ascii="Cambria Math" w:hAnsi="Cambria Math"/>
              </w:rPr>
              <m:t>PASSAGE</m:t>
            </m:r>
          </m:e>
          <m:sub>
            <m:r>
              <w:rPr>
                <w:rFonts w:ascii="Cambria Math" w:hAnsi="Cambria Math"/>
              </w:rPr>
              <m:t>j</m:t>
            </m:r>
          </m:sub>
        </m:sSub>
      </m:oMath>
      <w:r w:rsidR="0001781C" w:rsidRPr="001E07CB">
        <w:t xml:space="preserve"> </w:t>
      </w:r>
      <w:proofErr w:type="gramStart"/>
      <w:r w:rsidR="0001781C" w:rsidRPr="001E07CB">
        <w:t>l’effet</w:t>
      </w:r>
      <w:proofErr w:type="gramEnd"/>
      <w:r w:rsidR="0001781C" w:rsidRPr="001E07CB">
        <w:t xml:space="preserve"> </w:t>
      </w:r>
      <w:r w:rsidR="0001781C">
        <w:t>du passage</w:t>
      </w:r>
      <w:r w:rsidR="0001781C" w:rsidRPr="001E07CB">
        <w:t xml:space="preserve"> j</w:t>
      </w:r>
    </w:p>
    <w:p w14:paraId="5D5C87E2" w14:textId="0FCCEA30" w:rsidR="002503CC" w:rsidRPr="002503CC" w:rsidRDefault="002503CC" w:rsidP="0001781C">
      <m:oMath>
        <m:r>
          <w:rPr>
            <w:rFonts w:ascii="Cambria Math" w:hAnsi="Cambria Math"/>
          </w:rPr>
          <m:t>PLANCH</m:t>
        </m:r>
        <m:sSub>
          <m:sSubPr>
            <m:ctrlPr>
              <w:rPr>
                <w:rFonts w:ascii="Cambria Math" w:hAnsi="Cambria Math"/>
                <w:i/>
              </w:rPr>
            </m:ctrlPr>
          </m:sSubPr>
          <m:e>
            <m:r>
              <w:rPr>
                <w:rFonts w:ascii="Cambria Math" w:hAnsi="Cambria Math"/>
              </w:rPr>
              <m:t>E</m:t>
            </m:r>
          </m:e>
          <m:sub>
            <m:r>
              <w:rPr>
                <w:rFonts w:ascii="Cambria Math" w:hAnsi="Cambria Math"/>
              </w:rPr>
              <m:t>k</m:t>
            </m:r>
          </m:sub>
        </m:sSub>
      </m:oMath>
      <w:r>
        <w:t xml:space="preserve"> </w:t>
      </w:r>
      <w:proofErr w:type="gramStart"/>
      <w:r>
        <w:t>l’effet</w:t>
      </w:r>
      <w:proofErr w:type="gramEnd"/>
      <w:r>
        <w:t xml:space="preserve"> de la planche k</w:t>
      </w:r>
    </w:p>
    <w:p w14:paraId="5EA82EF9" w14:textId="5A3A57E7" w:rsidR="0001781C" w:rsidRPr="001E07CB" w:rsidRDefault="00607B9A" w:rsidP="0001781C">
      <m:oMath>
        <m:sSub>
          <m:sSubPr>
            <m:ctrlPr>
              <w:rPr>
                <w:rFonts w:ascii="Cambria Math" w:hAnsi="Cambria Math"/>
                <w:i/>
              </w:rPr>
            </m:ctrlPr>
          </m:sSubPr>
          <m:e>
            <m:r>
              <w:rPr>
                <w:rFonts w:ascii="Cambria Math" w:hAnsi="Cambria Math"/>
              </w:rPr>
              <m:t>ε</m:t>
            </m:r>
          </m:e>
          <m:sub>
            <m:r>
              <w:rPr>
                <w:rFonts w:ascii="Cambria Math" w:hAnsi="Cambria Math"/>
              </w:rPr>
              <m:t>ijkl</m:t>
            </m:r>
          </m:sub>
        </m:sSub>
      </m:oMath>
      <w:r w:rsidR="0001781C" w:rsidRPr="001E07CB">
        <w:t xml:space="preserve"> la résiduelle tel que </w:t>
      </w:r>
      <m:oMath>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ins w:id="282" w:author="Jacques DAVID" w:date="2023-08-31T08:32:00Z">
        <w:r w:rsidR="00007501">
          <w:t xml:space="preserve"> (y a pas une coquille là ? ) </w:t>
        </w:r>
      </w:ins>
    </w:p>
    <w:p w14:paraId="1C4F9BC7" w14:textId="77777777" w:rsidR="00E01485" w:rsidRPr="00E01485" w:rsidRDefault="00E01485" w:rsidP="00E01485"/>
    <w:p w14:paraId="28466968" w14:textId="77777777" w:rsidR="00007501" w:rsidRDefault="00397693" w:rsidP="0085691E">
      <w:pPr>
        <w:rPr>
          <w:ins w:id="283" w:author="Jacques DAVID" w:date="2023-08-31T08:34:00Z"/>
        </w:rPr>
      </w:pPr>
      <w:r w:rsidRPr="00397693">
        <w:t xml:space="preserve">L’efficacité de la sélection </w:t>
      </w:r>
      <w:r>
        <w:t>a été</w:t>
      </w:r>
      <w:r w:rsidRPr="00397693">
        <w:t xml:space="preserve"> </w:t>
      </w:r>
      <w:r>
        <w:t>estimé</w:t>
      </w:r>
      <w:r w:rsidRPr="00397693">
        <w:t>e avec</w:t>
      </w:r>
      <w:r>
        <w:t xml:space="preserve"> </w:t>
      </w:r>
      <w:r w:rsidRPr="00397693">
        <w:t xml:space="preserve">les coefficie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397693">
        <w:t xml:space="preserve"> en choisissant la modalité "témoin" comme référence</w:t>
      </w:r>
      <w:r w:rsidR="00542644">
        <w:t xml:space="preserve"> et la significativité de chaque coefficient a été testée par test de </w:t>
      </w:r>
      <w:proofErr w:type="spellStart"/>
      <w:r w:rsidR="00542644">
        <w:t>Student</w:t>
      </w:r>
      <w:proofErr w:type="spellEnd"/>
      <w:r w:rsidRPr="00397693">
        <w:t xml:space="preserve">. </w:t>
      </w:r>
      <w:ins w:id="284" w:author="Jacques DAVID" w:date="2023-08-31T08:34:00Z">
        <w:r w:rsidR="00007501">
          <w:t xml:space="preserve"> </w:t>
        </w:r>
      </w:ins>
    </w:p>
    <w:p w14:paraId="4983270F" w14:textId="6C5CD56B" w:rsidR="00007501" w:rsidRDefault="00007501" w:rsidP="0085691E">
      <w:pPr>
        <w:rPr>
          <w:ins w:id="285" w:author="Jacques DAVID" w:date="2023-08-31T08:34:00Z"/>
        </w:rPr>
      </w:pPr>
      <w:ins w:id="286" w:author="Jacques DAVID" w:date="2023-08-31T08:34:00Z">
        <w:r>
          <w:t xml:space="preserve">En fait tu devrais </w:t>
        </w:r>
        <w:proofErr w:type="spellStart"/>
        <w:r>
          <w:t>ecrire</w:t>
        </w:r>
        <w:proofErr w:type="spellEnd"/>
        <w:r>
          <w:t xml:space="preserve"> R et pas T dans ce </w:t>
        </w:r>
        <w:proofErr w:type="gramStart"/>
        <w:r>
          <w:t>cas ,</w:t>
        </w:r>
        <w:proofErr w:type="gramEnd"/>
        <w:r>
          <w:t xml:space="preserve"> comme </w:t>
        </w:r>
        <w:proofErr w:type="spellStart"/>
        <w:r>
          <w:t>ca</w:t>
        </w:r>
        <w:proofErr w:type="spellEnd"/>
        <w:r>
          <w:t xml:space="preserve"> tu pourras </w:t>
        </w:r>
        <w:proofErr w:type="spellStart"/>
        <w:r>
          <w:t>ecrite</w:t>
        </w:r>
        <w:proofErr w:type="spellEnd"/>
        <w:r>
          <w:t xml:space="preserve"> R = H²S et dire que tu estimes H</w:t>
        </w:r>
      </w:ins>
    </w:p>
    <w:p w14:paraId="375A2B74" w14:textId="684F692F" w:rsidR="003A118B" w:rsidRDefault="003560F6" w:rsidP="0085691E">
      <w:pPr>
        <w:rPr>
          <w:ins w:id="287" w:author="Jacques DAVID" w:date="2023-08-31T08:34:00Z"/>
        </w:rPr>
      </w:pPr>
      <w:r>
        <w:t xml:space="preserve">L’effet direct de </w:t>
      </w:r>
      <w:ins w:id="288" w:author="Jacques DAVID" w:date="2023-08-31T08:33:00Z">
        <w:r w:rsidR="00007501">
          <w:t>l</w:t>
        </w:r>
      </w:ins>
      <w:del w:id="289" w:author="Jacques DAVID" w:date="2023-08-31T08:33:00Z">
        <w:r w:rsidDel="00007501">
          <w:delText>s</w:delText>
        </w:r>
      </w:del>
      <w:r>
        <w:t xml:space="preserve">a sélection sur la taille du grain et les effets indirects sur les autres traits mesurés ont été estimés. </w:t>
      </w:r>
      <w:r w:rsidR="00A309E4">
        <w:t>Avec les données morphologiques des grains semés, la différentielle de sélection</w:t>
      </w:r>
      <w:ins w:id="290" w:author="Jacques DAVID" w:date="2023-08-31T08:34:00Z">
        <w:r w:rsidR="00007501">
          <w:t>,</w:t>
        </w:r>
      </w:ins>
      <w:r w:rsidR="00A309E4">
        <w:t xml:space="preserve"> </w:t>
      </w:r>
      <w:ins w:id="291" w:author="Jacques DAVID" w:date="2023-08-31T08:34:00Z">
        <w:r w:rsidR="00007501">
          <w:t xml:space="preserve">S, </w:t>
        </w:r>
      </w:ins>
      <w:r w:rsidR="00A309E4">
        <w:t>a été calculée pour chaque modalité de sélection (moyenne des grains tamisés - moyenne des grains non triés). Cela a permis de calculer l’héritabilité réalisée pour la taille des grains en divisant les progrès estimés par les différentielles de sélection.</w:t>
      </w:r>
    </w:p>
    <w:p w14:paraId="2FB907BC" w14:textId="7A23892C" w:rsidR="00007501" w:rsidRDefault="00007501" w:rsidP="0085691E">
      <w:pPr>
        <w:rPr>
          <w:ins w:id="292" w:author="Jacques DAVID" w:date="2023-08-31T08:34:00Z"/>
        </w:rPr>
      </w:pPr>
      <w:ins w:id="293" w:author="Jacques DAVID" w:date="2023-08-31T08:34:00Z">
        <w:r>
          <w:t xml:space="preserve">Formule stp  </w:t>
        </w:r>
      </w:ins>
    </w:p>
    <w:p w14:paraId="40524D01" w14:textId="77777777" w:rsidR="00007501" w:rsidRDefault="00007501" w:rsidP="0085691E"/>
    <w:p w14:paraId="77BEE49A" w14:textId="337850D8" w:rsidR="009852DC" w:rsidRDefault="009852DC" w:rsidP="0085691E"/>
    <w:p w14:paraId="63DF6CE2" w14:textId="5CD745BB" w:rsidR="00B8211F" w:rsidRDefault="009852DC" w:rsidP="00B8211F">
      <w:pPr>
        <w:pStyle w:val="Titre2"/>
      </w:pPr>
      <w:bookmarkStart w:id="294" w:name="_Toc144300106"/>
      <w:r>
        <w:t>Mesure de l’effet de la sélection dans le dispositif de sélection in silico</w:t>
      </w:r>
      <w:bookmarkEnd w:id="294"/>
    </w:p>
    <w:p w14:paraId="770FEFE5" w14:textId="42AF9174" w:rsidR="00B8211F" w:rsidRDefault="00925D32" w:rsidP="00925D32">
      <w:pPr>
        <w:pStyle w:val="Titre3"/>
      </w:pPr>
      <w:bookmarkStart w:id="295" w:name="_Toc144300107"/>
      <w:r>
        <w:t>Simulation de la sélection</w:t>
      </w:r>
      <w:bookmarkEnd w:id="295"/>
    </w:p>
    <w:p w14:paraId="1E343860" w14:textId="77777777" w:rsidR="00007501" w:rsidRDefault="008402E8" w:rsidP="00925D32">
      <w:pPr>
        <w:rPr>
          <w:ins w:id="296" w:author="Jacques DAVID" w:date="2023-08-31T08:36:00Z"/>
        </w:rPr>
      </w:pPr>
      <w:r>
        <w:t xml:space="preserve">Dans ce dispositif, la sélection sur </w:t>
      </w:r>
      <w:ins w:id="297" w:author="Jacques DAVID" w:date="2023-08-31T08:35:00Z">
        <w:r w:rsidR="00007501">
          <w:t xml:space="preserve">les valeurs du grain </w:t>
        </w:r>
      </w:ins>
      <w:del w:id="298" w:author="Jacques DAVID" w:date="2023-08-31T08:35:00Z">
        <w:r w:rsidDel="00007501">
          <w:delText xml:space="preserve">grain </w:delText>
        </w:r>
      </w:del>
      <w:ins w:id="299" w:author="Jacques DAVID" w:date="2023-08-31T08:35:00Z">
        <w:r w:rsidR="00007501">
          <w:t xml:space="preserve">semé </w:t>
        </w:r>
      </w:ins>
      <w:r>
        <w:t>et l</w:t>
      </w:r>
      <w:ins w:id="300" w:author="Jacques DAVID" w:date="2023-08-31T08:35:00Z">
        <w:r w:rsidR="00007501">
          <w:t xml:space="preserve">’effet sur </w:t>
        </w:r>
      </w:ins>
      <w:ins w:id="301" w:author="Jacques DAVID" w:date="2023-08-31T08:36:00Z">
        <w:r w:rsidR="00007501">
          <w:t xml:space="preserve">leur descendance </w:t>
        </w:r>
      </w:ins>
      <w:del w:id="302" w:author="Jacques DAVID" w:date="2023-08-31T08:35:00Z">
        <w:r w:rsidDel="00007501">
          <w:delText xml:space="preserve">a </w:delText>
        </w:r>
      </w:del>
      <w:del w:id="303" w:author="Jacques DAVID" w:date="2023-08-31T08:36:00Z">
        <w:r w:rsidDel="00007501">
          <w:delText xml:space="preserve">sélection sur épi ont </w:delText>
        </w:r>
      </w:del>
      <w:ins w:id="304" w:author="Jacques DAVID" w:date="2023-08-31T08:36:00Z">
        <w:r w:rsidR="00007501">
          <w:t xml:space="preserve">ont </w:t>
        </w:r>
      </w:ins>
      <w:r>
        <w:t>été simulées</w:t>
      </w:r>
      <w:del w:id="305" w:author="Jacques DAVID" w:date="2023-08-31T08:36:00Z">
        <w:r w:rsidDel="00007501">
          <w:delText xml:space="preserve"> avec les données acquises</w:delText>
        </w:r>
      </w:del>
      <w:r>
        <w:t xml:space="preserve">. </w:t>
      </w:r>
      <w:r w:rsidR="00C908CF">
        <w:t xml:space="preserve">Seule les données des grains issues du premier semis (06/01) ont été utilisées pour éviter de possibles interaction génotype x date de semis. </w:t>
      </w:r>
    </w:p>
    <w:p w14:paraId="2BD93B6E" w14:textId="77777777" w:rsidR="00007501" w:rsidRDefault="00007501" w:rsidP="00925D32">
      <w:pPr>
        <w:rPr>
          <w:ins w:id="306" w:author="Jacques DAVID" w:date="2023-08-31T08:36:00Z"/>
        </w:rPr>
      </w:pPr>
    </w:p>
    <w:p w14:paraId="45E763CB" w14:textId="5B008E82" w:rsidR="00007501" w:rsidRDefault="00C908CF" w:rsidP="00925D32">
      <w:pPr>
        <w:rPr>
          <w:ins w:id="307" w:author="Jacques DAVID" w:date="2023-08-31T08:36:00Z"/>
        </w:rPr>
      </w:pPr>
      <w:r w:rsidRPr="00007501">
        <w:rPr>
          <w:highlight w:val="yellow"/>
          <w:rPrChange w:id="308" w:author="Jacques DAVID" w:date="2023-08-31T08:37:00Z">
            <w:rPr/>
          </w:rPrChange>
        </w:rPr>
        <w:t xml:space="preserve">Ces données </w:t>
      </w:r>
      <w:del w:id="309" w:author="Jacques DAVID" w:date="2023-08-31T08:36:00Z">
        <w:r w:rsidRPr="00007501" w:rsidDel="00007501">
          <w:rPr>
            <w:highlight w:val="yellow"/>
            <w:rPrChange w:id="310" w:author="Jacques DAVID" w:date="2023-08-31T08:37:00Z">
              <w:rPr/>
            </w:rPrChange>
          </w:rPr>
          <w:delText xml:space="preserve">brutes </w:delText>
        </w:r>
      </w:del>
      <w:r w:rsidRPr="00007501">
        <w:rPr>
          <w:highlight w:val="yellow"/>
          <w:rPrChange w:id="311" w:author="Jacques DAVID" w:date="2023-08-31T08:37:00Z">
            <w:rPr/>
          </w:rPrChange>
        </w:rPr>
        <w:t>ont été utilisées comme le témoin non sélectionné dans les différentes simulations</w:t>
      </w:r>
      <w:ins w:id="312" w:author="Jacques DAVID" w:date="2023-08-31T08:36:00Z">
        <w:r w:rsidR="00007501" w:rsidRPr="00007501">
          <w:rPr>
            <w:highlight w:val="yellow"/>
            <w:rPrChange w:id="313" w:author="Jacques DAVID" w:date="2023-08-31T08:37:00Z">
              <w:rPr/>
            </w:rPrChange>
          </w:rPr>
          <w:t> ???</w:t>
        </w:r>
      </w:ins>
      <w:ins w:id="314" w:author="Jacques DAVID" w:date="2023-08-31T08:37:00Z">
        <w:r w:rsidR="00007501">
          <w:t xml:space="preserve"> </w:t>
        </w:r>
        <w:proofErr w:type="spellStart"/>
        <w:r w:rsidR="00007501">
          <w:t>comrend</w:t>
        </w:r>
        <w:proofErr w:type="spellEnd"/>
        <w:r w:rsidR="00007501">
          <w:t xml:space="preserve"> pas, utile ? </w:t>
        </w:r>
      </w:ins>
    </w:p>
    <w:p w14:paraId="4103235C" w14:textId="065D9849" w:rsidR="00FE1C27" w:rsidRDefault="00C908CF" w:rsidP="00925D32">
      <w:r>
        <w:lastRenderedPageBreak/>
        <w:t xml:space="preserve">. Les simulations ont été réalisées </w:t>
      </w:r>
      <w:del w:id="315" w:author="Jacques DAVID" w:date="2023-08-31T08:37:00Z">
        <w:r w:rsidDel="008103EA">
          <w:delText xml:space="preserve">en suivant le cadre développé analytiquement, et donc </w:delText>
        </w:r>
      </w:del>
      <w:r>
        <w:t>en</w:t>
      </w:r>
      <w:r w:rsidR="00FE1C27">
        <w:t xml:space="preserve"> utilisant les paramètres </w:t>
      </w:r>
      <w:proofErr w:type="spellStart"/>
      <w:r w:rsidR="00FE1C27">
        <w:t>nsel</w:t>
      </w:r>
      <w:proofErr w:type="spellEnd"/>
      <w:r w:rsidR="00FE1C27">
        <w:t xml:space="preserve">, </w:t>
      </w:r>
      <w:r>
        <w:t>et NEO</w:t>
      </w:r>
      <w:r w:rsidR="00FE1C27">
        <w:t xml:space="preserve"> </w:t>
      </w:r>
      <w:ins w:id="316" w:author="Jacques DAVID" w:date="2023-08-31T08:37:00Z">
        <w:r w:rsidR="008103EA">
          <w:t>présentés dans l’introduction (</w:t>
        </w:r>
        <w:proofErr w:type="spellStart"/>
        <w:r w:rsidR="008103EA">
          <w:t>nsel</w:t>
        </w:r>
        <w:proofErr w:type="spellEnd"/>
        <w:r w:rsidR="008103EA">
          <w:t xml:space="preserve"> =  , NEO = ) </w:t>
        </w:r>
      </w:ins>
      <w:r w:rsidR="00FE1C27">
        <w:t>pour réaliser la sélection</w:t>
      </w:r>
      <w:r w:rsidR="00E5522B">
        <w:t xml:space="preserve"> sous différentes intensités</w:t>
      </w:r>
      <w:r>
        <w:t xml:space="preserve">. </w:t>
      </w:r>
      <w:commentRangeStart w:id="317"/>
      <w:r w:rsidR="00243355">
        <w:t xml:space="preserve">Les </w:t>
      </w:r>
      <w:r w:rsidR="00FE1C27">
        <w:t xml:space="preserve">composantes de la variance et les </w:t>
      </w:r>
      <w:r w:rsidR="00243355">
        <w:t>paramètres NGO (nombre de grains observés) et NGE (nombre de grains par épi)</w:t>
      </w:r>
      <w:r w:rsidR="00FE1C27">
        <w:t xml:space="preserve"> étant</w:t>
      </w:r>
      <w:r w:rsidR="00243355">
        <w:t xml:space="preserve"> imposés par les données, les simulations ont été réalisées pour différentes valeurs de </w:t>
      </w:r>
      <w:proofErr w:type="spellStart"/>
      <w:r w:rsidR="00243355">
        <w:t>nsel</w:t>
      </w:r>
      <w:proofErr w:type="spellEnd"/>
      <w:r w:rsidR="00243355">
        <w:t xml:space="preserve"> et NEO. </w:t>
      </w:r>
      <w:commentRangeEnd w:id="317"/>
      <w:r w:rsidR="008103EA">
        <w:rPr>
          <w:rStyle w:val="Marquedecommentaire"/>
          <w:rFonts w:asciiTheme="minorHAnsi" w:eastAsiaTheme="minorHAnsi" w:hAnsiTheme="minorHAnsi" w:cstheme="minorBidi"/>
          <w:lang w:eastAsia="en-US"/>
        </w:rPr>
        <w:commentReference w:id="317"/>
      </w:r>
    </w:p>
    <w:p w14:paraId="68923A96" w14:textId="64184335" w:rsidR="0080426D" w:rsidRDefault="0080426D" w:rsidP="00925D32">
      <w:r>
        <w:t>L</w:t>
      </w:r>
      <w:ins w:id="318" w:author="Jacques DAVID" w:date="2023-08-31T08:40:00Z">
        <w:r w:rsidR="008103EA">
          <w:t xml:space="preserve">’efficacité de la </w:t>
        </w:r>
      </w:ins>
      <w:del w:id="319" w:author="Jacques DAVID" w:date="2023-08-31T08:40:00Z">
        <w:r w:rsidDel="008103EA">
          <w:delText>a</w:delText>
        </w:r>
      </w:del>
      <w:r>
        <w:t xml:space="preserve"> sélection</w:t>
      </w:r>
      <w:ins w:id="320" w:author="Jacques DAVID" w:date="2023-08-31T08:41:00Z">
        <w:r w:rsidR="008103EA">
          <w:t xml:space="preserve"> sur grain individuel</w:t>
        </w:r>
      </w:ins>
      <w:r>
        <w:t xml:space="preserve"> </w:t>
      </w:r>
      <w:del w:id="321" w:author="Jacques DAVID" w:date="2023-08-31T08:40:00Z">
        <w:r w:rsidDel="008103EA">
          <w:delText xml:space="preserve">sur épi </w:delText>
        </w:r>
      </w:del>
      <w:r>
        <w:t xml:space="preserve">a été simulée en </w:t>
      </w:r>
      <w:del w:id="322" w:author="Jacques DAVID" w:date="2023-08-31T08:39:00Z">
        <w:r w:rsidDel="008103EA">
          <w:delText xml:space="preserve">prenant </w:delText>
        </w:r>
      </w:del>
      <w:ins w:id="323" w:author="Jacques DAVID" w:date="2023-08-31T08:39:00Z">
        <w:r w:rsidR="008103EA">
          <w:t xml:space="preserve">calculant la valeur des caractères observés sur les descendants de </w:t>
        </w:r>
      </w:ins>
      <w:del w:id="324" w:author="Jacques DAVID" w:date="2023-08-31T08:39:00Z">
        <w:r w:rsidDel="008103EA">
          <w:delText xml:space="preserve">un sous ensemble des données </w:delText>
        </w:r>
      </w:del>
      <w:del w:id="325" w:author="Jacques DAVID" w:date="2023-08-31T08:38:00Z">
        <w:r w:rsidDel="008103EA">
          <w:delText xml:space="preserve">brutes </w:delText>
        </w:r>
      </w:del>
      <w:del w:id="326" w:author="Jacques DAVID" w:date="2023-08-31T08:39:00Z">
        <w:r w:rsidDel="008103EA">
          <w:delText xml:space="preserve">ne contenant que les </w:delText>
        </w:r>
      </w:del>
      <w:proofErr w:type="spellStart"/>
      <w:r>
        <w:t>nsel</w:t>
      </w:r>
      <w:proofErr w:type="spellEnd"/>
      <w:r>
        <w:t xml:space="preserve"> </w:t>
      </w:r>
      <w:del w:id="327" w:author="Jacques DAVID" w:date="2023-08-31T08:39:00Z">
        <w:r w:rsidDel="008103EA">
          <w:delText xml:space="preserve">plantes </w:delText>
        </w:r>
      </w:del>
      <w:ins w:id="328" w:author="Jacques DAVID" w:date="2023-08-31T08:39:00Z">
        <w:r w:rsidR="008103EA">
          <w:t xml:space="preserve">grains semés </w:t>
        </w:r>
      </w:ins>
      <w:ins w:id="329" w:author="Jacques DAVID" w:date="2023-08-31T08:40:00Z">
        <w:r w:rsidR="008103EA">
          <w:t xml:space="preserve">triés selon leur valeur </w:t>
        </w:r>
      </w:ins>
      <w:del w:id="330" w:author="Jacques DAVID" w:date="2023-08-31T08:40:00Z">
        <w:r w:rsidDel="008103EA">
          <w:delText>issues des grains semés les plus gros (</w:delText>
        </w:r>
      </w:del>
      <w:ins w:id="331" w:author="Jacques DAVID" w:date="2023-08-31T08:40:00Z">
        <w:r w:rsidR="008103EA">
          <w:t xml:space="preserve">de </w:t>
        </w:r>
      </w:ins>
      <w:del w:id="332" w:author="Jacques DAVID" w:date="2023-08-31T08:40:00Z">
        <w:r w:rsidDel="008103EA">
          <w:delText xml:space="preserve">la </w:delText>
        </w:r>
      </w:del>
      <w:r>
        <w:t xml:space="preserve">taille </w:t>
      </w:r>
      <w:del w:id="333" w:author="Jacques DAVID" w:date="2023-08-31T08:40:00Z">
        <w:r w:rsidDel="008103EA">
          <w:delText xml:space="preserve">de chaque </w:delText>
        </w:r>
      </w:del>
      <w:r>
        <w:t>grain</w:t>
      </w:r>
      <w:del w:id="334" w:author="Jacques DAVID" w:date="2023-08-31T08:40:00Z">
        <w:r w:rsidDel="008103EA">
          <w:delText xml:space="preserve"> semé est connue)</w:delText>
        </w:r>
      </w:del>
      <w:r>
        <w:t xml:space="preserve">. </w:t>
      </w:r>
    </w:p>
    <w:p w14:paraId="7AC92C6E" w14:textId="012CF5F0" w:rsidR="00FE1C27" w:rsidRDefault="00FE1C27" w:rsidP="00925D32">
      <w:r>
        <w:t xml:space="preserve">La sélection sur épi </w:t>
      </w:r>
      <w:r w:rsidR="008669AA">
        <w:t>a été simulée en assimilant l</w:t>
      </w:r>
      <w:ins w:id="335" w:author="Jacques DAVID" w:date="2023-08-31T08:41:00Z">
        <w:r w:rsidR="008103EA">
          <w:t xml:space="preserve">a moyenne </w:t>
        </w:r>
      </w:ins>
      <w:ins w:id="336" w:author="Jacques DAVID" w:date="2023-08-31T08:42:00Z">
        <w:r w:rsidR="008103EA">
          <w:t xml:space="preserve">de la taille </w:t>
        </w:r>
      </w:ins>
      <w:ins w:id="337" w:author="Jacques DAVID" w:date="2023-08-31T08:41:00Z">
        <w:r w:rsidR="008103EA">
          <w:t xml:space="preserve">des 12 grains </w:t>
        </w:r>
      </w:ins>
      <w:ins w:id="338" w:author="Jacques DAVID" w:date="2023-08-31T08:42:00Z">
        <w:r w:rsidR="008103EA">
          <w:t xml:space="preserve">semés </w:t>
        </w:r>
      </w:ins>
      <w:ins w:id="339" w:author="Jacques DAVID" w:date="2023-08-31T08:41:00Z">
        <w:r w:rsidR="008103EA">
          <w:t xml:space="preserve">de chaque génotype </w:t>
        </w:r>
      </w:ins>
      <w:ins w:id="340" w:author="Jacques DAVID" w:date="2023-08-31T08:42:00Z">
        <w:r w:rsidR="008103EA">
          <w:t xml:space="preserve">à </w:t>
        </w:r>
      </w:ins>
      <w:ins w:id="341" w:author="Jacques DAVID" w:date="2023-08-31T08:43:00Z">
        <w:r w:rsidR="008103EA">
          <w:t>l</w:t>
        </w:r>
      </w:ins>
      <w:ins w:id="342" w:author="Jacques DAVID" w:date="2023-08-31T08:42:00Z">
        <w:r w:rsidR="008103EA">
          <w:t xml:space="preserve">a valeur </w:t>
        </w:r>
      </w:ins>
      <w:proofErr w:type="gramStart"/>
      <w:ins w:id="343" w:author="Jacques DAVID" w:date="2023-08-31T08:43:00Z">
        <w:r w:rsidR="008103EA">
          <w:t xml:space="preserve">d’un  </w:t>
        </w:r>
      </w:ins>
      <w:ins w:id="344" w:author="Jacques DAVID" w:date="2023-08-31T08:42:00Z">
        <w:r w:rsidR="008103EA">
          <w:t>épi</w:t>
        </w:r>
      </w:ins>
      <w:proofErr w:type="gramEnd"/>
      <w:ins w:id="345" w:author="Jacques DAVID" w:date="2023-08-31T08:43:00Z">
        <w:r w:rsidR="008103EA">
          <w:t xml:space="preserve"> de ce génotype</w:t>
        </w:r>
      </w:ins>
      <w:ins w:id="346" w:author="Jacques DAVID" w:date="2023-08-31T08:45:00Z">
        <w:r w:rsidR="008103EA">
          <w:t xml:space="preserve"> (</w:t>
        </w:r>
        <w:proofErr w:type="spellStart"/>
        <w:r w:rsidR="008103EA">
          <w:t>Acrinyme</w:t>
        </w:r>
        <w:proofErr w:type="spellEnd"/>
        <w:r w:rsidR="008103EA">
          <w:t xml:space="preserve"> ? </w:t>
        </w:r>
        <w:proofErr w:type="spellStart"/>
        <w:r w:rsidR="008103EA">
          <w:t>TGepi</w:t>
        </w:r>
        <w:proofErr w:type="spellEnd"/>
        <w:r w:rsidR="008103EA">
          <w:t> </w:t>
        </w:r>
        <w:proofErr w:type="gramStart"/>
        <w:r w:rsidR="008103EA">
          <w:t>? )</w:t>
        </w:r>
        <w:proofErr w:type="gramEnd"/>
        <w:r w:rsidR="008103EA">
          <w:t xml:space="preserve"> </w:t>
        </w:r>
      </w:ins>
      <w:ins w:id="347" w:author="Jacques DAVID" w:date="2023-08-31T08:42:00Z">
        <w:r w:rsidR="008103EA">
          <w:t xml:space="preserve">. </w:t>
        </w:r>
      </w:ins>
      <w:del w:id="348" w:author="Jacques DAVID" w:date="2023-08-31T08:42:00Z">
        <w:r w:rsidR="008669AA" w:rsidDel="008103EA">
          <w:delText xml:space="preserve">es lots </w:delText>
        </w:r>
      </w:del>
      <w:del w:id="349" w:author="Jacques DAVID" w:date="2023-08-31T08:43:00Z">
        <w:r w:rsidR="008669AA" w:rsidDel="008103EA">
          <w:delText>utilisés lors du semis à des épis</w:delText>
        </w:r>
        <w:r w:rsidR="00CB6F61" w:rsidDel="008103EA">
          <w:delText xml:space="preserve"> </w:delText>
        </w:r>
      </w:del>
      <w:r w:rsidR="00CB6F61" w:rsidRPr="00CB6F61">
        <w:t>bien que ces lots soient issus d’une récolte d</w:t>
      </w:r>
      <w:ins w:id="350" w:author="Jacques DAVID" w:date="2023-08-31T08:43:00Z">
        <w:r w:rsidR="008103EA">
          <w:t xml:space="preserve">’une </w:t>
        </w:r>
      </w:ins>
      <w:del w:id="351" w:author="Jacques DAVID" w:date="2023-08-31T08:43:00Z">
        <w:r w:rsidR="00CB6F61" w:rsidRPr="00CB6F61" w:rsidDel="008103EA">
          <w:delText xml:space="preserve">e </w:delText>
        </w:r>
      </w:del>
      <w:r w:rsidR="00CB6F61" w:rsidRPr="00CB6F61">
        <w:t xml:space="preserve">ligne complète de plusieurs </w:t>
      </w:r>
      <w:proofErr w:type="spellStart"/>
      <w:r w:rsidR="00CB6F61" w:rsidRPr="00CB6F61">
        <w:t>plantes</w:t>
      </w:r>
      <w:del w:id="352" w:author="Jacques DAVID" w:date="2023-08-31T08:43:00Z">
        <w:r w:rsidR="00CB6F61" w:rsidDel="008103EA">
          <w:delText xml:space="preserve"> de même génotypes</w:delText>
        </w:r>
      </w:del>
      <w:del w:id="353" w:author="Jacques DAVID" w:date="2023-08-31T08:44:00Z">
        <w:r w:rsidR="008669AA" w:rsidDel="008103EA">
          <w:delText>. La taille moyenne des grains de chaque lot a été calculée</w:delText>
        </w:r>
        <w:r w:rsidR="00724780" w:rsidDel="008103EA">
          <w:delText xml:space="preserve"> (ces valeurs correspondent donc aux observations moyennes par épis)</w:delText>
        </w:r>
        <w:r w:rsidR="008669AA" w:rsidDel="008103EA">
          <w:delText xml:space="preserve">. </w:delText>
        </w:r>
      </w:del>
      <w:r w:rsidR="008669AA">
        <w:t>Puis</w:t>
      </w:r>
      <w:proofErr w:type="spellEnd"/>
      <w:r w:rsidR="008669AA">
        <w:t>, un nombre NEO de lot</w:t>
      </w:r>
      <w:ins w:id="354" w:author="Jacques DAVID" w:date="2023-08-31T08:44:00Z">
        <w:r w:rsidR="008103EA">
          <w:t>s</w:t>
        </w:r>
      </w:ins>
      <w:r w:rsidR="008669AA">
        <w:t xml:space="preserve"> a été échantillonné aléatoirement pour constituer la population d’épis observés. </w:t>
      </w:r>
      <w:r w:rsidR="00724780">
        <w:t>Cela permet de simuler l’impossibilité d’observer tous les épis d’une parcelle en sélection sur épi</w:t>
      </w:r>
      <w:r w:rsidR="006956DD">
        <w:t xml:space="preserve"> (on pourrait aussi dire que cela simule l’effort de </w:t>
      </w:r>
      <w:proofErr w:type="spellStart"/>
      <w:r w:rsidR="006956DD">
        <w:t>phénotypage</w:t>
      </w:r>
      <w:proofErr w:type="spellEnd"/>
      <w:r w:rsidR="006956DD">
        <w:t xml:space="preserve"> réalisé en sélection sur épi)</w:t>
      </w:r>
      <w:r w:rsidR="00724780">
        <w:t xml:space="preserve">. </w:t>
      </w:r>
      <w:r w:rsidR="00042A33">
        <w:t xml:space="preserve">Parmi ces NEO lots échantillonnés aléatoirement, les </w:t>
      </w:r>
      <w:proofErr w:type="spellStart"/>
      <w:r w:rsidR="00042A33">
        <w:t>nsel</w:t>
      </w:r>
      <w:proofErr w:type="spellEnd"/>
      <w:r w:rsidR="00042A33">
        <w:t xml:space="preserve">/NGE lots ayant les plus grandes moyennes ont été sélectionnés de sorte à sélectionner </w:t>
      </w:r>
      <w:proofErr w:type="spellStart"/>
      <w:r w:rsidR="00042A33">
        <w:t>nsel</w:t>
      </w:r>
      <w:proofErr w:type="spellEnd"/>
      <w:r w:rsidR="00042A33">
        <w:t xml:space="preserve"> grains. </w:t>
      </w:r>
      <w:ins w:id="355" w:author="Jacques DAVID" w:date="2023-08-31T08:46:00Z">
        <w:r w:rsidR="008103EA">
          <w:t xml:space="preserve">L’efficacité de cette sélection est calculée sur les </w:t>
        </w:r>
      </w:ins>
      <w:ins w:id="356" w:author="Jacques DAVID" w:date="2023-08-31T08:47:00Z">
        <w:r w:rsidR="008103EA">
          <w:t xml:space="preserve">plantes </w:t>
        </w:r>
      </w:ins>
      <w:ins w:id="357" w:author="Jacques DAVID" w:date="2023-08-31T08:46:00Z">
        <w:r w:rsidR="008103EA">
          <w:t xml:space="preserve">descendantes </w:t>
        </w:r>
      </w:ins>
      <w:del w:id="358" w:author="Jacques DAVID" w:date="2023-08-31T08:46:00Z">
        <w:r w:rsidR="00042A33" w:rsidDel="008103EA">
          <w:delText xml:space="preserve">Un sous ensemble des données brutes a ensuite été extrait, ne contenant que les données </w:delText>
        </w:r>
      </w:del>
      <w:del w:id="359" w:author="Jacques DAVID" w:date="2023-08-31T08:47:00Z">
        <w:r w:rsidR="00042A33" w:rsidDel="008103EA">
          <w:delText>pour les plantes issues des lots sélectionnés</w:delText>
        </w:r>
      </w:del>
      <w:ins w:id="360" w:author="Jacques DAVID" w:date="2023-08-31T08:47:00Z">
        <w:r w:rsidR="008103EA">
          <w:t>des grains semés</w:t>
        </w:r>
      </w:ins>
      <w:r w:rsidR="00042A33">
        <w:t xml:space="preserve">. Comme un échantillonnage aléatoire intervient lors de cette simulation, 100 répétitions ont été effectuées pour chaque combinaison </w:t>
      </w:r>
      <w:proofErr w:type="spellStart"/>
      <w:r w:rsidR="00042A33">
        <w:t>nsel</w:t>
      </w:r>
      <w:proofErr w:type="spellEnd"/>
      <w:r w:rsidR="00042A33">
        <w:t xml:space="preserve"> x NEO. </w:t>
      </w:r>
    </w:p>
    <w:p w14:paraId="4A033D68" w14:textId="1CCE7CA9" w:rsidR="00CF5938" w:rsidRDefault="00CF5938" w:rsidP="00925D32"/>
    <w:p w14:paraId="38912082" w14:textId="6999F53E" w:rsidR="00CF5938" w:rsidRDefault="00CF5938" w:rsidP="00CF5938">
      <w:pPr>
        <w:pStyle w:val="Titre3"/>
      </w:pPr>
      <w:bookmarkStart w:id="361" w:name="_Toc144300108"/>
      <w:r>
        <w:t>Estimation de l’effet de la sélection</w:t>
      </w:r>
      <w:bookmarkEnd w:id="361"/>
    </w:p>
    <w:p w14:paraId="52623339" w14:textId="6BFADF8B" w:rsidR="00CF5938" w:rsidRDefault="00CF5938" w:rsidP="00CF5938">
      <w:r>
        <w:t>Pour chaque simulation réalisée,</w:t>
      </w:r>
      <w:del w:id="362" w:author="Jacques DAVID" w:date="2023-08-31T08:47:00Z">
        <w:r w:rsidDel="00354A1C">
          <w:delText xml:space="preserve"> les données brutes, le sous ensemble sélection sur grain et le sous ensemble sélection sur épi ont été concaténé dans un unique tableau</w:delText>
        </w:r>
      </w:del>
      <w:r>
        <w:t xml:space="preserve">. </w:t>
      </w:r>
      <w:del w:id="363" w:author="Jacques DAVID" w:date="2023-08-31T08:47:00Z">
        <w:r w:rsidDel="00354A1C">
          <w:delText xml:space="preserve">Puis </w:delText>
        </w:r>
      </w:del>
      <w:proofErr w:type="gramStart"/>
      <w:r>
        <w:t>l’effet</w:t>
      </w:r>
      <w:proofErr w:type="gramEnd"/>
      <w:r>
        <w:t xml:space="preserve"> de la sélection a été estimé avec le modèle suivant : </w:t>
      </w:r>
    </w:p>
    <w:p w14:paraId="34EC98CA" w14:textId="77777777" w:rsidR="00CF5938" w:rsidRPr="00CF5938" w:rsidRDefault="00CF5938" w:rsidP="00CF5938"/>
    <w:p w14:paraId="01CDBDAF" w14:textId="77777777" w:rsidR="00CF5938" w:rsidRPr="00251864" w:rsidRDefault="00607B9A" w:rsidP="00CF5938">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BA</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oMath>
      </m:oMathPara>
    </w:p>
    <w:p w14:paraId="4CF298F9" w14:textId="77777777" w:rsidR="00CF5938" w:rsidRDefault="00CF5938" w:rsidP="00CF5938">
      <w:r>
        <w:t>Avec :</w:t>
      </w:r>
    </w:p>
    <w:p w14:paraId="11E35D5B" w14:textId="77777777" w:rsidR="00CF5938" w:rsidRDefault="00607B9A" w:rsidP="00CF5938">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CF5938">
        <w:t xml:space="preserve"> </w:t>
      </w:r>
      <w:proofErr w:type="gramStart"/>
      <w:r w:rsidR="00CF5938">
        <w:t>le</w:t>
      </w:r>
      <w:proofErr w:type="gramEnd"/>
      <w:r w:rsidR="00CF5938">
        <w:t xml:space="preserve"> phénotype de l’individu k dans le bac i avec la modalité de sélection j</w:t>
      </w:r>
    </w:p>
    <w:p w14:paraId="5A812ED2" w14:textId="6B2D6C77" w:rsidR="00CF5938" w:rsidRPr="00251864" w:rsidRDefault="00CF5938" w:rsidP="00CF5938">
      <w:pPr>
        <w:pStyle w:val="Paragraphedeliste"/>
        <w:numPr>
          <w:ilvl w:val="0"/>
          <w:numId w:val="12"/>
        </w:numPr>
      </w:pPr>
      <m:oMath>
        <m:r>
          <w:rPr>
            <w:rFonts w:ascii="Cambria Math" w:hAnsi="Cambria Math"/>
          </w:rPr>
          <m:t>µ</m:t>
        </m:r>
      </m:oMath>
      <w:r>
        <w:t xml:space="preserve"> </w:t>
      </w:r>
      <w:proofErr w:type="gramStart"/>
      <w:r>
        <w:t>la</w:t>
      </w:r>
      <w:proofErr w:type="gramEnd"/>
      <w:r>
        <w:t xml:space="preserve"> moyenne pour le bac 1 de la population non sélectionnée</w:t>
      </w:r>
    </w:p>
    <w:p w14:paraId="28EE0210" w14:textId="77777777" w:rsidR="00CF5938" w:rsidRDefault="00CF5938" w:rsidP="00CF5938">
      <w:pPr>
        <w:pStyle w:val="Paragraphedeliste"/>
        <w:numPr>
          <w:ilvl w:val="0"/>
          <w:numId w:val="12"/>
        </w:numPr>
      </w:pPr>
      <m:oMath>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w:t>
      </w:r>
      <w:proofErr w:type="gramStart"/>
      <w:r>
        <w:t>l’effet</w:t>
      </w:r>
      <w:proofErr w:type="gramEnd"/>
      <w:r>
        <w:t xml:space="preserve"> fixe du bac i sur le phénotype</w:t>
      </w:r>
    </w:p>
    <w:p w14:paraId="4DD1D623" w14:textId="77777777" w:rsidR="00CF5938" w:rsidRDefault="00CF5938" w:rsidP="00CF5938">
      <w:pPr>
        <w:pStyle w:val="Paragraphedeliste"/>
        <w:numPr>
          <w:ilvl w:val="0"/>
          <w:numId w:val="12"/>
        </w:numPr>
      </w:pPr>
      <m:oMath>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w:t>
      </w:r>
      <w:proofErr w:type="gramStart"/>
      <w:r>
        <w:t>l’effet</w:t>
      </w:r>
      <w:proofErr w:type="gramEnd"/>
      <w:r>
        <w:t xml:space="preserve"> fixe de la sélection (soit sélection sur grain, soit sélection sur lot)</w:t>
      </w:r>
    </w:p>
    <w:p w14:paraId="0610CAA5" w14:textId="77777777" w:rsidR="00CF5938" w:rsidRDefault="00607B9A" w:rsidP="00CF5938">
      <w:pPr>
        <w:pStyle w:val="Paragraphedeliste"/>
        <w:numPr>
          <w:ilvl w:val="0"/>
          <w:numId w:val="12"/>
        </w:numPr>
      </w:pP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 N</m:t>
        </m:r>
        <m:d>
          <m:dPr>
            <m:ctrlPr>
              <w:rPr>
                <w:rFonts w:ascii="Cambria Math" w:hAnsi="Cambria Math"/>
                <w:i/>
              </w:rPr>
            </m:ctrlPr>
          </m:dPr>
          <m:e>
            <m:r>
              <w:rPr>
                <w:rFonts w:ascii="Cambria Math" w:hAnsi="Cambria Math"/>
              </w:rPr>
              <m:t>0,σ</m:t>
            </m:r>
          </m:e>
        </m:d>
        <m:r>
          <w:rPr>
            <w:rFonts w:ascii="Cambria Math" w:hAnsi="Cambria Math"/>
          </w:rPr>
          <m:t xml:space="preserve"> iid</m:t>
        </m:r>
      </m:oMath>
      <w:r w:rsidR="00CF5938">
        <w:t xml:space="preserve"> </w:t>
      </w:r>
      <w:proofErr w:type="gramStart"/>
      <w:r w:rsidR="00CF5938">
        <w:t>la</w:t>
      </w:r>
      <w:proofErr w:type="gramEnd"/>
      <w:r w:rsidR="00CF5938">
        <w:t xml:space="preserve"> résiduelle </w:t>
      </w:r>
    </w:p>
    <w:p w14:paraId="46352787" w14:textId="3C5FF2F6" w:rsidR="00BF0586" w:rsidRPr="00925D32" w:rsidRDefault="00BF0586" w:rsidP="00925D32"/>
    <w:p w14:paraId="0922EBAA" w14:textId="40FADF61" w:rsidR="00B8211F" w:rsidRPr="00191199" w:rsidRDefault="00E44F97" w:rsidP="00B8211F">
      <w:pPr>
        <w:rPr>
          <w:color w:val="FF0000"/>
        </w:rPr>
      </w:pPr>
      <w:r>
        <w:t xml:space="preserve">Le progrès réalisé est estimé par les coefficients de la variable SELECTION. Des progrès ont donc été estimé pour chaque combinaison </w:t>
      </w:r>
      <w:proofErr w:type="spellStart"/>
      <w:r>
        <w:t>nsel</w:t>
      </w:r>
      <w:proofErr w:type="spellEnd"/>
      <w:r>
        <w:t xml:space="preserve"> x NEO. Pour chaque combinaison, le progrès estimé en sélection sur grain correspond à une estimation</w:t>
      </w:r>
      <w:r w:rsidR="00191199">
        <w:t xml:space="preserve"> dont la significativité a été testée par test de </w:t>
      </w:r>
      <w:proofErr w:type="spellStart"/>
      <w:r w:rsidR="00191199">
        <w:t>Student</w:t>
      </w:r>
      <w:proofErr w:type="spellEnd"/>
      <w:r w:rsidR="00191199">
        <w:t>. L</w:t>
      </w:r>
      <w:r>
        <w:t>e progrès estimé pour la sélection sur épi est la moyenne des progrès estimés pour les 100 répétitions</w:t>
      </w:r>
      <w:r w:rsidR="00191199">
        <w:t xml:space="preserve">, et la significativité a été testée pour chaque estimation par test de </w:t>
      </w:r>
      <w:proofErr w:type="spellStart"/>
      <w:r w:rsidR="00191199">
        <w:t>Student</w:t>
      </w:r>
      <w:proofErr w:type="spellEnd"/>
      <w:r>
        <w:t>.</w:t>
      </w:r>
    </w:p>
    <w:p w14:paraId="308C41A3" w14:textId="07163005" w:rsidR="00B8211F" w:rsidRDefault="00B8211F" w:rsidP="00B8211F"/>
    <w:p w14:paraId="793CE2EA" w14:textId="036BBB89" w:rsidR="00313AF8" w:rsidRDefault="00313AF8" w:rsidP="00B8211F">
      <w:r>
        <w:t xml:space="preserve">Ci-dessous un schéma récapitulant le processus de sélection </w:t>
      </w:r>
      <w:r>
        <w:rPr>
          <w:i/>
        </w:rPr>
        <w:t>in silico</w:t>
      </w:r>
      <w:r>
        <w:t xml:space="preserve">. </w:t>
      </w:r>
    </w:p>
    <w:p w14:paraId="570619E9" w14:textId="213C8B71" w:rsidR="009A333E" w:rsidRDefault="009A333E" w:rsidP="00B8211F"/>
    <w:p w14:paraId="277568EE" w14:textId="02BE5E78" w:rsidR="009A333E" w:rsidRDefault="00AA69EE" w:rsidP="00AA69EE">
      <w:pPr>
        <w:keepNext/>
        <w:jc w:val="center"/>
      </w:pPr>
      <w:r>
        <w:rPr>
          <w:noProof/>
        </w:rPr>
        <w:drawing>
          <wp:inline distT="0" distB="0" distL="0" distR="0" wp14:anchorId="5C3ADB10" wp14:editId="72B3F730">
            <wp:extent cx="4006154" cy="3485071"/>
            <wp:effectExtent l="19050" t="19050" r="13970" b="2032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héma in silico.png"/>
                    <pic:cNvPicPr/>
                  </pic:nvPicPr>
                  <pic:blipFill>
                    <a:blip r:embed="rId19">
                      <a:extLst>
                        <a:ext uri="{28A0092B-C50C-407E-A947-70E740481C1C}">
                          <a14:useLocalDpi xmlns:a14="http://schemas.microsoft.com/office/drawing/2010/main" val="0"/>
                        </a:ext>
                      </a:extLst>
                    </a:blip>
                    <a:stretch>
                      <a:fillRect/>
                    </a:stretch>
                  </pic:blipFill>
                  <pic:spPr>
                    <a:xfrm>
                      <a:off x="0" y="0"/>
                      <a:ext cx="4022910" cy="3499648"/>
                    </a:xfrm>
                    <a:prstGeom prst="rect">
                      <a:avLst/>
                    </a:prstGeom>
                    <a:ln>
                      <a:solidFill>
                        <a:schemeClr val="tx1"/>
                      </a:solidFill>
                    </a:ln>
                  </pic:spPr>
                </pic:pic>
              </a:graphicData>
            </a:graphic>
          </wp:inline>
        </w:drawing>
      </w:r>
    </w:p>
    <w:p w14:paraId="5E4749E7" w14:textId="457F71C9" w:rsidR="009A333E" w:rsidRDefault="009A333E" w:rsidP="009A333E">
      <w:pPr>
        <w:spacing w:line="240" w:lineRule="auto"/>
        <w:rPr>
          <w:b/>
          <w:i/>
        </w:rPr>
      </w:pPr>
      <w:r w:rsidRPr="00614296">
        <w:rPr>
          <w:b/>
          <w:i/>
        </w:rPr>
        <w:t xml:space="preserve">Figure </w:t>
      </w:r>
      <w:r w:rsidRPr="00614296">
        <w:rPr>
          <w:b/>
          <w:i/>
        </w:rPr>
        <w:fldChar w:fldCharType="begin"/>
      </w:r>
      <w:r w:rsidRPr="00614296">
        <w:rPr>
          <w:b/>
          <w:i/>
        </w:rPr>
        <w:instrText xml:space="preserve"> SEQ Figure \* ARABIC </w:instrText>
      </w:r>
      <w:r w:rsidRPr="00614296">
        <w:rPr>
          <w:b/>
          <w:i/>
        </w:rPr>
        <w:fldChar w:fldCharType="separate"/>
      </w:r>
      <w:r w:rsidR="00492745">
        <w:rPr>
          <w:b/>
          <w:i/>
          <w:noProof/>
        </w:rPr>
        <w:t>1</w:t>
      </w:r>
      <w:r w:rsidRPr="00614296">
        <w:rPr>
          <w:b/>
          <w:i/>
        </w:rPr>
        <w:fldChar w:fldCharType="end"/>
      </w:r>
      <w:r>
        <w:rPr>
          <w:b/>
          <w:i/>
        </w:rPr>
        <w:t xml:space="preserve"> : Schéma récapitulatif de la méthode de sélection in silico </w:t>
      </w:r>
    </w:p>
    <w:p w14:paraId="6FEAFBC8" w14:textId="73FABCFD" w:rsidR="009A333E" w:rsidRPr="00614296" w:rsidRDefault="009A333E" w:rsidP="009A333E">
      <w:pPr>
        <w:spacing w:line="240" w:lineRule="auto"/>
        <w:rPr>
          <w:i/>
        </w:rPr>
      </w:pPr>
      <w:commentRangeStart w:id="364"/>
      <w:r w:rsidRPr="00CD4E35">
        <w:rPr>
          <w:i/>
          <w:highlight w:val="yellow"/>
          <w:rPrChange w:id="365" w:author="Jacques DAVID" w:date="2023-08-31T08:49:00Z">
            <w:rPr>
              <w:i/>
            </w:rPr>
          </w:rPrChange>
        </w:rPr>
        <w:t>Les</w:t>
      </w:r>
      <w:commentRangeEnd w:id="364"/>
      <w:r w:rsidR="00CD4E35">
        <w:rPr>
          <w:rStyle w:val="Marquedecommentaire"/>
          <w:rFonts w:asciiTheme="minorHAnsi" w:eastAsiaTheme="minorHAnsi" w:hAnsiTheme="minorHAnsi" w:cstheme="minorBidi"/>
          <w:lang w:eastAsia="en-US"/>
        </w:rPr>
        <w:commentReference w:id="364"/>
      </w:r>
      <w:r w:rsidRPr="00CD4E35">
        <w:rPr>
          <w:i/>
          <w:highlight w:val="yellow"/>
          <w:rPrChange w:id="366" w:author="Jacques DAVID" w:date="2023-08-31T08:49:00Z">
            <w:rPr>
              <w:i/>
            </w:rPr>
          </w:rPrChange>
        </w:rPr>
        <w:t xml:space="preserve"> composantes de la variance, le nombre de grains observés (NGO), et le nombre de grain par épi (NGE) sont imposés par les données.</w:t>
      </w:r>
      <w:r>
        <w:rPr>
          <w:i/>
        </w:rPr>
        <w:t xml:space="preserve"> Les paramètres </w:t>
      </w:r>
      <w:proofErr w:type="spellStart"/>
      <w:r>
        <w:rPr>
          <w:i/>
        </w:rPr>
        <w:t>nsel</w:t>
      </w:r>
      <w:proofErr w:type="spellEnd"/>
      <w:r>
        <w:rPr>
          <w:i/>
        </w:rPr>
        <w:t xml:space="preserve"> et NEO </w:t>
      </w:r>
      <w:del w:id="367" w:author="Jacques DAVID" w:date="2023-08-31T08:49:00Z">
        <w:r w:rsidDel="00CD4E35">
          <w:rPr>
            <w:i/>
          </w:rPr>
          <w:delText xml:space="preserve">peuvent </w:delText>
        </w:r>
      </w:del>
      <w:ins w:id="368" w:author="Jacques DAVID" w:date="2023-08-31T08:49:00Z">
        <w:r w:rsidR="00CD4E35">
          <w:rPr>
            <w:i/>
          </w:rPr>
          <w:t>sont</w:t>
        </w:r>
      </w:ins>
      <w:del w:id="369" w:author="Jacques DAVID" w:date="2023-08-31T08:49:00Z">
        <w:r w:rsidDel="00CD4E35">
          <w:rPr>
            <w:i/>
          </w:rPr>
          <w:delText>être</w:delText>
        </w:r>
      </w:del>
      <w:r>
        <w:rPr>
          <w:i/>
        </w:rPr>
        <w:t xml:space="preserve"> choisis </w:t>
      </w:r>
      <w:del w:id="370" w:author="Jacques DAVID" w:date="2023-08-31T08:49:00Z">
        <w:r w:rsidDel="00CD4E35">
          <w:rPr>
            <w:i/>
          </w:rPr>
          <w:delText xml:space="preserve">et </w:delText>
        </w:r>
      </w:del>
      <w:ins w:id="371" w:author="Jacques DAVID" w:date="2023-08-31T08:49:00Z">
        <w:r w:rsidR="00CD4E35">
          <w:rPr>
            <w:i/>
          </w:rPr>
          <w:t xml:space="preserve">pour explorer </w:t>
        </w:r>
      </w:ins>
      <w:r>
        <w:rPr>
          <w:i/>
        </w:rPr>
        <w:t xml:space="preserve">différentes combinaisons </w:t>
      </w:r>
      <w:del w:id="372" w:author="Jacques DAVID" w:date="2023-08-31T08:49:00Z">
        <w:r w:rsidDel="00CD4E35">
          <w:rPr>
            <w:i/>
          </w:rPr>
          <w:delText xml:space="preserve">de ces paramètres seront utilisés pour avoir </w:delText>
        </w:r>
      </w:del>
      <w:ins w:id="373" w:author="Jacques DAVID" w:date="2023-08-31T08:49:00Z">
        <w:r w:rsidR="00CD4E35">
          <w:rPr>
            <w:i/>
          </w:rPr>
          <w:t xml:space="preserve">et </w:t>
        </w:r>
      </w:ins>
      <w:del w:id="374" w:author="Jacques DAVID" w:date="2023-08-31T08:49:00Z">
        <w:r w:rsidDel="00CD4E35">
          <w:rPr>
            <w:i/>
          </w:rPr>
          <w:delText xml:space="preserve">différents </w:delText>
        </w:r>
      </w:del>
      <w:r>
        <w:rPr>
          <w:i/>
        </w:rPr>
        <w:t>scénarii de sélection. La sélection sur grain se fait en regardant directement la taille des grains plantés à l’échelle individuelle. La sélection sur épi se fait en prenant les grains issus des lots ayant la meilleur</w:t>
      </w:r>
      <w:r w:rsidR="005A2606">
        <w:rPr>
          <w:i/>
        </w:rPr>
        <w:t>e moyenne</w:t>
      </w:r>
      <w:r w:rsidR="00650207">
        <w:rPr>
          <w:i/>
        </w:rPr>
        <w:t>. Les données brutes</w:t>
      </w:r>
      <w:r>
        <w:rPr>
          <w:i/>
        </w:rPr>
        <w:t xml:space="preserve"> sont considérées comme le témoin non sélectionné. On utilise un modèle prenant en compte l’effet des bacs et de la sélection pour estimer le progrès obtenu par la sélection. </w:t>
      </w:r>
    </w:p>
    <w:p w14:paraId="2ABE2739" w14:textId="30ADDDC8" w:rsidR="009A333E" w:rsidRDefault="009A333E" w:rsidP="00B8211F"/>
    <w:p w14:paraId="19220339" w14:textId="23D3C62C" w:rsidR="0001011A" w:rsidRDefault="0001011A" w:rsidP="00B8211F"/>
    <w:p w14:paraId="3862941A" w14:textId="1B3DC7C4" w:rsidR="0001011A" w:rsidRDefault="0001011A" w:rsidP="0001011A">
      <w:pPr>
        <w:pStyle w:val="Titre2"/>
      </w:pPr>
      <w:bookmarkStart w:id="375" w:name="_Toc144300109"/>
      <w:r>
        <w:t xml:space="preserve">Développement analytique pour comparer la sélection sur grain </w:t>
      </w:r>
      <w:r>
        <w:lastRenderedPageBreak/>
        <w:t>et la sélection sur épi</w:t>
      </w:r>
      <w:bookmarkEnd w:id="375"/>
    </w:p>
    <w:p w14:paraId="7553125C" w14:textId="0B8627F7" w:rsidR="00F27701" w:rsidRDefault="00F27701" w:rsidP="00F27701">
      <w:pPr>
        <w:pStyle w:val="Titre3"/>
      </w:pPr>
      <w:bookmarkStart w:id="376" w:name="_Toc144300110"/>
      <w:del w:id="377" w:author="Jacques DAVID" w:date="2023-08-31T08:50:00Z">
        <w:r w:rsidDel="00CD4E35">
          <w:delText xml:space="preserve">Point de départ </w:delText>
        </w:r>
      </w:del>
      <w:ins w:id="378" w:author="Jacques DAVID" w:date="2023-08-31T08:50:00Z">
        <w:r w:rsidR="00CD4E35">
          <w:t xml:space="preserve">Hypothèse du modèle ? </w:t>
        </w:r>
      </w:ins>
      <w:r>
        <w:t>des calculs</w:t>
      </w:r>
      <w:bookmarkEnd w:id="376"/>
    </w:p>
    <w:p w14:paraId="38D86EAE" w14:textId="34C499F5" w:rsidR="0001011A" w:rsidRPr="00DA6C97" w:rsidRDefault="0001011A" w:rsidP="0001011A">
      <w:r>
        <w:t>On considère le grain ou l’épi comme deux unités de sélection</w:t>
      </w:r>
      <w:del w:id="379" w:author="Jacques DAVID" w:date="2023-08-31T08:50:00Z">
        <w:r w:rsidDel="00CD4E35">
          <w:delText>s</w:delText>
        </w:r>
      </w:del>
      <w:r>
        <w:t xml:space="preserve"> différentes. Pour comprendre les différences qui existent entre ces deux unités de sélection (grain individuel vs. Moyenne des grains d’un épi), il faut s’intéresser aux paramètres importants en sélection : la variance phénotypique totale du trait sélectionné, la précision avec laquelle une mesure phénotypique permet d’estimer la valeur génétique d’une unité de sélection (l’héritabilité), et l’intensité de sélection appliquée en fonction du nombre d’unités de sélection observées. Commençons par détailler les composantes de la variance phénotypique d’un trait du grain.  </w:t>
      </w:r>
      <w:r w:rsidRPr="00DA6C97">
        <w:t xml:space="preserve">Pour un trait du grain, la variance observée entre grains </w:t>
      </w:r>
      <w:r>
        <w:t>provient de</w:t>
      </w:r>
      <w:r w:rsidRPr="00DA6C97">
        <w:t> :</w:t>
      </w:r>
    </w:p>
    <w:p w14:paraId="621ADCC1" w14:textId="77777777" w:rsidR="0001011A" w:rsidRPr="00DA6C97" w:rsidRDefault="0001011A" w:rsidP="0001011A">
      <w:pPr>
        <w:numPr>
          <w:ilvl w:val="0"/>
          <w:numId w:val="12"/>
        </w:numPr>
      </w:pPr>
      <w:r>
        <w:t>V</w:t>
      </w:r>
      <w:r>
        <w:rPr>
          <w:vertAlign w:val="subscript"/>
        </w:rPr>
        <w:t>g</w:t>
      </w:r>
      <w:r>
        <w:t xml:space="preserve"> l</w:t>
      </w:r>
      <w:r w:rsidRPr="00DA6C97">
        <w:t>a variance génétique qui existe entre génotypes différents (toute chose égale par ailleurs)</w:t>
      </w:r>
    </w:p>
    <w:p w14:paraId="3B93C642" w14:textId="77777777" w:rsidR="0001011A" w:rsidRPr="00DA6C97" w:rsidRDefault="0001011A" w:rsidP="0001011A">
      <w:pPr>
        <w:numPr>
          <w:ilvl w:val="0"/>
          <w:numId w:val="12"/>
        </w:numPr>
      </w:pPr>
      <w:r>
        <w:t>V</w:t>
      </w:r>
      <w:r>
        <w:rPr>
          <w:vertAlign w:val="subscript"/>
        </w:rPr>
        <w:t>e</w:t>
      </w:r>
      <w:r>
        <w:t xml:space="preserve"> l</w:t>
      </w:r>
      <w:r w:rsidRPr="00DA6C97">
        <w:t>a variance environnementale qui existe entre grains issus de plantes différentes d’un</w:t>
      </w:r>
      <w:r>
        <w:t xml:space="preserve"> </w:t>
      </w:r>
      <w:r w:rsidRPr="00DA6C97">
        <w:t xml:space="preserve">même génotype ayant poussé dans des conditions différentes </w:t>
      </w:r>
      <w:r>
        <w:t>(</w:t>
      </w:r>
      <w:r w:rsidRPr="00DA6C97">
        <w:t>comme des parcelles différentes dans le même lieu ou des lieux différents la même année, etc.</w:t>
      </w:r>
      <w:r>
        <w:t>)</w:t>
      </w:r>
    </w:p>
    <w:p w14:paraId="2F29AC44" w14:textId="77777777" w:rsidR="0001011A" w:rsidRPr="00DA6C97" w:rsidRDefault="0001011A" w:rsidP="0001011A">
      <w:pPr>
        <w:numPr>
          <w:ilvl w:val="0"/>
          <w:numId w:val="12"/>
        </w:numPr>
      </w:pPr>
      <w:r>
        <w:t>V</w:t>
      </w:r>
      <w:r>
        <w:rPr>
          <w:vertAlign w:val="subscript"/>
        </w:rPr>
        <w:t>inter</w:t>
      </w:r>
      <w:r>
        <w:t xml:space="preserve"> l</w:t>
      </w:r>
      <w:r w:rsidRPr="00DA6C97">
        <w:t xml:space="preserve">a variance inter-épi qui existe entre épis d’une même plante pour des raisons physiologiques, </w:t>
      </w:r>
      <w:r>
        <w:t>(</w:t>
      </w:r>
      <w:r w:rsidRPr="00DA6C97">
        <w:t>par exemple entre brin maître et brin secondaire</w:t>
      </w:r>
      <w:r>
        <w:t>)</w:t>
      </w:r>
    </w:p>
    <w:p w14:paraId="6CC281D2" w14:textId="77777777" w:rsidR="0001011A" w:rsidRDefault="0001011A" w:rsidP="0001011A">
      <w:pPr>
        <w:numPr>
          <w:ilvl w:val="0"/>
          <w:numId w:val="12"/>
        </w:numPr>
      </w:pPr>
      <w:r>
        <w:t>V</w:t>
      </w:r>
      <w:r>
        <w:rPr>
          <w:vertAlign w:val="subscript"/>
        </w:rPr>
        <w:t>intra</w:t>
      </w:r>
      <w:r>
        <w:t xml:space="preserve"> l</w:t>
      </w:r>
      <w:r w:rsidRPr="00DA6C97">
        <w:t xml:space="preserve">a variance intra-épi qui existe entre des grains d’un même épi de la même plante pour des raisons physiologiques également </w:t>
      </w:r>
      <w:r>
        <w:t>(</w:t>
      </w:r>
      <w:r w:rsidRPr="00DA6C97">
        <w:t xml:space="preserve">par exemple grains des fleurs </w:t>
      </w:r>
      <w:r>
        <w:t xml:space="preserve">proximales vs fleurs distales </w:t>
      </w:r>
      <w:r>
        <w:fldChar w:fldCharType="begin"/>
      </w:r>
      <w:r>
        <w:instrText xml:space="preserve"> ADDIN ZOTERO_ITEM CSL_CITATION {"citationID":"1zi144w3","properties":{"formattedCitation":"(Beral, 2020)","plainCitation":"(Beral, 2020)","noteIndex":0},"citationItems":[{"id":34,"uris":["http://zotero.org/users/10313008/items/QQ94Z7G5"],"itemData":{"id":34,"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eral","given":"Aurore"}],"accessed":{"date-parts":[["2023",3,15]]},"issued":{"date-parts":[["2020",12,18]]}}}],"schema":"https://github.com/citation-style-language/schema/raw/master/csl-citation.json"} </w:instrText>
      </w:r>
      <w:r>
        <w:fldChar w:fldCharType="separate"/>
      </w:r>
      <w:r w:rsidRPr="00A624E3">
        <w:t>(Beral, 2020)</w:t>
      </w:r>
      <w:r>
        <w:fldChar w:fldCharType="end"/>
      </w:r>
      <w:r>
        <w:t>)</w:t>
      </w:r>
    </w:p>
    <w:p w14:paraId="7CFB3C50" w14:textId="77777777" w:rsidR="0001011A" w:rsidRDefault="0001011A" w:rsidP="0001011A"/>
    <w:p w14:paraId="4D45BFF9" w14:textId="77777777" w:rsidR="0001011A" w:rsidRDefault="0001011A" w:rsidP="0001011A">
      <w:r w:rsidRPr="00C43194">
        <w:t>Considérons</w:t>
      </w:r>
      <w:r>
        <w:t xml:space="preserve"> maintenant</w:t>
      </w:r>
      <w:r w:rsidRPr="00C43194">
        <w:t xml:space="preserve"> une parcelle où la sélection sur grain est appliquée et une parcelle identique où la sélection sur épi est appliquée pour un même trait mesurable sur le grain. </w:t>
      </w:r>
      <w:r>
        <w:t>Les différences d’intensités de sélections entre les deux types de sélections seront dues à :</w:t>
      </w:r>
    </w:p>
    <w:p w14:paraId="07E2977D" w14:textId="77777777" w:rsidR="0001011A" w:rsidRDefault="0001011A" w:rsidP="0001011A">
      <w:pPr>
        <w:pStyle w:val="Paragraphedeliste"/>
        <w:numPr>
          <w:ilvl w:val="0"/>
          <w:numId w:val="12"/>
        </w:numPr>
      </w:pPr>
      <w:r>
        <w:t xml:space="preserve">NGO </w:t>
      </w:r>
      <w:r w:rsidRPr="00C43194">
        <w:t xml:space="preserve">Le nombre de grains observés en sélection sur grain </w:t>
      </w:r>
    </w:p>
    <w:p w14:paraId="1ADA5CB2" w14:textId="77777777" w:rsidR="0001011A" w:rsidRDefault="0001011A" w:rsidP="0001011A">
      <w:pPr>
        <w:pStyle w:val="Paragraphedeliste"/>
        <w:numPr>
          <w:ilvl w:val="0"/>
          <w:numId w:val="12"/>
        </w:numPr>
      </w:pPr>
      <w:r>
        <w:t>NEO le</w:t>
      </w:r>
      <w:r w:rsidRPr="00C43194">
        <w:t xml:space="preserve"> nombre d’épi observés en sélection sur épi </w:t>
      </w:r>
    </w:p>
    <w:p w14:paraId="4622DAAD" w14:textId="77777777" w:rsidR="0001011A" w:rsidRDefault="0001011A" w:rsidP="0001011A">
      <w:pPr>
        <w:pStyle w:val="Paragraphedeliste"/>
        <w:numPr>
          <w:ilvl w:val="0"/>
          <w:numId w:val="12"/>
        </w:numPr>
      </w:pPr>
      <w:proofErr w:type="spellStart"/>
      <w:proofErr w:type="gramStart"/>
      <w:r>
        <w:t>nsel</w:t>
      </w:r>
      <w:proofErr w:type="spellEnd"/>
      <w:proofErr w:type="gramEnd"/>
      <w:r>
        <w:t xml:space="preserve"> le</w:t>
      </w:r>
      <w:r w:rsidRPr="00C43194">
        <w:t xml:space="preserve"> nombre de grains à sélectionner pour semer la génération suivante (</w:t>
      </w:r>
      <w:proofErr w:type="spellStart"/>
      <w:r w:rsidRPr="00C43194">
        <w:t>nsel</w:t>
      </w:r>
      <w:proofErr w:type="spellEnd"/>
      <w:r w:rsidRPr="00C43194">
        <w:t xml:space="preserve">), le même pour la sélection sur épi et la sélection sur grain. </w:t>
      </w:r>
    </w:p>
    <w:p w14:paraId="422BF9A9" w14:textId="77777777" w:rsidR="0001011A" w:rsidRDefault="0001011A" w:rsidP="0001011A">
      <w:pPr>
        <w:pStyle w:val="Paragraphedeliste"/>
        <w:numPr>
          <w:ilvl w:val="0"/>
          <w:numId w:val="12"/>
        </w:numPr>
      </w:pPr>
      <w:r>
        <w:t>NGE l</w:t>
      </w:r>
      <w:r w:rsidRPr="00C43194">
        <w:t>e nombre de grains par épi</w:t>
      </w:r>
    </w:p>
    <w:p w14:paraId="2C15A7EE" w14:textId="77777777" w:rsidR="0001011A" w:rsidRDefault="0001011A" w:rsidP="0001011A"/>
    <w:p w14:paraId="55D81FA4" w14:textId="0850CA53" w:rsidR="0001011A" w:rsidRDefault="0001011A" w:rsidP="0001011A">
      <w:r>
        <w:t>L</w:t>
      </w:r>
      <w:ins w:id="380" w:author="Jacques DAVID" w:date="2023-08-31T08:52:00Z">
        <w:r w:rsidR="00CD4E35">
          <w:t xml:space="preserve">’efficacité relative d’une sélection sur grain par </w:t>
        </w:r>
        <w:commentRangeStart w:id="381"/>
        <w:r w:rsidR="00CD4E35">
          <w:t xml:space="preserve">rapport à la sélection </w:t>
        </w:r>
      </w:ins>
      <w:commentRangeEnd w:id="381"/>
      <w:ins w:id="382" w:author="Jacques DAVID" w:date="2023-08-31T08:53:00Z">
        <w:r w:rsidR="00CD4E35">
          <w:rPr>
            <w:rStyle w:val="Marquedecommentaire"/>
            <w:rFonts w:asciiTheme="minorHAnsi" w:eastAsiaTheme="minorHAnsi" w:hAnsiTheme="minorHAnsi" w:cstheme="minorBidi"/>
            <w:lang w:eastAsia="en-US"/>
          </w:rPr>
          <w:commentReference w:id="381"/>
        </w:r>
      </w:ins>
      <w:ins w:id="383" w:author="Jacques DAVID" w:date="2023-08-31T08:52:00Z">
        <w:r w:rsidR="00CD4E35">
          <w:t xml:space="preserve">sur épi peut </w:t>
        </w:r>
      </w:ins>
      <w:ins w:id="384" w:author="Jacques DAVID" w:date="2023-08-31T08:53:00Z">
        <w:r w:rsidR="00CD4E35">
          <w:t>être étudié avec le rapport</w:t>
        </w:r>
      </w:ins>
      <w:del w:id="385" w:author="Jacques DAVID" w:date="2023-08-31T08:53:00Z">
        <w:r w:rsidDel="00CD4E35">
          <w:delText>e point de départ des calculs est le suivant </w:delText>
        </w:r>
      </w:del>
      <w:r>
        <w:t>:</w:t>
      </w:r>
    </w:p>
    <w:p w14:paraId="5F42A9AC" w14:textId="77777777" w:rsidR="0001011A" w:rsidRDefault="0001011A" w:rsidP="0001011A"/>
    <w:p w14:paraId="1B74162F" w14:textId="77777777" w:rsidR="0001011A" w:rsidRPr="005B1624" w:rsidRDefault="00607B9A" w:rsidP="0001011A">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grain</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grain</m:t>
                  </m:r>
                </m:sub>
              </m:sSub>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epi</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epi</m:t>
                  </m:r>
                </m:sub>
              </m:sSub>
            </m:den>
          </m:f>
        </m:oMath>
      </m:oMathPara>
    </w:p>
    <w:p w14:paraId="4F83D5BA" w14:textId="77777777" w:rsidR="0001011A" w:rsidRDefault="0001011A" w:rsidP="0001011A"/>
    <w:p w14:paraId="0FAB1372" w14:textId="3A43624B" w:rsidR="0001011A" w:rsidRDefault="0001011A" w:rsidP="0001011A">
      <w:r>
        <w:lastRenderedPageBreak/>
        <w:t xml:space="preserve">Avec </w:t>
      </w:r>
      <m:oMath>
        <m:sSub>
          <m:sSubPr>
            <m:ctrlPr>
              <w:rPr>
                <w:rFonts w:ascii="Cambria Math" w:hAnsi="Cambria Math"/>
                <w:i/>
              </w:rPr>
            </m:ctrlPr>
          </m:sSubPr>
          <m:e>
            <m:r>
              <w:rPr>
                <w:rFonts w:ascii="Cambria Math" w:hAnsi="Cambria Math"/>
              </w:rPr>
              <m:t>σ</m:t>
            </m:r>
          </m:e>
          <m:sub>
            <m:r>
              <w:rPr>
                <w:rFonts w:ascii="Cambria Math" w:hAnsi="Cambria Math"/>
              </w:rPr>
              <m:t>grain</m:t>
            </m:r>
          </m:sub>
        </m:sSub>
      </m:oMath>
      <w:r>
        <w:t xml:space="preserve"> l’écart-type phénotypique de la distribution du trait observé sur les grains et </w:t>
      </w:r>
      <m:oMath>
        <m:sSub>
          <m:sSubPr>
            <m:ctrlPr>
              <w:rPr>
                <w:rFonts w:ascii="Cambria Math" w:hAnsi="Cambria Math"/>
                <w:i/>
              </w:rPr>
            </m:ctrlPr>
          </m:sSubPr>
          <m:e>
            <m:r>
              <w:rPr>
                <w:rFonts w:ascii="Cambria Math" w:hAnsi="Cambria Math"/>
              </w:rPr>
              <m:t>σ</m:t>
            </m:r>
          </m:e>
          <m:sub>
            <m:r>
              <w:rPr>
                <w:rFonts w:ascii="Cambria Math" w:hAnsi="Cambria Math"/>
              </w:rPr>
              <m:t>epi</m:t>
            </m:r>
          </m:sub>
        </m:sSub>
      </m:oMath>
      <w:r>
        <w:t xml:space="preserve"> l’écart-type phénot</w:t>
      </w:r>
      <w:proofErr w:type="spellStart"/>
      <w:r>
        <w:t>ypique</w:t>
      </w:r>
      <w:proofErr w:type="spellEnd"/>
      <w:r>
        <w:t xml:space="preserve"> de la distribution du trait observé en moyenne par épi. Les calculs effectués ont consisté à exprimer les écart-types phénotypiques et les héritabilités en fonction des composantes de la variance, et les intensités de sélection en fonction des paramètres NEO, NGO, NGE, </w:t>
      </w:r>
      <w:proofErr w:type="spellStart"/>
      <w:r>
        <w:t>nsel</w:t>
      </w:r>
      <w:proofErr w:type="spellEnd"/>
      <w:r>
        <w:t xml:space="preserve">. Tous les calculs ont été vérifiés avec le logiciel </w:t>
      </w:r>
      <w:proofErr w:type="spellStart"/>
      <w:r w:rsidRPr="004E39C9">
        <w:rPr>
          <w:color w:val="000000" w:themeColor="text1"/>
        </w:rPr>
        <w:t>Mathematica</w:t>
      </w:r>
      <w:proofErr w:type="spellEnd"/>
      <w:r w:rsidRPr="001D6DC6">
        <w:rPr>
          <w:color w:val="FF0000"/>
        </w:rPr>
        <w:t xml:space="preserve"> </w:t>
      </w:r>
      <w:r w:rsidRPr="001D6DC6">
        <w:rPr>
          <w:color w:val="FF0000"/>
        </w:rPr>
        <w:fldChar w:fldCharType="begin"/>
      </w:r>
      <w:r w:rsidR="004E39C9">
        <w:rPr>
          <w:color w:val="FF0000"/>
        </w:rPr>
        <w:instrText xml:space="preserve"> ADDIN ZOTERO_ITEM CSL_CITATION {"citationID":"4zwiFEvX","properties":{"formattedCitation":"(Wolfram Research inc, n.d.)","plainCitation":"(Wolfram Research inc, n.d.)","noteIndex":0},"citationItems":[{"id":4964,"uris":["http://zotero.org/groups/4992050/items/YUIKE4VS"],"itemData":{"id":4964,"type":"software","title":"Mathematica, Version 13.3","URL":"https://www.wolfram.com/mathematica","author":[{"family":"Wolfram Research inc","given":""}]}}],"schema":"https://github.com/citation-style-language/schema/raw/master/csl-citation.json"} </w:instrText>
      </w:r>
      <w:r w:rsidRPr="001D6DC6">
        <w:rPr>
          <w:color w:val="FF0000"/>
        </w:rPr>
        <w:fldChar w:fldCharType="separate"/>
      </w:r>
      <w:r w:rsidR="004E39C9">
        <w:t xml:space="preserve">(Wolfram Research </w:t>
      </w:r>
      <w:proofErr w:type="spellStart"/>
      <w:r w:rsidR="004E39C9">
        <w:t>inc</w:t>
      </w:r>
      <w:proofErr w:type="spellEnd"/>
      <w:r w:rsidR="004E39C9" w:rsidRPr="004E39C9">
        <w:t>)</w:t>
      </w:r>
      <w:r w:rsidRPr="001D6DC6">
        <w:rPr>
          <w:color w:val="FF0000"/>
        </w:rPr>
        <w:fldChar w:fldCharType="end"/>
      </w:r>
      <w:r>
        <w:t>.</w:t>
      </w:r>
      <w:r w:rsidR="00A51861">
        <w:t xml:space="preserve"> Le calcul complet est disponible en annexe 2.</w:t>
      </w:r>
    </w:p>
    <w:p w14:paraId="461EADDD" w14:textId="2714E7EA" w:rsidR="00281A6D" w:rsidRDefault="00281A6D" w:rsidP="0001011A"/>
    <w:p w14:paraId="6811BAB8" w14:textId="55D3ED7E" w:rsidR="00281A6D" w:rsidRDefault="00281A6D" w:rsidP="0001011A">
      <w:r>
        <w:t>Ci-dessous un schéma reprenant le raisonnement à la base des calculs :</w:t>
      </w:r>
    </w:p>
    <w:p w14:paraId="70203F52" w14:textId="77777777" w:rsidR="00281A6D" w:rsidRDefault="00281A6D" w:rsidP="00281A6D"/>
    <w:p w14:paraId="202A2041" w14:textId="0B5866B7" w:rsidR="00281A6D" w:rsidRDefault="000C044B" w:rsidP="00E71EDF">
      <w:pPr>
        <w:keepNext/>
        <w:jc w:val="center"/>
      </w:pPr>
      <w:r>
        <w:rPr>
          <w:noProof/>
        </w:rPr>
        <w:drawing>
          <wp:inline distT="0" distB="0" distL="0" distR="0" wp14:anchorId="59692E8E" wp14:editId="3E30B6B5">
            <wp:extent cx="4986068" cy="4530441"/>
            <wp:effectExtent l="19050" t="19050" r="24130" b="2286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sentation_GAIA_clement_bienvenu.png"/>
                    <pic:cNvPicPr/>
                  </pic:nvPicPr>
                  <pic:blipFill>
                    <a:blip r:embed="rId20">
                      <a:extLst>
                        <a:ext uri="{28A0092B-C50C-407E-A947-70E740481C1C}">
                          <a14:useLocalDpi xmlns:a14="http://schemas.microsoft.com/office/drawing/2010/main" val="0"/>
                        </a:ext>
                      </a:extLst>
                    </a:blip>
                    <a:stretch>
                      <a:fillRect/>
                    </a:stretch>
                  </pic:blipFill>
                  <pic:spPr>
                    <a:xfrm>
                      <a:off x="0" y="0"/>
                      <a:ext cx="4990096" cy="4534101"/>
                    </a:xfrm>
                    <a:prstGeom prst="rect">
                      <a:avLst/>
                    </a:prstGeom>
                    <a:ln>
                      <a:solidFill>
                        <a:schemeClr val="tx1"/>
                      </a:solidFill>
                    </a:ln>
                  </pic:spPr>
                </pic:pic>
              </a:graphicData>
            </a:graphic>
          </wp:inline>
        </w:drawing>
      </w:r>
    </w:p>
    <w:p w14:paraId="0B243402" w14:textId="1BA8BA86" w:rsidR="00281A6D" w:rsidRPr="00F17B4D" w:rsidRDefault="00281A6D" w:rsidP="00281A6D">
      <w:pPr>
        <w:spacing w:line="240" w:lineRule="auto"/>
        <w:rPr>
          <w:b/>
          <w:i/>
        </w:rPr>
      </w:pPr>
      <w:r w:rsidRPr="00F17B4D">
        <w:rPr>
          <w:b/>
          <w:i/>
        </w:rPr>
        <w:t xml:space="preserve">Figure </w:t>
      </w:r>
      <w:r w:rsidRPr="00F17B4D">
        <w:rPr>
          <w:b/>
          <w:i/>
        </w:rPr>
        <w:fldChar w:fldCharType="begin"/>
      </w:r>
      <w:r w:rsidRPr="00F17B4D">
        <w:rPr>
          <w:b/>
          <w:i/>
        </w:rPr>
        <w:instrText xml:space="preserve"> SEQ Figure \* ARABIC </w:instrText>
      </w:r>
      <w:r w:rsidRPr="00F17B4D">
        <w:rPr>
          <w:b/>
          <w:i/>
        </w:rPr>
        <w:fldChar w:fldCharType="separate"/>
      </w:r>
      <w:r w:rsidR="00492745">
        <w:rPr>
          <w:b/>
          <w:i/>
          <w:noProof/>
        </w:rPr>
        <w:t>2</w:t>
      </w:r>
      <w:r w:rsidRPr="00F17B4D">
        <w:rPr>
          <w:b/>
          <w:i/>
        </w:rPr>
        <w:fldChar w:fldCharType="end"/>
      </w:r>
      <w:r w:rsidRPr="00F17B4D">
        <w:rPr>
          <w:b/>
          <w:i/>
        </w:rPr>
        <w:t> : Schéma récapitulant le raisonnement pour co</w:t>
      </w:r>
      <w:r w:rsidR="000827B4">
        <w:rPr>
          <w:b/>
          <w:i/>
        </w:rPr>
        <w:t>mparer la sélection sur grain et</w:t>
      </w:r>
      <w:r w:rsidRPr="00F17B4D">
        <w:rPr>
          <w:b/>
          <w:i/>
        </w:rPr>
        <w:t xml:space="preserve"> sur épi. </w:t>
      </w:r>
    </w:p>
    <w:p w14:paraId="06EBF4C4" w14:textId="0B1DBE99" w:rsidR="00281A6D" w:rsidRPr="00F17B4D" w:rsidRDefault="00281A6D" w:rsidP="00281A6D">
      <w:pPr>
        <w:spacing w:line="240" w:lineRule="auto"/>
        <w:rPr>
          <w:i/>
        </w:rPr>
      </w:pPr>
      <w:r w:rsidRPr="00F17B4D">
        <w:rPr>
          <w:i/>
        </w:rPr>
        <w:t>On retrouve les composantes de la variance</w:t>
      </w:r>
      <w:r>
        <w:rPr>
          <w:i/>
        </w:rPr>
        <w:t xml:space="preserve"> des traits du grain à gauche. La sélection sur grain se fait en sélectionnant </w:t>
      </w:r>
      <w:proofErr w:type="spellStart"/>
      <w:r>
        <w:rPr>
          <w:i/>
        </w:rPr>
        <w:t>nsel</w:t>
      </w:r>
      <w:proofErr w:type="spellEnd"/>
      <w:r>
        <w:rPr>
          <w:i/>
        </w:rPr>
        <w:t xml:space="preserve"> grains parmi une population de NGO grains observés. Selon la valeur de l’héritabilité H²grain et l’intensité de sélection </w:t>
      </w:r>
      <w:proofErr w:type="spellStart"/>
      <w:r>
        <w:rPr>
          <w:i/>
        </w:rPr>
        <w:t>i</w:t>
      </w:r>
      <w:r>
        <w:rPr>
          <w:i/>
          <w:vertAlign w:val="subscript"/>
        </w:rPr>
        <w:t>grain</w:t>
      </w:r>
      <w:proofErr w:type="spellEnd"/>
      <w:r>
        <w:rPr>
          <w:i/>
        </w:rPr>
        <w:t xml:space="preserve">, on obtient un progrès </w:t>
      </w:r>
      <w:proofErr w:type="spellStart"/>
      <w:r>
        <w:rPr>
          <w:i/>
        </w:rPr>
        <w:t>Rgrain</w:t>
      </w:r>
      <w:proofErr w:type="spellEnd"/>
      <w:r>
        <w:rPr>
          <w:i/>
        </w:rPr>
        <w:t xml:space="preserve">. La sélection sur épi se fait en sélectionnant un nombre d’épis tel qu’on obtienne </w:t>
      </w:r>
      <w:proofErr w:type="spellStart"/>
      <w:r>
        <w:rPr>
          <w:i/>
        </w:rPr>
        <w:t>nsel</w:t>
      </w:r>
      <w:proofErr w:type="spellEnd"/>
      <w:r>
        <w:rPr>
          <w:i/>
        </w:rPr>
        <w:t xml:space="preserve"> grains à la fin, en observant une population de NEO épis observés. Selon la valeur de l’héritabilité H²epi et l’intensité de sélection </w:t>
      </w:r>
      <w:proofErr w:type="spellStart"/>
      <w:r>
        <w:rPr>
          <w:i/>
        </w:rPr>
        <w:t>i</w:t>
      </w:r>
      <w:r>
        <w:rPr>
          <w:i/>
          <w:vertAlign w:val="subscript"/>
        </w:rPr>
        <w:t>epi</w:t>
      </w:r>
      <w:proofErr w:type="spellEnd"/>
      <w:r>
        <w:rPr>
          <w:i/>
        </w:rPr>
        <w:t xml:space="preserve">, on réalise un progrès </w:t>
      </w:r>
      <w:proofErr w:type="spellStart"/>
      <w:r>
        <w:rPr>
          <w:i/>
        </w:rPr>
        <w:t>Repi</w:t>
      </w:r>
      <w:proofErr w:type="spellEnd"/>
      <w:r>
        <w:rPr>
          <w:i/>
        </w:rPr>
        <w:t>. On rappelle en bas le compromis entre l’intensité de sélection et l’héritabilité</w:t>
      </w:r>
      <w:r w:rsidR="00E61D89">
        <w:rPr>
          <w:i/>
        </w:rPr>
        <w:t xml:space="preserve"> qui amène à se demander quelle méthode de sélection est la plus efficace</w:t>
      </w:r>
      <w:r>
        <w:rPr>
          <w:i/>
        </w:rPr>
        <w:t xml:space="preserve">. </w:t>
      </w:r>
    </w:p>
    <w:p w14:paraId="3E4AE060" w14:textId="77777777" w:rsidR="00281A6D" w:rsidRDefault="00281A6D" w:rsidP="0001011A"/>
    <w:p w14:paraId="35B4B3D3" w14:textId="41EAC921" w:rsidR="00281A6D" w:rsidDel="00CD4E35" w:rsidRDefault="00281A6D" w:rsidP="0001011A">
      <w:pPr>
        <w:rPr>
          <w:del w:id="386" w:author="Jacques DAVID" w:date="2023-08-31T08:54:00Z"/>
        </w:rPr>
      </w:pPr>
    </w:p>
    <w:p w14:paraId="3115ABD8" w14:textId="50F1A7C4" w:rsidR="0001011A" w:rsidRDefault="0001011A" w:rsidP="0001011A"/>
    <w:p w14:paraId="61BDF786" w14:textId="2E50FAAE" w:rsidR="00161D7F" w:rsidRDefault="00161D7F" w:rsidP="00161D7F">
      <w:pPr>
        <w:pStyle w:val="Titre3"/>
      </w:pPr>
      <w:bookmarkStart w:id="387" w:name="_Toc144300111"/>
      <w:r>
        <w:t>Validation</w:t>
      </w:r>
      <w:ins w:id="388" w:author="Jacques DAVID" w:date="2023-08-31T08:54:00Z">
        <w:r w:rsidR="00CD4E35">
          <w:t xml:space="preserve"> expérimentale</w:t>
        </w:r>
      </w:ins>
      <w:r>
        <w:t xml:space="preserve"> de l’équation</w:t>
      </w:r>
      <w:bookmarkEnd w:id="387"/>
    </w:p>
    <w:p w14:paraId="320BFBE1" w14:textId="4E2E679B" w:rsidR="00292FCA" w:rsidRDefault="00023DF1" w:rsidP="00292FCA">
      <w:r>
        <w:t xml:space="preserve">Pour valider cette équation, les résultats de sélection </w:t>
      </w:r>
      <w:r>
        <w:rPr>
          <w:i/>
        </w:rPr>
        <w:t>in silico</w:t>
      </w:r>
      <w:r>
        <w:t xml:space="preserve"> </w:t>
      </w:r>
      <w:r w:rsidR="00AA2450">
        <w:t xml:space="preserve">sur la taille des grains </w:t>
      </w:r>
      <w:r>
        <w:t xml:space="preserve">ont été </w:t>
      </w:r>
      <w:del w:id="389" w:author="Jacques DAVID" w:date="2023-08-31T08:56:00Z">
        <w:r w:rsidDel="00CD4E35">
          <w:delText>utilisés</w:delText>
        </w:r>
      </w:del>
      <w:ins w:id="390" w:author="Jacques DAVID" w:date="2023-08-31T08:56:00Z">
        <w:r w:rsidR="00CD4E35">
          <w:t>produits pour une large gamme de scenarii de sélection</w:t>
        </w:r>
      </w:ins>
      <w:r>
        <w:t xml:space="preserve">. Pour chaque </w:t>
      </w:r>
      <w:del w:id="391" w:author="Jacques DAVID" w:date="2023-08-31T08:57:00Z">
        <w:r w:rsidDel="00CD4E35">
          <w:delText>simulation effectuée</w:delText>
        </w:r>
      </w:del>
      <w:ins w:id="392" w:author="Jacques DAVID" w:date="2023-08-31T08:57:00Z">
        <w:r w:rsidR="00CD4E35">
          <w:t>scenario</w:t>
        </w:r>
      </w:ins>
      <w:r>
        <w:t xml:space="preserve">, </w:t>
      </w:r>
      <w:commentRangeStart w:id="393"/>
      <w:r>
        <w:t xml:space="preserve">le rapport des progrès obtenus en sélection sur grain et </w:t>
      </w:r>
      <w:r w:rsidR="00E67C03">
        <w:t xml:space="preserve">sur épi </w:t>
      </w:r>
      <w:commentRangeEnd w:id="393"/>
      <w:r w:rsidR="00CD4E35">
        <w:rPr>
          <w:rStyle w:val="Marquedecommentaire"/>
          <w:rFonts w:asciiTheme="minorHAnsi" w:eastAsiaTheme="minorHAnsi" w:hAnsiTheme="minorHAnsi" w:cstheme="minorBidi"/>
          <w:lang w:eastAsia="en-US"/>
        </w:rPr>
        <w:commentReference w:id="393"/>
      </w:r>
      <w:r w:rsidR="00E67C03">
        <w:t>a</w:t>
      </w:r>
      <w:r>
        <w:t xml:space="preserve"> été calculés</w:t>
      </w:r>
      <w:ins w:id="394" w:author="Jacques DAVID" w:date="2023-08-31T08:55:00Z">
        <w:r w:rsidR="00CD4E35">
          <w:t xml:space="preserve"> (voir paragraphe xxx)</w:t>
        </w:r>
      </w:ins>
      <w:del w:id="395" w:author="Jacques DAVID" w:date="2023-08-31T08:55:00Z">
        <w:r w:rsidDel="00CD4E35">
          <w:delText xml:space="preserve">. </w:delText>
        </w:r>
      </w:del>
      <w:r w:rsidR="00E67C03">
        <w:t xml:space="preserve">Puis pour </w:t>
      </w:r>
      <w:proofErr w:type="spellStart"/>
      <w:r w:rsidR="00E67C03">
        <w:t>chacun</w:t>
      </w:r>
      <w:del w:id="396" w:author="Jacques DAVID" w:date="2023-08-31T08:56:00Z">
        <w:r w:rsidR="00E67C03" w:rsidDel="00CD4E35">
          <w:delText xml:space="preserve">e </w:delText>
        </w:r>
      </w:del>
      <w:r w:rsidR="00E67C03">
        <w:t>de</w:t>
      </w:r>
      <w:ins w:id="397" w:author="Jacques DAVID" w:date="2023-08-31T08:58:00Z">
        <w:r w:rsidR="00CD4E35">
          <w:t>s</w:t>
        </w:r>
      </w:ins>
      <w:proofErr w:type="spellEnd"/>
      <w:del w:id="398" w:author="Jacques DAVID" w:date="2023-08-31T08:58:00Z">
        <w:r w:rsidR="00E67C03" w:rsidDel="00CD4E35">
          <w:delText xml:space="preserve"> ces</w:delText>
        </w:r>
      </w:del>
      <w:r w:rsidR="00E67C03">
        <w:t xml:space="preserve"> </w:t>
      </w:r>
      <w:del w:id="399" w:author="Jacques DAVID" w:date="2023-08-31T08:56:00Z">
        <w:r w:rsidR="00E67C03" w:rsidDel="00CD4E35">
          <w:delText>valeurs</w:delText>
        </w:r>
      </w:del>
      <w:ins w:id="400" w:author="Jacques DAVID" w:date="2023-08-31T08:56:00Z">
        <w:r w:rsidR="00CD4E35">
          <w:t>scenario de sélection</w:t>
        </w:r>
      </w:ins>
      <w:r w:rsidR="00E67C03">
        <w:t xml:space="preserve">, </w:t>
      </w:r>
      <w:del w:id="401" w:author="Jacques DAVID" w:date="2023-08-31T08:58:00Z">
        <w:r w:rsidR="00E67C03" w:rsidDel="00CD4E35">
          <w:delText xml:space="preserve">un </w:delText>
        </w:r>
      </w:del>
      <w:ins w:id="402" w:author="Jacques DAVID" w:date="2023-08-31T08:58:00Z">
        <w:r w:rsidR="00CD4E35">
          <w:t>l’</w:t>
        </w:r>
      </w:ins>
      <w:del w:id="403" w:author="Jacques DAVID" w:date="2023-08-31T08:55:00Z">
        <w:r w:rsidR="00E67C03" w:rsidDel="00CD4E35">
          <w:delText xml:space="preserve">calcul </w:delText>
        </w:r>
      </w:del>
      <w:ins w:id="404" w:author="Jacques DAVID" w:date="2023-08-31T08:55:00Z">
        <w:r w:rsidR="00CD4E35">
          <w:t xml:space="preserve">attendu </w:t>
        </w:r>
      </w:ins>
      <w:ins w:id="405" w:author="Jacques DAVID" w:date="2023-08-31T08:58:00Z">
        <w:r w:rsidR="00CD4E35">
          <w:t xml:space="preserve">théorique </w:t>
        </w:r>
      </w:ins>
      <w:r w:rsidR="00E67C03">
        <w:t xml:space="preserve">a été </w:t>
      </w:r>
      <w:del w:id="406" w:author="Jacques DAVID" w:date="2023-08-31T08:55:00Z">
        <w:r w:rsidR="00E67C03" w:rsidDel="00CD4E35">
          <w:delText xml:space="preserve">fait </w:delText>
        </w:r>
      </w:del>
      <w:ins w:id="407" w:author="Jacques DAVID" w:date="2023-08-31T08:55:00Z">
        <w:r w:rsidR="00CD4E35">
          <w:t xml:space="preserve">calculé </w:t>
        </w:r>
      </w:ins>
      <w:r w:rsidR="00E67C03">
        <w:t xml:space="preserve">avec l’équation </w:t>
      </w:r>
      <w:ins w:id="408" w:author="Jacques DAVID" w:date="2023-08-31T08:55:00Z">
        <w:r w:rsidR="00CD4E35">
          <w:t xml:space="preserve">(donne lui un </w:t>
        </w:r>
        <w:proofErr w:type="spellStart"/>
        <w:r w:rsidR="00CD4E35">
          <w:t>nurmero</w:t>
        </w:r>
        <w:proofErr w:type="spellEnd"/>
        <w:r w:rsidR="00CD4E35">
          <w:t>)</w:t>
        </w:r>
      </w:ins>
      <w:del w:id="409" w:author="Jacques DAVID" w:date="2023-08-31T08:58:00Z">
        <w:r w:rsidR="00E67C03" w:rsidDel="00CD4E35">
          <w:delText xml:space="preserve">pour les </w:delText>
        </w:r>
      </w:del>
      <w:del w:id="410" w:author="Jacques DAVID" w:date="2023-08-31T08:55:00Z">
        <w:r w:rsidR="00E67C03" w:rsidDel="00CD4E35">
          <w:delText xml:space="preserve">mêmes </w:delText>
        </w:r>
      </w:del>
      <w:del w:id="411" w:author="Jacques DAVID" w:date="2023-08-31T08:58:00Z">
        <w:r w:rsidR="00E67C03" w:rsidDel="00CD4E35">
          <w:delText>paramètres</w:delText>
        </w:r>
      </w:del>
      <w:r w:rsidR="00E67C03">
        <w:t xml:space="preserve">. </w:t>
      </w:r>
      <w:r w:rsidR="0021265D">
        <w:t>Les valeurs expérimentales et théoriques ont été confronté</w:t>
      </w:r>
      <w:ins w:id="412" w:author="Jacques DAVID" w:date="2023-08-31T08:58:00Z">
        <w:r w:rsidR="00CD4E35">
          <w:t>es</w:t>
        </w:r>
      </w:ins>
      <w:r w:rsidR="0021265D">
        <w:t xml:space="preserve"> avec un modèle linéaire simple </w:t>
      </w:r>
      <m:oMath>
        <m:sSub>
          <m:sSubPr>
            <m:ctrlPr>
              <w:rPr>
                <w:rFonts w:ascii="Cambria Math" w:hAnsi="Cambria Math"/>
                <w:i/>
              </w:rPr>
            </m:ctrlPr>
          </m:sSubPr>
          <m:e>
            <m:r>
              <w:ins w:id="413" w:author="Jacques DAVID" w:date="2023-08-31T08:58:00Z">
                <w:rPr>
                  <w:rFonts w:ascii="Cambria Math" w:hAnsi="Cambria Math"/>
                </w:rPr>
                <m:t>R</m:t>
              </w:ins>
            </m:r>
            <m:r>
              <w:del w:id="414" w:author="Jacques DAVID" w:date="2023-08-31T08:58:00Z">
                <w:rPr>
                  <w:rFonts w:ascii="Cambria Math" w:hAnsi="Cambria Math"/>
                </w:rPr>
                <m:t>Y</m:t>
              </w:del>
            </m:r>
            <m:r>
              <w:ins w:id="415" w:author="Jacques DAVID" w:date="2023-08-31T08:58:00Z">
                <w:rPr>
                  <w:rFonts w:ascii="Cambria Math" w:hAnsi="Cambria Math"/>
                </w:rPr>
                <m:t>, exper</m:t>
              </w:ins>
            </m:r>
          </m:e>
          <m:sub>
            <m:r>
              <w:rPr>
                <w:rFonts w:ascii="Cambria Math" w:hAnsi="Cambria Math"/>
              </w:rPr>
              <m:t>i</m:t>
            </m:r>
          </m:sub>
        </m:sSub>
        <m:r>
          <w:rPr>
            <w:rFonts w:ascii="Cambria Math" w:hAnsi="Cambria Math"/>
          </w:rPr>
          <m:t>=α+β</m:t>
        </m:r>
        <m:sSub>
          <m:sSubPr>
            <m:ctrlPr>
              <w:del w:id="416" w:author="Jacques DAVID" w:date="2023-08-31T08:59:00Z">
                <w:rPr>
                  <w:rFonts w:ascii="Cambria Math" w:hAnsi="Cambria Math"/>
                  <w:i/>
                </w:rPr>
              </w:del>
            </m:ctrlPr>
          </m:sSubPr>
          <m:e>
            <m:r>
              <w:del w:id="417" w:author="Jacques DAVID" w:date="2023-08-31T08:59:00Z">
                <w:rPr>
                  <w:rFonts w:ascii="Cambria Math" w:hAnsi="Cambria Math"/>
                </w:rPr>
                <m:t>x</m:t>
              </w:del>
            </m:r>
          </m:e>
          <m:sub>
            <m:r>
              <w:del w:id="418" w:author="Jacques DAVID" w:date="2023-08-31T08:59:00Z">
                <w:rPr>
                  <w:rFonts w:ascii="Cambria Math" w:hAnsi="Cambria Math"/>
                </w:rPr>
                <m:t>i</m:t>
              </w:del>
            </m:r>
          </m:sub>
        </m:sSub>
        <m:r>
          <w:ins w:id="419" w:author="Jacques DAVID" w:date="2023-08-31T08:59:00Z">
            <w:rPr>
              <w:rFonts w:ascii="Cambria Math" w:hAnsi="Cambria Math"/>
            </w:rPr>
            <m:t>Ri theor</m:t>
          </w:ins>
        </m:r>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oMath>
      <w:r w:rsidR="0021265D">
        <w:t xml:space="preserve"> où </w:t>
      </w:r>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r w:rsidR="0021265D">
        <w:t xml:space="preserve">. </w:t>
      </w:r>
      <w:del w:id="420" w:author="Jacques DAVID" w:date="2023-08-31T08:59:00Z">
        <w:r w:rsidR="0021265D" w:rsidDel="00D77CEA">
          <w:delText>L</w:delText>
        </w:r>
        <w:r w:rsidR="00292FCA" w:rsidDel="00D77CEA">
          <w:delText>es</w:delText>
        </w:r>
        <w:r w:rsidR="0021265D" w:rsidDel="00D77CEA">
          <w:delText xml:space="preserve"> significativité</w:delText>
        </w:r>
        <w:r w:rsidR="00292FCA" w:rsidDel="00D77CEA">
          <w:delText>s</w:delText>
        </w:r>
        <w:r w:rsidR="0021265D" w:rsidDel="00D77CEA">
          <w:delText xml:space="preserve"> de la pente et de l’ordonnée à l’origine ont été testés </w:delText>
        </w:r>
      </w:del>
      <w:proofErr w:type="gramStart"/>
      <w:r w:rsidR="0021265D">
        <w:t>par</w:t>
      </w:r>
      <w:proofErr w:type="gramEnd"/>
      <w:r w:rsidR="0021265D">
        <w:t xml:space="preserve"> test de </w:t>
      </w:r>
      <w:proofErr w:type="spellStart"/>
      <w:r w:rsidR="0021265D">
        <w:t>Student</w:t>
      </w:r>
      <w:proofErr w:type="spellEnd"/>
      <w:r w:rsidR="0021265D">
        <w:t xml:space="preserve">. </w:t>
      </w:r>
      <w:ins w:id="421" w:author="Jacques DAVID" w:date="2023-08-31T08:58:00Z">
        <w:r w:rsidR="00CD4E35">
          <w:t xml:space="preserve"> </w:t>
        </w:r>
      </w:ins>
    </w:p>
    <w:p w14:paraId="5863418B" w14:textId="5B8C3D2F" w:rsidR="002660D7" w:rsidDel="00D77CEA" w:rsidRDefault="00292FCA" w:rsidP="00292FCA">
      <w:pPr>
        <w:rPr>
          <w:del w:id="422" w:author="Jacques DAVID" w:date="2023-08-31T08:59:00Z"/>
        </w:rPr>
      </w:pPr>
      <w:del w:id="423" w:author="Jacques DAVID" w:date="2023-08-31T08:59:00Z">
        <w:r w:rsidDel="00D77CEA">
          <w:delText xml:space="preserve">Pour faire les calculs, des estimations des paramètres de la variance ont été faites grâce au dispositif de sélection </w:delText>
        </w:r>
        <w:r w:rsidDel="00D77CEA">
          <w:rPr>
            <w:i/>
          </w:rPr>
          <w:delText>in silico</w:delText>
        </w:r>
        <w:r w:rsidR="002660D7" w:rsidDel="00D77CEA">
          <w:rPr>
            <w:i/>
          </w:rPr>
          <w:delText xml:space="preserve"> </w:delText>
        </w:r>
        <w:r w:rsidR="002660D7" w:rsidDel="00D77CEA">
          <w:delText>pour avoir des valeurs théoriques correspondant aux valeurs expérimentales.</w:delText>
        </w:r>
      </w:del>
    </w:p>
    <w:p w14:paraId="0787058A" w14:textId="77777777" w:rsidR="002660D7" w:rsidRDefault="002660D7" w:rsidP="00292FCA"/>
    <w:p w14:paraId="30BFBC25" w14:textId="39A7E801" w:rsidR="00292FCA" w:rsidRPr="00292FCA" w:rsidRDefault="002660D7" w:rsidP="002660D7">
      <w:pPr>
        <w:pStyle w:val="Titre3"/>
      </w:pPr>
      <w:bookmarkStart w:id="424" w:name="_Toc144300112"/>
      <w:commentRangeStart w:id="425"/>
      <w:r>
        <w:t>Estimation des paramètres de la variance</w:t>
      </w:r>
      <w:bookmarkEnd w:id="424"/>
      <w:r>
        <w:t xml:space="preserve"> </w:t>
      </w:r>
      <w:commentRangeEnd w:id="425"/>
      <w:r w:rsidR="00D77CEA">
        <w:rPr>
          <w:rStyle w:val="Marquedecommentaire"/>
          <w:rFonts w:asciiTheme="minorHAnsi" w:eastAsiaTheme="minorHAnsi" w:hAnsiTheme="minorHAnsi" w:cstheme="minorBidi"/>
          <w:b w:val="0"/>
          <w:bCs w:val="0"/>
          <w:i w:val="0"/>
          <w:lang w:eastAsia="en-US"/>
        </w:rPr>
        <w:commentReference w:id="425"/>
      </w:r>
    </w:p>
    <w:p w14:paraId="4750A7B3" w14:textId="366DE114" w:rsidR="0021265D" w:rsidRDefault="002660D7" w:rsidP="00023DF1">
      <w:pPr>
        <w:pStyle w:val="Corpsdetexte"/>
      </w:pPr>
      <w:r>
        <w:t xml:space="preserve">Dans le </w:t>
      </w:r>
      <w:ins w:id="426" w:author="Jacques DAVID" w:date="2023-08-31T09:00:00Z">
        <w:r w:rsidR="00D77CEA">
          <w:t xml:space="preserve">second </w:t>
        </w:r>
        <w:proofErr w:type="spellStart"/>
        <w:r w:rsidR="00D77CEA">
          <w:t>dspositf</w:t>
        </w:r>
        <w:proofErr w:type="spellEnd"/>
        <w:r w:rsidR="00D77CEA">
          <w:t xml:space="preserve"> expérimental en bacs, </w:t>
        </w:r>
      </w:ins>
      <w:del w:id="427" w:author="Jacques DAVID" w:date="2023-08-31T09:00:00Z">
        <w:r w:rsidDel="00D77CEA">
          <w:delText xml:space="preserve">dispositif de sélection </w:delText>
        </w:r>
        <w:r w:rsidDel="00D77CEA">
          <w:rPr>
            <w:i/>
          </w:rPr>
          <w:delText>in silico</w:delText>
        </w:r>
        <w:r w:rsidDel="00D77CEA">
          <w:delText xml:space="preserve"> </w:delText>
        </w:r>
      </w:del>
      <w:r>
        <w:t>un échantillonnage supplémentaire a été réalisé pour estimer les paramètres de la variance</w:t>
      </w:r>
      <w:ins w:id="428" w:author="Jacques DAVID" w:date="2023-08-31T09:00:00Z">
        <w:r w:rsidR="00D77CEA">
          <w:t xml:space="preserve"> nécessaire pour caler le modèle pour la taille du grain</w:t>
        </w:r>
      </w:ins>
      <w:r>
        <w:t xml:space="preserve">. </w:t>
      </w:r>
      <w:del w:id="429" w:author="Jacques DAVID" w:date="2023-08-31T09:01:00Z">
        <w:r w:rsidDel="00D77CEA">
          <w:delText xml:space="preserve">Pour </w:delText>
        </w:r>
      </w:del>
      <w:ins w:id="430" w:author="Jacques DAVID" w:date="2023-08-31T09:01:00Z">
        <w:r w:rsidR="00D77CEA">
          <w:t xml:space="preserve">Sur </w:t>
        </w:r>
      </w:ins>
      <w:r>
        <w:t xml:space="preserve">35 plantes par bac, deux épis </w:t>
      </w:r>
      <w:r w:rsidR="00AA2450">
        <w:t>ont été récoltés pour lesquels la taille des grain</w:t>
      </w:r>
      <w:r w:rsidR="00936718">
        <w:t>s</w:t>
      </w:r>
      <w:r w:rsidR="00AA2450">
        <w:t xml:space="preserve"> a été mesurée </w:t>
      </w:r>
      <w:ins w:id="431" w:author="Jacques DAVID" w:date="2023-08-31T09:01:00Z">
        <w:r w:rsidR="00D77CEA">
          <w:t xml:space="preserve">individuellement </w:t>
        </w:r>
      </w:ins>
      <w:r w:rsidR="00AA2450">
        <w:t>par Optomachine.</w:t>
      </w:r>
      <w:r w:rsidR="00B426E3">
        <w:t xml:space="preserve"> L’échantillonnage de deux épis par plante </w:t>
      </w:r>
      <w:ins w:id="432" w:author="Jacques DAVID" w:date="2023-08-31T09:01:00Z">
        <w:r w:rsidR="00D77CEA">
          <w:t xml:space="preserve">dans plusieurs bacs </w:t>
        </w:r>
      </w:ins>
      <w:r w:rsidR="00B426E3">
        <w:t xml:space="preserve">permet d’estimer </w:t>
      </w:r>
      <w:ins w:id="433" w:author="Jacques DAVID" w:date="2023-08-31T09:01:00Z">
        <w:r w:rsidR="00D77CEA">
          <w:t xml:space="preserve">les </w:t>
        </w:r>
      </w:ins>
      <w:del w:id="434" w:author="Jacques DAVID" w:date="2023-08-31T09:01:00Z">
        <w:r w:rsidR="00B426E3" w:rsidDel="00D77CEA">
          <w:delText xml:space="preserve">la </w:delText>
        </w:r>
      </w:del>
      <w:r w:rsidR="00B426E3">
        <w:t>variance</w:t>
      </w:r>
      <w:ins w:id="435" w:author="Jacques DAVID" w:date="2023-08-31T09:01:00Z">
        <w:r w:rsidR="00D77CEA">
          <w:t>s nécessaire</w:t>
        </w:r>
      </w:ins>
      <w:ins w:id="436" w:author="Jacques DAVID" w:date="2023-08-31T09:02:00Z">
        <w:r w:rsidR="00D77CEA">
          <w:t>s à l’étude</w:t>
        </w:r>
      </w:ins>
      <w:del w:id="437" w:author="Jacques DAVID" w:date="2023-08-31T09:02:00Z">
        <w:r w:rsidR="00B426E3" w:rsidDel="00D77CEA">
          <w:delText xml:space="preserve"> inter-épi intra-plante</w:delText>
        </w:r>
      </w:del>
      <w:r w:rsidR="00B426E3">
        <w:t>.</w:t>
      </w:r>
      <w:r w:rsidR="00AA2450">
        <w:t xml:space="preserve"> L’échantillonnage a été fait</w:t>
      </w:r>
      <w:r w:rsidR="00936718">
        <w:t xml:space="preserve"> de sorte que 103 génotypes soient représentés (pour couvrir la variance génétique), </w:t>
      </w:r>
      <w:r w:rsidR="00936718" w:rsidRPr="00936718">
        <w:t>et que chaque génotype soit présent dans deux bacs différents (pour estimer la variance environnementale</w:t>
      </w:r>
      <w:r w:rsidR="00936718">
        <w:t xml:space="preserve"> </w:t>
      </w:r>
      <w:r w:rsidR="00936718" w:rsidRPr="00936718">
        <w:t xml:space="preserve">inter-bac). La variance intra-épi a aussi pu être estimée </w:t>
      </w:r>
      <w:del w:id="438" w:author="Jacques DAVID" w:date="2023-08-31T09:02:00Z">
        <w:r w:rsidR="00936718" w:rsidRPr="00936718" w:rsidDel="00D77CEA">
          <w:delText xml:space="preserve">car </w:delText>
        </w:r>
      </w:del>
      <w:r w:rsidR="00936718" w:rsidRPr="00936718">
        <w:t>par la mesure individuelle de chaque grain</w:t>
      </w:r>
      <w:r w:rsidR="00B426E3">
        <w:t xml:space="preserve">. </w:t>
      </w:r>
      <w:r w:rsidR="00DE60C0">
        <w:t xml:space="preserve">L’estimation des variances s’est faite avec le </w:t>
      </w:r>
      <w:proofErr w:type="gramStart"/>
      <w:r w:rsidR="00DE60C0">
        <w:t>modèle</w:t>
      </w:r>
      <w:ins w:id="439" w:author="Jacques DAVID" w:date="2023-08-31T09:02:00Z">
        <w:r w:rsidR="00D77CEA">
          <w:t xml:space="preserve"> </w:t>
        </w:r>
      </w:ins>
      <w:r w:rsidR="00DE60C0">
        <w:t xml:space="preserve"> suivant</w:t>
      </w:r>
      <w:proofErr w:type="gramEnd"/>
      <w:r w:rsidR="00DE60C0">
        <w:t> :</w:t>
      </w:r>
      <w:ins w:id="440" w:author="Jacques DAVID" w:date="2023-08-31T09:02:00Z">
        <w:r w:rsidR="00D77CEA">
          <w:t xml:space="preserve"> (pas d’effet bac en fixe ? )</w:t>
        </w:r>
      </w:ins>
    </w:p>
    <w:p w14:paraId="3917CE4E" w14:textId="77777777" w:rsidR="00DE60C0" w:rsidRPr="0010130A" w:rsidRDefault="00607B9A" w:rsidP="00DE60C0">
      <m:oMathPara>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jkl</m:t>
              </m:r>
            </m:sub>
          </m:sSub>
        </m:oMath>
      </m:oMathPara>
    </w:p>
    <w:p w14:paraId="6152657E" w14:textId="77777777" w:rsidR="00DE60C0" w:rsidRDefault="00DE60C0" w:rsidP="00DE60C0"/>
    <w:p w14:paraId="310C86D7" w14:textId="77777777" w:rsidR="00DE60C0" w:rsidRDefault="00DE60C0" w:rsidP="00DE60C0">
      <w:r>
        <w:t xml:space="preserve">Avec : </w:t>
      </w:r>
    </w:p>
    <w:p w14:paraId="489DA771" w14:textId="77777777" w:rsidR="00DE60C0" w:rsidRDefault="00607B9A" w:rsidP="00DE60C0">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DE60C0">
        <w:t xml:space="preserve"> </w:t>
      </w:r>
      <w:proofErr w:type="gramStart"/>
      <w:r w:rsidR="00DE60C0">
        <w:t>la</w:t>
      </w:r>
      <w:proofErr w:type="gramEnd"/>
      <w:r w:rsidR="00DE60C0">
        <w:t xml:space="preserve"> taille du grain l de l’épi k de l’individu j de génotype i</w:t>
      </w:r>
    </w:p>
    <w:p w14:paraId="632D82E0" w14:textId="77777777" w:rsidR="00DE60C0" w:rsidRDefault="00DE60C0" w:rsidP="00DE60C0">
      <w:r>
        <w:t>µ la moyenne des observations</w:t>
      </w:r>
    </w:p>
    <w:p w14:paraId="6402A9A2" w14:textId="0C1B59EE" w:rsidR="00DE60C0" w:rsidRDefault="00607B9A" w:rsidP="00DE60C0">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DE60C0">
        <w:t xml:space="preserve"> </w:t>
      </w:r>
      <w:proofErr w:type="gramStart"/>
      <w:r w:rsidR="00DE60C0">
        <w:t>l’effet</w:t>
      </w:r>
      <w:proofErr w:type="gramEnd"/>
      <w:r w:rsidR="00DE60C0">
        <w:t xml:space="preserve"> de génotype i</w:t>
      </w:r>
      <w:ins w:id="441" w:author="Jacques DAVID" w:date="2023-08-31T09:02:00Z">
        <w:r w:rsidR="00D77CEA">
          <w:t xml:space="preserve">, </w:t>
        </w:r>
      </w:ins>
      <w:ins w:id="442" w:author="Jacques DAVID" w:date="2023-08-31T09:03:00Z">
        <w:r w:rsidR="00D77CEA">
          <w:t xml:space="preserve">effet </w:t>
        </w:r>
        <w:proofErr w:type="spellStart"/>
        <w:r w:rsidR="00D77CEA">
          <w:t>aléatour</w:t>
        </w:r>
        <w:proofErr w:type="spellEnd"/>
        <w:r w:rsidR="00D77CEA">
          <w:t xml:space="preserve"> etc….</w:t>
        </w:r>
      </w:ins>
    </w:p>
    <w:p w14:paraId="55329905" w14:textId="76218B03" w:rsidR="00DE60C0" w:rsidRPr="00CE0C01" w:rsidRDefault="00DE60C0" w:rsidP="00DE60C0">
      <m:oMath>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e</m:t>
            </m:r>
          </m:sub>
        </m:sSub>
        <m:r>
          <w:rPr>
            <w:rFonts w:ascii="Cambria Math" w:hAnsi="Cambria Math"/>
          </w:rPr>
          <m:t>)</m:t>
        </m:r>
      </m:oMath>
      <w:r>
        <w:t xml:space="preserve"> </w:t>
      </w:r>
      <w:proofErr w:type="gramStart"/>
      <w:r>
        <w:t>l’effet</w:t>
      </w:r>
      <w:proofErr w:type="gramEnd"/>
      <w:r>
        <w:t xml:space="preserve"> de l’individu j pour un génotype i (donc l’effet de l’environnement car les individus de même génotype se trouvent dans des bacs différents</w:t>
      </w:r>
    </w:p>
    <w:p w14:paraId="1125479C" w14:textId="77777777" w:rsidR="00DE60C0" w:rsidRDefault="00DE60C0" w:rsidP="00DE60C0">
      <m:oMath>
        <m:r>
          <w:rPr>
            <w:rFonts w:ascii="Cambria Math" w:hAnsi="Cambria Math"/>
          </w:rPr>
          <w:lastRenderedPageBreak/>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t xml:space="preserve"> </w:t>
      </w:r>
      <w:proofErr w:type="gramStart"/>
      <w:r>
        <w:t>l’effet</w:t>
      </w:r>
      <w:proofErr w:type="gramEnd"/>
      <w:r>
        <w:t xml:space="preserve"> de l’épi k pour l’individu j de génotype i</w:t>
      </w:r>
    </w:p>
    <w:p w14:paraId="5E38E9A3" w14:textId="77777777" w:rsidR="00DE60C0" w:rsidRDefault="00607B9A" w:rsidP="00DE60C0">
      <m:oMath>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DE60C0">
        <w:t xml:space="preserve"> </w:t>
      </w:r>
      <w:proofErr w:type="gramStart"/>
      <w:r w:rsidR="00DE60C0">
        <w:t>la</w:t>
      </w:r>
      <w:proofErr w:type="gramEnd"/>
      <w:r w:rsidR="00DE60C0">
        <w:t xml:space="preserve"> résiduelle qui contient la variance intra-épi</w:t>
      </w:r>
    </w:p>
    <w:p w14:paraId="4EB29420" w14:textId="0A1A6185" w:rsidR="00F27701" w:rsidRDefault="00161D7F" w:rsidP="0001011A">
      <w:pPr>
        <w:pStyle w:val="Titre3"/>
      </w:pPr>
      <w:bookmarkStart w:id="443" w:name="_Toc144300113"/>
      <w:commentRangeStart w:id="444"/>
      <w:r>
        <w:t>Comparaison de la sélection sur grain et de la sélection sur épi</w:t>
      </w:r>
      <w:bookmarkEnd w:id="443"/>
      <w:commentRangeEnd w:id="444"/>
      <w:r w:rsidR="00D77CEA">
        <w:rPr>
          <w:rStyle w:val="Marquedecommentaire"/>
          <w:rFonts w:asciiTheme="minorHAnsi" w:eastAsiaTheme="minorHAnsi" w:hAnsiTheme="minorHAnsi" w:cstheme="minorBidi"/>
          <w:b w:val="0"/>
          <w:bCs w:val="0"/>
          <w:i w:val="0"/>
          <w:lang w:eastAsia="en-US"/>
        </w:rPr>
        <w:commentReference w:id="444"/>
      </w:r>
    </w:p>
    <w:p w14:paraId="276E567C" w14:textId="7E399E55" w:rsidR="0001011A" w:rsidRPr="00DA6C97" w:rsidRDefault="0001011A" w:rsidP="0001011A">
      <w:del w:id="445" w:author="Jacques DAVID" w:date="2023-08-31T09:03:00Z">
        <w:r w:rsidDel="00D77CEA">
          <w:delText>L</w:delText>
        </w:r>
        <w:r w:rsidRPr="003B3D1A" w:rsidDel="00D77CEA">
          <w:delText>’équation</w:delText>
        </w:r>
        <w:r w:rsidDel="00D77CEA">
          <w:delText xml:space="preserve"> obtenue</w:delText>
        </w:r>
        <w:r w:rsidRPr="003B3D1A" w:rsidDel="00D77CEA">
          <w:delText xml:space="preserve"> a permis d’explorer les domaines d’efficacité relative des deux méthodes de sélection </w:delText>
        </w:r>
      </w:del>
      <w:r w:rsidRPr="003B3D1A">
        <w:t xml:space="preserve">Nous avons fait varier NEO de 500 à 5000, </w:t>
      </w:r>
      <w:proofErr w:type="spellStart"/>
      <w:r w:rsidRPr="003B3D1A">
        <w:t>nsel</w:t>
      </w:r>
      <w:proofErr w:type="spellEnd"/>
      <w:r w:rsidRPr="003B3D1A">
        <w:t xml:space="preserve"> de 10.000 à 100.000, NGO de 10.000 à 5.000.000, et NGE de 40 à 80. </w:t>
      </w:r>
      <w:del w:id="446" w:author="Jacques DAVID" w:date="2023-08-31T09:03:00Z">
        <w:r w:rsidR="00937358" w:rsidDel="00D77CEA">
          <w:delText>Pour ces calculs, nous avons aussi utilisé</w:delText>
        </w:r>
        <w:r w:rsidDel="00D77CEA">
          <w:delText xml:space="preserve"> </w:delText>
        </w:r>
        <w:r w:rsidR="00937358" w:rsidDel="00D77CEA">
          <w:delText xml:space="preserve">les variances estimées avec le dispositif de sélection </w:delText>
        </w:r>
        <w:r w:rsidR="00937358" w:rsidDel="00D77CEA">
          <w:rPr>
            <w:i/>
          </w:rPr>
          <w:delText xml:space="preserve">in silico </w:delText>
        </w:r>
        <w:r w:rsidR="00937358" w:rsidDel="00D77CEA">
          <w:delText>en faisant</w:delText>
        </w:r>
        <w:r w:rsidRPr="003B3D1A" w:rsidDel="00D77CEA">
          <w:delText xml:space="preserve"> l’hypothèse que </w:delText>
        </w:r>
        <w:r w:rsidDel="00D77CEA">
          <w:delText>c</w:delText>
        </w:r>
        <w:r w:rsidRPr="003B3D1A" w:rsidDel="00D77CEA">
          <w:delText xml:space="preserve">es valeurs </w:delText>
        </w:r>
        <w:r w:rsidDel="00D77CEA">
          <w:delText>pouvaient correspondre à une réalité au champ.</w:delText>
        </w:r>
      </w:del>
    </w:p>
    <w:p w14:paraId="0E66544A" w14:textId="77777777" w:rsidR="0001011A" w:rsidRDefault="0001011A" w:rsidP="00B8211F"/>
    <w:p w14:paraId="4439F289" w14:textId="77777777" w:rsidR="00B204B9" w:rsidRPr="00B204B9" w:rsidRDefault="00B204B9" w:rsidP="00B204B9"/>
    <w:p w14:paraId="1D86630F" w14:textId="079A237B" w:rsidR="00B204B9" w:rsidRPr="00313AF8" w:rsidRDefault="00FF3276" w:rsidP="00B8211F">
      <w:r>
        <w:t>Ci-dessous un schéma récapitulant les dispositifs expérimentaux :</w:t>
      </w:r>
    </w:p>
    <w:p w14:paraId="5FE862EF" w14:textId="07477C61" w:rsidR="00827A79" w:rsidRDefault="00472165" w:rsidP="00827A79">
      <w:pPr>
        <w:keepNext/>
        <w:jc w:val="center"/>
      </w:pPr>
      <w:r>
        <w:rPr>
          <w:noProof/>
        </w:rPr>
        <w:drawing>
          <wp:inline distT="0" distB="0" distL="0" distR="0" wp14:anchorId="5C7B3F46" wp14:editId="2F690B2C">
            <wp:extent cx="4580626" cy="4580626"/>
            <wp:effectExtent l="19050" t="19050" r="10795" b="1079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éma donnée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84927" cy="4584927"/>
                    </a:xfrm>
                    <a:prstGeom prst="rect">
                      <a:avLst/>
                    </a:prstGeom>
                    <a:ln>
                      <a:solidFill>
                        <a:schemeClr val="tx1"/>
                      </a:solidFill>
                    </a:ln>
                  </pic:spPr>
                </pic:pic>
              </a:graphicData>
            </a:graphic>
          </wp:inline>
        </w:drawing>
      </w:r>
    </w:p>
    <w:p w14:paraId="76975759" w14:textId="5F3DF3D6" w:rsidR="00754184" w:rsidRDefault="00827A79" w:rsidP="00827A79">
      <w:pPr>
        <w:spacing w:line="240" w:lineRule="auto"/>
        <w:rPr>
          <w:b/>
          <w:i/>
        </w:rPr>
      </w:pPr>
      <w:r w:rsidRPr="00827A79">
        <w:rPr>
          <w:b/>
          <w:i/>
        </w:rPr>
        <w:t xml:space="preserve">Figure </w:t>
      </w:r>
      <w:r w:rsidRPr="00827A79">
        <w:rPr>
          <w:b/>
          <w:i/>
        </w:rPr>
        <w:fldChar w:fldCharType="begin"/>
      </w:r>
      <w:r w:rsidRPr="00827A79">
        <w:rPr>
          <w:b/>
          <w:i/>
        </w:rPr>
        <w:instrText xml:space="preserve"> SEQ Figure \* ARABIC </w:instrText>
      </w:r>
      <w:r w:rsidRPr="00827A79">
        <w:rPr>
          <w:b/>
          <w:i/>
        </w:rPr>
        <w:fldChar w:fldCharType="separate"/>
      </w:r>
      <w:r w:rsidR="00492745">
        <w:rPr>
          <w:b/>
          <w:i/>
          <w:noProof/>
        </w:rPr>
        <w:t>3</w:t>
      </w:r>
      <w:r w:rsidRPr="00827A79">
        <w:rPr>
          <w:b/>
          <w:i/>
        </w:rPr>
        <w:fldChar w:fldCharType="end"/>
      </w:r>
      <w:r w:rsidR="0070305B">
        <w:rPr>
          <w:b/>
          <w:i/>
        </w:rPr>
        <w:t> : Schéma récapitulatif des</w:t>
      </w:r>
      <w:r>
        <w:rPr>
          <w:b/>
          <w:i/>
        </w:rPr>
        <w:t xml:space="preserve"> dispositif</w:t>
      </w:r>
      <w:r w:rsidR="0070305B">
        <w:rPr>
          <w:b/>
          <w:i/>
        </w:rPr>
        <w:t>s expérimentaux</w:t>
      </w:r>
      <w:r>
        <w:rPr>
          <w:b/>
          <w:i/>
        </w:rPr>
        <w:t>.</w:t>
      </w:r>
    </w:p>
    <w:p w14:paraId="0A17DD3F" w14:textId="15E7A0A2" w:rsidR="00827A79" w:rsidRPr="00827A79" w:rsidRDefault="00827A79" w:rsidP="00827A79">
      <w:pPr>
        <w:spacing w:line="240" w:lineRule="auto"/>
        <w:rPr>
          <w:i/>
        </w:rPr>
      </w:pPr>
      <w:r>
        <w:rPr>
          <w:i/>
        </w:rPr>
        <w:t xml:space="preserve">En haut, le dispositif </w:t>
      </w:r>
      <w:r w:rsidR="00183225">
        <w:rPr>
          <w:i/>
        </w:rPr>
        <w:t>de sélection réelle</w:t>
      </w:r>
      <w:r>
        <w:rPr>
          <w:i/>
        </w:rPr>
        <w:t xml:space="preserve">. Des grains issus d’une récolte d’EPO ont été tamisés en 3 classes différentes (petits, moyens, gros) puis semés au champ </w:t>
      </w:r>
      <w:r w:rsidR="00D61C48">
        <w:rPr>
          <w:i/>
        </w:rPr>
        <w:t>dans 12 micro parcelles</w:t>
      </w:r>
      <w:r>
        <w:rPr>
          <w:i/>
        </w:rPr>
        <w:t xml:space="preserve">. Les deux rangs centraux de chaque parcelle ont été récoltés pour faire les mesures. En bas, </w:t>
      </w:r>
      <w:r w:rsidR="00E87965">
        <w:rPr>
          <w:i/>
        </w:rPr>
        <w:t xml:space="preserve">le dispositif de sélection in silico. </w:t>
      </w:r>
      <w:r>
        <w:rPr>
          <w:i/>
        </w:rPr>
        <w:t xml:space="preserve">12 grains des 180 lignées issues de la population EPO ont été passés à la NIRS et à </w:t>
      </w:r>
      <w:r>
        <w:rPr>
          <w:i/>
        </w:rPr>
        <w:lastRenderedPageBreak/>
        <w:t xml:space="preserve">l’Optomachine puis en moyenne 7 grains par génotypes ont été semés dans 6 bacs. Les mesures ont été réalisées sur chaque plante individuellement. </w:t>
      </w:r>
      <w:r w:rsidR="00336D69">
        <w:rPr>
          <w:i/>
        </w:rPr>
        <w:t xml:space="preserve">Le brin maître de chaque plante et son épi ont été récoltés pour les mesures. Pour 35 plantes par bac, un thalle secondaire et son épi ont également été récolté pour estimer les composantes de la variance. </w:t>
      </w:r>
    </w:p>
    <w:p w14:paraId="703C7E3C" w14:textId="77777777" w:rsidR="00187095" w:rsidRPr="0010130A" w:rsidRDefault="00187095" w:rsidP="001E07CB"/>
    <w:p w14:paraId="7363CEFB" w14:textId="6547F11F" w:rsidR="00A2208C" w:rsidRDefault="001363E7" w:rsidP="00A2208C">
      <w:pPr>
        <w:pStyle w:val="Titre1"/>
      </w:pPr>
      <w:bookmarkStart w:id="447" w:name="_Toc144300114"/>
      <w:r>
        <w:t>Résultats</w:t>
      </w:r>
      <w:bookmarkEnd w:id="447"/>
      <w:r w:rsidR="00A2208C">
        <w:t xml:space="preserve"> </w:t>
      </w:r>
    </w:p>
    <w:p w14:paraId="5C8BD268" w14:textId="0DDC151C" w:rsidR="00A2208C" w:rsidRDefault="00EB2A06" w:rsidP="00A2208C">
      <w:pPr>
        <w:pStyle w:val="Titre2"/>
      </w:pPr>
      <w:bookmarkStart w:id="448" w:name="_Toc144300115"/>
      <w:r>
        <w:t>Impact de la sélection sur la taille du grain</w:t>
      </w:r>
      <w:bookmarkEnd w:id="448"/>
    </w:p>
    <w:p w14:paraId="4F228825" w14:textId="3F387DB5" w:rsidR="00050F54" w:rsidRDefault="005F7478" w:rsidP="00570530">
      <w:pPr>
        <w:pStyle w:val="Titre3"/>
      </w:pPr>
      <w:bookmarkStart w:id="449" w:name="_Toc144300116"/>
      <w:r>
        <w:t xml:space="preserve">Dans le dispositif de sélection </w:t>
      </w:r>
      <w:del w:id="450" w:author="Jacques DAVID" w:date="2023-08-31T09:04:00Z">
        <w:r w:rsidDel="00D77CEA">
          <w:delText>réelle</w:delText>
        </w:r>
      </w:del>
      <w:bookmarkEnd w:id="449"/>
      <w:ins w:id="451" w:author="Jacques DAVID" w:date="2023-08-31T09:04:00Z">
        <w:r w:rsidR="00D77CEA">
          <w:t>a posteriori</w:t>
        </w:r>
      </w:ins>
    </w:p>
    <w:p w14:paraId="5FBCBA5A" w14:textId="6E0F8D79" w:rsidR="00897C58" w:rsidRDefault="00A46288" w:rsidP="00A2208C">
      <w:del w:id="452" w:author="Jacques DAVID" w:date="2023-08-31T09:04:00Z">
        <w:r w:rsidDel="00D77CEA">
          <w:delText xml:space="preserve">Ci-dessous </w:delText>
        </w:r>
      </w:del>
      <w:del w:id="453" w:author="Jacques DAVID" w:date="2023-08-31T09:05:00Z">
        <w:r w:rsidDel="00D77CEA">
          <w:delText xml:space="preserve">les </w:delText>
        </w:r>
      </w:del>
      <w:ins w:id="454" w:author="Jacques DAVID" w:date="2023-08-31T09:05:00Z">
        <w:r w:rsidR="00D77CEA">
          <w:t xml:space="preserve">Les </w:t>
        </w:r>
      </w:ins>
      <w:r>
        <w:t>progrès estimés pour les traits mesurés dans le dispositif de sélection réelle </w:t>
      </w:r>
      <w:ins w:id="455" w:author="Jacques DAVID" w:date="2023-08-31T09:05:00Z">
        <w:r w:rsidR="00D77CEA">
          <w:t xml:space="preserve">sont donnés </w:t>
        </w:r>
        <w:proofErr w:type="spellStart"/>
        <w:r w:rsidR="00D77CEA">
          <w:t>Fiure</w:t>
        </w:r>
        <w:proofErr w:type="spellEnd"/>
        <w:r w:rsidR="00D77CEA">
          <w:t xml:space="preserve"> 4</w:t>
        </w:r>
      </w:ins>
      <w:del w:id="456" w:author="Jacques DAVID" w:date="2023-08-31T09:05:00Z">
        <w:r w:rsidDel="00D77CEA">
          <w:delText>:</w:delText>
        </w:r>
      </w:del>
    </w:p>
    <w:p w14:paraId="5221C1B9" w14:textId="77777777" w:rsidR="002F29D8" w:rsidRDefault="00A46288" w:rsidP="002F29D8">
      <w:pPr>
        <w:keepNext/>
      </w:pPr>
      <w:r>
        <w:rPr>
          <w:noProof/>
        </w:rPr>
        <w:drawing>
          <wp:inline distT="0" distB="0" distL="0" distR="0" wp14:anchorId="151BDF39" wp14:editId="473E6E80">
            <wp:extent cx="5760720" cy="3613785"/>
            <wp:effectExtent l="19050" t="19050" r="11430" b="2476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gres_champ.png"/>
                    <pic:cNvPicPr/>
                  </pic:nvPicPr>
                  <pic:blipFill>
                    <a:blip r:embed="rId22">
                      <a:extLst>
                        <a:ext uri="{28A0092B-C50C-407E-A947-70E740481C1C}">
                          <a14:useLocalDpi xmlns:a14="http://schemas.microsoft.com/office/drawing/2010/main" val="0"/>
                        </a:ext>
                      </a:extLst>
                    </a:blip>
                    <a:stretch>
                      <a:fillRect/>
                    </a:stretch>
                  </pic:blipFill>
                  <pic:spPr>
                    <a:xfrm>
                      <a:off x="0" y="0"/>
                      <a:ext cx="5760720" cy="3613785"/>
                    </a:xfrm>
                    <a:prstGeom prst="rect">
                      <a:avLst/>
                    </a:prstGeom>
                    <a:ln>
                      <a:solidFill>
                        <a:schemeClr val="tx1"/>
                      </a:solidFill>
                    </a:ln>
                  </pic:spPr>
                </pic:pic>
              </a:graphicData>
            </a:graphic>
          </wp:inline>
        </w:drawing>
      </w:r>
    </w:p>
    <w:p w14:paraId="5F5CF3E5" w14:textId="5A42CAC2" w:rsidR="00A46288" w:rsidRDefault="002F29D8" w:rsidP="002F29D8">
      <w:pPr>
        <w:spacing w:line="240" w:lineRule="auto"/>
        <w:rPr>
          <w:b/>
          <w:i/>
        </w:rPr>
      </w:pPr>
      <w:r w:rsidRPr="002F29D8">
        <w:rPr>
          <w:b/>
          <w:i/>
        </w:rPr>
        <w:t xml:space="preserve">Figure </w:t>
      </w:r>
      <w:r w:rsidRPr="002F29D8">
        <w:rPr>
          <w:b/>
          <w:i/>
        </w:rPr>
        <w:fldChar w:fldCharType="begin"/>
      </w:r>
      <w:r w:rsidRPr="002F29D8">
        <w:rPr>
          <w:b/>
          <w:i/>
        </w:rPr>
        <w:instrText xml:space="preserve"> SEQ Figure \* ARABIC </w:instrText>
      </w:r>
      <w:r w:rsidRPr="002F29D8">
        <w:rPr>
          <w:b/>
          <w:i/>
        </w:rPr>
        <w:fldChar w:fldCharType="separate"/>
      </w:r>
      <w:r w:rsidR="00492745">
        <w:rPr>
          <w:b/>
          <w:i/>
          <w:noProof/>
        </w:rPr>
        <w:t>4</w:t>
      </w:r>
      <w:r w:rsidRPr="002F29D8">
        <w:rPr>
          <w:b/>
          <w:i/>
        </w:rPr>
        <w:fldChar w:fldCharType="end"/>
      </w:r>
      <w:r>
        <w:rPr>
          <w:b/>
          <w:i/>
        </w:rPr>
        <w:t> : Effets de la sélection sur la taille des grains dans le dispositif de sélection réelle.</w:t>
      </w:r>
    </w:p>
    <w:p w14:paraId="31139D38" w14:textId="5AA9A371" w:rsidR="002F29D8" w:rsidRPr="002F29D8" w:rsidRDefault="002F29D8" w:rsidP="002F29D8">
      <w:pPr>
        <w:spacing w:line="240" w:lineRule="auto"/>
        <w:rPr>
          <w:i/>
          <w:color w:val="000000" w:themeColor="text1"/>
        </w:rPr>
      </w:pPr>
      <w:r>
        <w:rPr>
          <w:i/>
        </w:rPr>
        <w:t>Les progrès sont estimés en prenant la population non sélectionnée comme référence. Les barres verticales représentent les intervalles de confiance à 95% des estimations. Les progrès ont été estimé pour les trois modalités de sélection : "gros", "moyen", et "petit". Les axes verticaux sont chacun dans l’unité du trait mesuré et ont leurs propres limites. PMG = poids de mille grains</w:t>
      </w:r>
      <w:ins w:id="457" w:author="Jacques DAVID" w:date="2023-08-31T09:05:00Z">
        <w:r w:rsidR="00D77CEA">
          <w:rPr>
            <w:i/>
          </w:rPr>
          <w:t xml:space="preserve"> (</w:t>
        </w:r>
        <w:proofErr w:type="spellStart"/>
        <w:r w:rsidR="00D77CEA" w:rsidRPr="00D77CEA">
          <w:rPr>
            <w:i/>
            <w:highlight w:val="yellow"/>
          </w:rPr>
          <w:t>un</w:t>
        </w:r>
        <w:r w:rsidR="00D77CEA" w:rsidRPr="00D77CEA">
          <w:rPr>
            <w:i/>
            <w:highlight w:val="yellow"/>
            <w:rPrChange w:id="458" w:author="Jacques DAVID" w:date="2023-08-31T09:06:00Z">
              <w:rPr>
                <w:i/>
              </w:rPr>
            </w:rPrChange>
          </w:rPr>
          <w:t>ite</w:t>
        </w:r>
        <w:proofErr w:type="spellEnd"/>
        <w:r w:rsidR="00D77CEA" w:rsidRPr="00D77CEA">
          <w:rPr>
            <w:i/>
            <w:highlight w:val="yellow"/>
            <w:rPrChange w:id="459" w:author="Jacques DAVID" w:date="2023-08-31T09:06:00Z">
              <w:rPr>
                <w:i/>
              </w:rPr>
            </w:rPrChange>
          </w:rPr>
          <w:t> </w:t>
        </w:r>
        <w:proofErr w:type="gramStart"/>
        <w:r w:rsidR="00D77CEA" w:rsidRPr="00D77CEA">
          <w:rPr>
            <w:i/>
            <w:highlight w:val="yellow"/>
            <w:rPrChange w:id="460" w:author="Jacques DAVID" w:date="2023-08-31T09:06:00Z">
              <w:rPr>
                <w:i/>
              </w:rPr>
            </w:rPrChange>
          </w:rPr>
          <w:t>?</w:t>
        </w:r>
        <w:r w:rsidR="00D77CEA">
          <w:rPr>
            <w:i/>
          </w:rPr>
          <w:t xml:space="preserve"> </w:t>
        </w:r>
      </w:ins>
      <w:r>
        <w:rPr>
          <w:i/>
        </w:rPr>
        <w:t>,</w:t>
      </w:r>
      <w:proofErr w:type="gramEnd"/>
      <w:r>
        <w:rPr>
          <w:i/>
        </w:rPr>
        <w:t xml:space="preserve"> TMG = taille moyenne des grains en mm², H = hauteur entre la base de la tige et le bout de l’épi en cm, TPG = taux de protéines des grains en </w:t>
      </w:r>
      <w:r w:rsidR="000D2E34">
        <w:rPr>
          <w:i/>
          <w:color w:val="000000" w:themeColor="text1"/>
        </w:rPr>
        <w:t>% de la masse</w:t>
      </w:r>
      <w:r>
        <w:rPr>
          <w:i/>
          <w:color w:val="000000" w:themeColor="text1"/>
        </w:rPr>
        <w:t xml:space="preserve">, NGE = nombre de grains par épis, </w:t>
      </w:r>
      <w:proofErr w:type="spellStart"/>
      <w:r>
        <w:rPr>
          <w:i/>
          <w:color w:val="000000" w:themeColor="text1"/>
        </w:rPr>
        <w:t>NbE</w:t>
      </w:r>
      <w:proofErr w:type="spellEnd"/>
      <w:r>
        <w:rPr>
          <w:i/>
          <w:color w:val="000000" w:themeColor="text1"/>
        </w:rPr>
        <w:t xml:space="preserve"> = nombre d’épillets, GSV = variance intra-épi de la taille des grains en (mm²)². Les étoiles indiquent si l’estimation est significativement différente de 0. * = p-value &lt; 0.05, ** = p-value &lt; 0.01, *** = p-value &lt; 0.001.</w:t>
      </w:r>
    </w:p>
    <w:p w14:paraId="702C93E6" w14:textId="01C98EE9" w:rsidR="00A46288" w:rsidRDefault="00D77CEA" w:rsidP="00A2208C">
      <w:pPr>
        <w:rPr>
          <w:ins w:id="461" w:author="Jacques DAVID" w:date="2023-08-31T09:06:00Z"/>
        </w:rPr>
      </w:pPr>
      <w:ins w:id="462" w:author="Jacques DAVID" w:date="2023-08-31T09:06:00Z">
        <w:r>
          <w:t xml:space="preserve">Ce ne sont pas des </w:t>
        </w:r>
        <w:proofErr w:type="spellStart"/>
        <w:r>
          <w:t>progèrs</w:t>
        </w:r>
        <w:proofErr w:type="spellEnd"/>
        <w:r>
          <w:t xml:space="preserve"> estimés mais réalisés !!</w:t>
        </w:r>
      </w:ins>
    </w:p>
    <w:p w14:paraId="2C7C3DDD" w14:textId="77777777" w:rsidR="00D77CEA" w:rsidRDefault="00D77CEA" w:rsidP="00A2208C"/>
    <w:p w14:paraId="7F3992EB" w14:textId="4F2BAF07" w:rsidR="00056906" w:rsidRDefault="00350774" w:rsidP="00056906">
      <w:del w:id="463" w:author="Jacques DAVID" w:date="2023-08-31T09:07:00Z">
        <w:r w:rsidDel="00D77CEA">
          <w:lastRenderedPageBreak/>
          <w:delText>On voit que la</w:delText>
        </w:r>
      </w:del>
      <w:ins w:id="464" w:author="Jacques DAVID" w:date="2023-08-31T09:07:00Z">
        <w:r w:rsidR="00D77CEA">
          <w:t>La</w:t>
        </w:r>
      </w:ins>
      <w:r>
        <w:t xml:space="preserve"> sélection de de gros grains n’a pas significativement impacté la taille des grains</w:t>
      </w:r>
      <w:ins w:id="465" w:author="Jacques DAVID" w:date="2023-08-31T09:07:00Z">
        <w:r w:rsidR="00D77CEA">
          <w:t xml:space="preserve"> par rapport à la référence</w:t>
        </w:r>
      </w:ins>
      <w:r>
        <w:t xml:space="preserve">, et la sélection de grains moyens a </w:t>
      </w:r>
      <w:del w:id="466" w:author="Jacques DAVID" w:date="2023-08-31T09:07:00Z">
        <w:r w:rsidDel="00D77CEA">
          <w:delText xml:space="preserve">peut-être </w:delText>
        </w:r>
      </w:del>
      <w:r>
        <w:t xml:space="preserve">eu un impact </w:t>
      </w:r>
      <w:ins w:id="467" w:author="Jacques DAVID" w:date="2023-08-31T09:07:00Z">
        <w:r w:rsidR="00D77CEA">
          <w:t xml:space="preserve">faiblement significatif </w:t>
        </w:r>
      </w:ins>
      <w:r>
        <w:t xml:space="preserve">(p-value = 0.04). La sélection de petits grains en revanche a </w:t>
      </w:r>
      <w:del w:id="468" w:author="Jacques DAVID" w:date="2023-08-31T09:07:00Z">
        <w:r w:rsidDel="00D77CEA">
          <w:delText>permis de réaliser un pr</w:delText>
        </w:r>
        <w:r w:rsidR="00B20F8E" w:rsidDel="00D77CEA">
          <w:delText xml:space="preserve">ogrès significatif </w:delText>
        </w:r>
      </w:del>
      <w:ins w:id="469" w:author="Jacques DAVID" w:date="2023-08-31T09:07:00Z">
        <w:r w:rsidR="00D77CEA">
          <w:t xml:space="preserve">modifié significativement la surface </w:t>
        </w:r>
        <w:proofErr w:type="spellStart"/>
        <w:r w:rsidR="00D77CEA">
          <w:t>d</w:t>
        </w:r>
      </w:ins>
      <w:del w:id="470" w:author="Jacques DAVID" w:date="2023-08-31T09:08:00Z">
        <w:r w:rsidR="00B20F8E" w:rsidDel="00D77CEA">
          <w:delText xml:space="preserve">estimé à </w:delText>
        </w:r>
      </w:del>
      <w:ins w:id="471" w:author="Jacques DAVID" w:date="2023-08-31T09:08:00Z">
        <w:r w:rsidR="00D77CEA">
          <w:t>de</w:t>
        </w:r>
        <w:proofErr w:type="spellEnd"/>
        <w:r w:rsidR="00D77CEA">
          <w:t xml:space="preserve"> </w:t>
        </w:r>
      </w:ins>
      <w:r w:rsidR="00B20F8E">
        <w:t xml:space="preserve">-0.9 mm². </w:t>
      </w:r>
      <w:r w:rsidR="00056906">
        <w:t xml:space="preserve">On constate un effet similaire sur le PMG qui a été diminué de -4.4 par la sélection de petits grains. </w:t>
      </w:r>
    </w:p>
    <w:p w14:paraId="616C1465" w14:textId="707ED1DF" w:rsidR="003301D7" w:rsidRDefault="00056906" w:rsidP="00056906">
      <w:r>
        <w:t xml:space="preserve">En revanche, pour la hauteur des plantes et le taux de protéine des grains, on voit que la sélection des gros grains a eu un effet </w:t>
      </w:r>
      <w:ins w:id="472" w:author="Jacques DAVID" w:date="2023-08-31T09:08:00Z">
        <w:r w:rsidR="00D77CEA">
          <w:t xml:space="preserve">(hauteur = + 8.7 cm, taux de protéines des grains = -1.14). </w:t>
        </w:r>
      </w:ins>
      <w:r>
        <w:t xml:space="preserve">mais pas la sélection des petits </w:t>
      </w:r>
      <w:del w:id="473" w:author="Jacques DAVID" w:date="2023-08-31T09:08:00Z">
        <w:r w:rsidDel="00D77CEA">
          <w:delText>(hauteur = + 8.7 cm, taux de protéines des grains = -1.14).</w:delText>
        </w:r>
      </w:del>
    </w:p>
    <w:p w14:paraId="43A157CE" w14:textId="28D773ED" w:rsidR="00056906" w:rsidRPr="00252FB3" w:rsidRDefault="003301D7" w:rsidP="00056906">
      <w:pPr>
        <w:rPr>
          <w:color w:val="FF0000"/>
        </w:rPr>
      </w:pPr>
      <w:r>
        <w:t>Les effets estimés pour le nombre de grain par épi et la variance intra-épi de la taille des grains ne sont pas significativement différents de 0. Les effets estimés pour le nombre d’épillets sont significatifs pour la sélection des moyens et des petits, mais l’effet de la sélection des gros est presque significatif (p-value = 0.07</w:t>
      </w:r>
      <w:r w:rsidRPr="00D77CEA">
        <w:rPr>
          <w:highlight w:val="yellow"/>
          <w:rPrChange w:id="474" w:author="Jacques DAVID" w:date="2023-08-31T09:09:00Z">
            <w:rPr/>
          </w:rPrChange>
        </w:rPr>
        <w:t xml:space="preserve">). Les effets estimés ont le même signe pour toutes les modalités de sélection, donc la sélection n’a pas eu </w:t>
      </w:r>
      <w:commentRangeStart w:id="475"/>
      <w:r w:rsidRPr="00D77CEA">
        <w:rPr>
          <w:highlight w:val="yellow"/>
          <w:rPrChange w:id="476" w:author="Jacques DAVID" w:date="2023-08-31T09:09:00Z">
            <w:rPr/>
          </w:rPrChange>
        </w:rPr>
        <w:t>d’effet</w:t>
      </w:r>
      <w:commentRangeEnd w:id="475"/>
      <w:r w:rsidR="00D77CEA">
        <w:rPr>
          <w:rStyle w:val="Marquedecommentaire"/>
          <w:rFonts w:asciiTheme="minorHAnsi" w:eastAsiaTheme="minorHAnsi" w:hAnsiTheme="minorHAnsi" w:cstheme="minorBidi"/>
          <w:lang w:eastAsia="en-US"/>
        </w:rPr>
        <w:commentReference w:id="475"/>
      </w:r>
      <w:del w:id="477" w:author="Jacques DAVID" w:date="2023-08-31T09:08:00Z">
        <w:r w:rsidRPr="00D77CEA" w:rsidDel="00D77CEA">
          <w:rPr>
            <w:highlight w:val="yellow"/>
            <w:rPrChange w:id="478" w:author="Jacques DAVID" w:date="2023-08-31T09:09:00Z">
              <w:rPr/>
            </w:rPrChange>
          </w:rPr>
          <w:delText>.</w:delText>
        </w:r>
        <w:r w:rsidDel="00D77CEA">
          <w:delText xml:space="preserve"> </w:delText>
        </w:r>
      </w:del>
    </w:p>
    <w:p w14:paraId="69274162" w14:textId="77777777" w:rsidR="007D0495" w:rsidRDefault="007D0495" w:rsidP="00A2208C"/>
    <w:p w14:paraId="4C61790F" w14:textId="77777777" w:rsidR="007D0495" w:rsidRDefault="007D0495" w:rsidP="00A2208C"/>
    <w:p w14:paraId="1B9163D7" w14:textId="2FDD13DA" w:rsidR="00897C58" w:rsidRDefault="00C73965" w:rsidP="00A2208C">
      <w:r>
        <w:t>Ci-dessous un tableau récapitulant les héritabilités réalisées et les intensités de sélection appliquées </w:t>
      </w:r>
      <w:r w:rsidR="004D657F">
        <w:t xml:space="preserve">pour la taille des grains </w:t>
      </w:r>
      <w:r>
        <w:t>:</w:t>
      </w:r>
    </w:p>
    <w:p w14:paraId="35782A02" w14:textId="77777777" w:rsidR="00735BCA" w:rsidRDefault="00735BCA" w:rsidP="00A2208C">
      <w:pPr>
        <w:rPr>
          <w:ins w:id="479" w:author="Jacques DAVID" w:date="2023-08-31T09:09:00Z"/>
        </w:rPr>
      </w:pPr>
    </w:p>
    <w:p w14:paraId="15A6A0FB" w14:textId="1D76106D" w:rsidR="00227D85" w:rsidRDefault="00735BCA" w:rsidP="00A2208C">
      <w:pPr>
        <w:rPr>
          <w:ins w:id="480" w:author="Jacques DAVID" w:date="2023-08-31T09:09:00Z"/>
        </w:rPr>
      </w:pPr>
      <w:proofErr w:type="spellStart"/>
      <w:proofErr w:type="gramStart"/>
      <w:ins w:id="481" w:author="Jacques DAVID" w:date="2023-08-31T09:09:00Z">
        <w:r>
          <w:t>Ca</w:t>
        </w:r>
        <w:proofErr w:type="spellEnd"/>
        <w:proofErr w:type="gramEnd"/>
        <w:r>
          <w:t xml:space="preserve"> serait bien que tu ajoutes les </w:t>
        </w:r>
      </w:ins>
      <w:ins w:id="482" w:author="Jacques DAVID" w:date="2023-08-31T09:10:00Z">
        <w:r>
          <w:t>R</w:t>
        </w:r>
      </w:ins>
      <w:ins w:id="483" w:author="Jacques DAVID" w:date="2023-08-31T09:09:00Z">
        <w:r>
          <w:t xml:space="preserve"> </w:t>
        </w:r>
      </w:ins>
      <w:ins w:id="484" w:author="Jacques DAVID" w:date="2023-08-31T09:10:00Z">
        <w:r>
          <w:t xml:space="preserve">dans le tableau ? ce ne sont pas les intensité ? </w:t>
        </w:r>
      </w:ins>
    </w:p>
    <w:p w14:paraId="1C43064C" w14:textId="36464AC8" w:rsidR="00735BCA" w:rsidRDefault="00735BCA" w:rsidP="00A2208C">
      <w:ins w:id="485" w:author="Jacques DAVID" w:date="2023-08-31T09:11:00Z">
        <w:r>
          <w:t xml:space="preserve">Améliore ce tableau, pas sur de savoir ce qu’il y a </w:t>
        </w:r>
        <w:proofErr w:type="gramStart"/>
        <w:r>
          <w:t>dedans .</w:t>
        </w:r>
        <w:proofErr w:type="gramEnd"/>
        <w:r>
          <w:t xml:space="preserve"> S ? R ? H²</w:t>
        </w:r>
      </w:ins>
    </w:p>
    <w:tbl>
      <w:tblPr>
        <w:tblStyle w:val="Grilledutableau"/>
        <w:tblW w:w="0" w:type="auto"/>
        <w:tblLook w:val="04A0" w:firstRow="1" w:lastRow="0" w:firstColumn="1" w:lastColumn="0" w:noHBand="0" w:noVBand="1"/>
      </w:tblPr>
      <w:tblGrid>
        <w:gridCol w:w="2265"/>
        <w:gridCol w:w="2265"/>
        <w:gridCol w:w="2266"/>
        <w:gridCol w:w="2266"/>
      </w:tblGrid>
      <w:tr w:rsidR="00757D60" w14:paraId="55E7B524" w14:textId="77777777" w:rsidTr="00757D60">
        <w:tc>
          <w:tcPr>
            <w:tcW w:w="2265" w:type="dxa"/>
          </w:tcPr>
          <w:p w14:paraId="371F0EE3" w14:textId="77777777" w:rsidR="00757D60" w:rsidRDefault="00757D60" w:rsidP="00757D60">
            <w:pPr>
              <w:jc w:val="center"/>
            </w:pPr>
          </w:p>
        </w:tc>
        <w:tc>
          <w:tcPr>
            <w:tcW w:w="2265" w:type="dxa"/>
          </w:tcPr>
          <w:p w14:paraId="3D8AE9F7" w14:textId="48F2551E" w:rsidR="00757D60" w:rsidRDefault="00757D60" w:rsidP="00757D60">
            <w:pPr>
              <w:jc w:val="center"/>
            </w:pPr>
            <w:r>
              <w:t>PETIT</w:t>
            </w:r>
          </w:p>
        </w:tc>
        <w:tc>
          <w:tcPr>
            <w:tcW w:w="2266" w:type="dxa"/>
          </w:tcPr>
          <w:p w14:paraId="153E77DC" w14:textId="53273EFB" w:rsidR="00757D60" w:rsidRDefault="00757D60" w:rsidP="00757D60">
            <w:pPr>
              <w:jc w:val="center"/>
            </w:pPr>
            <w:r>
              <w:t>MOYEN</w:t>
            </w:r>
          </w:p>
        </w:tc>
        <w:tc>
          <w:tcPr>
            <w:tcW w:w="2266" w:type="dxa"/>
          </w:tcPr>
          <w:p w14:paraId="1888DF35" w14:textId="01A02CF3" w:rsidR="00757D60" w:rsidRDefault="00757D60" w:rsidP="00757D60">
            <w:pPr>
              <w:jc w:val="center"/>
            </w:pPr>
            <w:r>
              <w:t>GROS</w:t>
            </w:r>
          </w:p>
        </w:tc>
      </w:tr>
      <w:tr w:rsidR="00757D60" w14:paraId="1F9A5962" w14:textId="77777777" w:rsidTr="00757D60">
        <w:tc>
          <w:tcPr>
            <w:tcW w:w="2265" w:type="dxa"/>
          </w:tcPr>
          <w:p w14:paraId="351D0B75" w14:textId="52A4A499" w:rsidR="00757D60" w:rsidRDefault="00757D60" w:rsidP="00757D60">
            <w:pPr>
              <w:jc w:val="center"/>
            </w:pPr>
            <w:r>
              <w:t>Intensité de sélection</w:t>
            </w:r>
            <w:ins w:id="486" w:author="Jacques DAVID" w:date="2023-08-31T09:10:00Z">
              <w:r w:rsidR="00735BCA">
                <w:t xml:space="preserve"> S ? </w:t>
              </w:r>
            </w:ins>
          </w:p>
        </w:tc>
        <w:tc>
          <w:tcPr>
            <w:tcW w:w="2265" w:type="dxa"/>
          </w:tcPr>
          <w:p w14:paraId="364D5821" w14:textId="7B1F8604" w:rsidR="00757D60" w:rsidRDefault="003B4D11" w:rsidP="00757D60">
            <w:pPr>
              <w:jc w:val="center"/>
            </w:pPr>
            <w:r>
              <w:t>-1.16</w:t>
            </w:r>
          </w:p>
        </w:tc>
        <w:tc>
          <w:tcPr>
            <w:tcW w:w="2266" w:type="dxa"/>
          </w:tcPr>
          <w:p w14:paraId="503AAE8C" w14:textId="31510CAE" w:rsidR="00757D60" w:rsidRDefault="003B4D11" w:rsidP="00757D60">
            <w:pPr>
              <w:jc w:val="center"/>
            </w:pPr>
            <w:r>
              <w:t>-0.11</w:t>
            </w:r>
          </w:p>
        </w:tc>
        <w:tc>
          <w:tcPr>
            <w:tcW w:w="2266" w:type="dxa"/>
          </w:tcPr>
          <w:p w14:paraId="7647126A" w14:textId="39F271A2" w:rsidR="00757D60" w:rsidRDefault="003B4D11" w:rsidP="00757D60">
            <w:pPr>
              <w:jc w:val="center"/>
            </w:pPr>
            <w:r>
              <w:t>1.03</w:t>
            </w:r>
          </w:p>
        </w:tc>
      </w:tr>
      <w:tr w:rsidR="00757D60" w14:paraId="306DAB01" w14:textId="77777777" w:rsidTr="00757D60">
        <w:tc>
          <w:tcPr>
            <w:tcW w:w="2265" w:type="dxa"/>
          </w:tcPr>
          <w:p w14:paraId="7F63B53A" w14:textId="0BCB8D70" w:rsidR="00757D60" w:rsidRDefault="00757D60" w:rsidP="00757D60">
            <w:pPr>
              <w:jc w:val="center"/>
            </w:pPr>
            <w:r>
              <w:t>H²</w:t>
            </w:r>
          </w:p>
        </w:tc>
        <w:tc>
          <w:tcPr>
            <w:tcW w:w="2265" w:type="dxa"/>
          </w:tcPr>
          <w:p w14:paraId="2F2C6DDA" w14:textId="3E4AD61D" w:rsidR="00757D60" w:rsidRDefault="00757D60" w:rsidP="00757D60">
            <w:pPr>
              <w:jc w:val="center"/>
            </w:pPr>
            <w:r>
              <w:t>0.17</w:t>
            </w:r>
          </w:p>
        </w:tc>
        <w:tc>
          <w:tcPr>
            <w:tcW w:w="2266" w:type="dxa"/>
          </w:tcPr>
          <w:p w14:paraId="567F20BB" w14:textId="3E3C676A" w:rsidR="00757D60" w:rsidRDefault="00757D60" w:rsidP="00757D60">
            <w:pPr>
              <w:jc w:val="center"/>
            </w:pPr>
            <w:r>
              <w:t>0.36</w:t>
            </w:r>
          </w:p>
        </w:tc>
        <w:tc>
          <w:tcPr>
            <w:tcW w:w="2266" w:type="dxa"/>
          </w:tcPr>
          <w:p w14:paraId="66178C49" w14:textId="5965F3C3" w:rsidR="00757D60" w:rsidRDefault="00757D60" w:rsidP="00785D88">
            <w:pPr>
              <w:keepNext/>
              <w:jc w:val="center"/>
            </w:pPr>
            <w:r>
              <w:t>-0.004</w:t>
            </w:r>
          </w:p>
        </w:tc>
      </w:tr>
    </w:tbl>
    <w:p w14:paraId="3BA60ABB" w14:textId="3D5CD916" w:rsidR="00785D88" w:rsidRDefault="00785D88" w:rsidP="00785D88">
      <w:pPr>
        <w:spacing w:line="240" w:lineRule="auto"/>
        <w:rPr>
          <w:b/>
          <w:i/>
        </w:rPr>
      </w:pPr>
      <w:r w:rsidRPr="00785D88">
        <w:rPr>
          <w:b/>
          <w:i/>
        </w:rPr>
        <w:t xml:space="preserve">Tableau </w:t>
      </w:r>
      <w:r w:rsidRPr="00785D88">
        <w:rPr>
          <w:b/>
          <w:i/>
        </w:rPr>
        <w:fldChar w:fldCharType="begin"/>
      </w:r>
      <w:r w:rsidRPr="00785D88">
        <w:rPr>
          <w:b/>
          <w:i/>
        </w:rPr>
        <w:instrText xml:space="preserve"> SEQ Tableau \* ARABIC </w:instrText>
      </w:r>
      <w:r w:rsidRPr="00785D88">
        <w:rPr>
          <w:b/>
          <w:i/>
        </w:rPr>
        <w:fldChar w:fldCharType="separate"/>
      </w:r>
      <w:r w:rsidR="002F7C5C">
        <w:rPr>
          <w:b/>
          <w:i/>
          <w:noProof/>
        </w:rPr>
        <w:t>1</w:t>
      </w:r>
      <w:r w:rsidRPr="00785D88">
        <w:rPr>
          <w:b/>
          <w:i/>
        </w:rPr>
        <w:fldChar w:fldCharType="end"/>
      </w:r>
      <w:r>
        <w:rPr>
          <w:b/>
          <w:i/>
        </w:rPr>
        <w:t> : Héritabilités réalisées et intensités de sélection appliquées lors de la sélection s</w:t>
      </w:r>
      <w:r w:rsidR="00134905">
        <w:rPr>
          <w:b/>
          <w:i/>
        </w:rPr>
        <w:t>ur la taille des grains par tamisage</w:t>
      </w:r>
      <w:r>
        <w:rPr>
          <w:b/>
          <w:i/>
        </w:rPr>
        <w:t>.</w:t>
      </w:r>
    </w:p>
    <w:p w14:paraId="6821F882" w14:textId="1D81FB7C" w:rsidR="00B1377F" w:rsidRPr="00B1377F" w:rsidRDefault="00B1377F" w:rsidP="00785D88">
      <w:pPr>
        <w:spacing w:line="240" w:lineRule="auto"/>
        <w:rPr>
          <w:i/>
        </w:rPr>
      </w:pPr>
      <w:r>
        <w:rPr>
          <w:i/>
        </w:rPr>
        <w:t xml:space="preserve">Les valeurs sont calculées pour la taille des grains individuels. Pour chaque modalité de sélection et pour les grains non sélectionnés, </w:t>
      </w:r>
      <w:r w:rsidR="00D96F5F">
        <w:rPr>
          <w:i/>
        </w:rPr>
        <w:t>les grains ont été mesurés</w:t>
      </w:r>
      <w:r>
        <w:rPr>
          <w:i/>
        </w:rPr>
        <w:t xml:space="preserve"> à</w:t>
      </w:r>
      <w:r w:rsidR="00C87C11">
        <w:rPr>
          <w:i/>
        </w:rPr>
        <w:t xml:space="preserve"> l’Optomachine pour avoir les tailles des grains individuels</w:t>
      </w:r>
      <w:r>
        <w:rPr>
          <w:i/>
        </w:rPr>
        <w:t xml:space="preserve">. </w:t>
      </w:r>
      <w:del w:id="487" w:author="Jacques DAVID" w:date="2023-08-31T09:10:00Z">
        <w:r w:rsidDel="00735BCA">
          <w:rPr>
            <w:i/>
          </w:rPr>
          <w:delText>Cela a permis de calculer</w:delText>
        </w:r>
      </w:del>
      <w:ins w:id="488" w:author="Jacques DAVID" w:date="2023-08-31T09:10:00Z">
        <w:r w:rsidR="00735BCA">
          <w:rPr>
            <w:i/>
          </w:rPr>
          <w:t xml:space="preserve"> pour </w:t>
        </w:r>
        <w:proofErr w:type="spellStart"/>
        <w:r w:rsidR="00735BCA">
          <w:rPr>
            <w:i/>
          </w:rPr>
          <w:t>calculer</w:t>
        </w:r>
      </w:ins>
      <w:del w:id="489" w:author="Jacques DAVID" w:date="2023-08-31T09:10:00Z">
        <w:r w:rsidDel="00735BCA">
          <w:rPr>
            <w:i/>
          </w:rPr>
          <w:delText xml:space="preserve"> </w:delText>
        </w:r>
      </w:del>
      <w:r>
        <w:rPr>
          <w:i/>
        </w:rPr>
        <w:t>les</w:t>
      </w:r>
      <w:proofErr w:type="spellEnd"/>
      <w:r>
        <w:rPr>
          <w:i/>
        </w:rPr>
        <w:t xml:space="preserve"> différentiels de sélection pour chaque modalité (moyenne de la taille des grains dans la modalité – moyenne de la taille des grains non sélectionnés). Les intensités de sélection ont été calculées en divisant le </w:t>
      </w:r>
      <w:r w:rsidR="00727963">
        <w:rPr>
          <w:i/>
        </w:rPr>
        <w:t>différentiel de sélection par</w:t>
      </w:r>
      <w:r>
        <w:rPr>
          <w:i/>
        </w:rPr>
        <w:t xml:space="preserve"> l’écart-type de la taille des grains de la population non sélectionnée. Les héritabilités ont été calculées en divisant le progrès estimé par le différentiel de sélection calculé pour chaque modalité. </w:t>
      </w:r>
    </w:p>
    <w:p w14:paraId="268404E5" w14:textId="77777777" w:rsidR="00785D88" w:rsidRDefault="00785D88" w:rsidP="00A2208C"/>
    <w:p w14:paraId="0563E481" w14:textId="057A17E3" w:rsidR="002A3FAE" w:rsidRDefault="00360541" w:rsidP="00A2208C">
      <w:r>
        <w:t>On voit</w:t>
      </w:r>
      <w:r w:rsidR="006006BF">
        <w:t xml:space="preserve"> que les intensités de sélection ne permettent pas vraiment d’expliquer les différences de progrès effectués car les intensités de sélection sur petits et gros grains sont similaires (en valeur absolue) tandis que l’intensité de sélection sur grains moyens est plus faible. </w:t>
      </w:r>
      <w:r w:rsidR="002A3FAE">
        <w:t xml:space="preserve">On voit en revanche que l’héritabilité réalisée pour la sélection sur gros grains est nulle. Il semble donc que </w:t>
      </w:r>
      <w:r w:rsidR="00AC3BB6">
        <w:t>la sélection</w:t>
      </w:r>
      <w:ins w:id="490" w:author="Jacques DAVID" w:date="2023-08-31T09:12:00Z">
        <w:r w:rsidR="00735BCA">
          <w:t xml:space="preserve"> ait</w:t>
        </w:r>
      </w:ins>
      <w:r w:rsidR="00AC3BB6">
        <w:t xml:space="preserve"> </w:t>
      </w:r>
      <w:proofErr w:type="spellStart"/>
      <w:r w:rsidR="00AC3BB6">
        <w:t>fonctionn</w:t>
      </w:r>
      <w:ins w:id="491" w:author="Jacques DAVID" w:date="2023-08-31T09:12:00Z">
        <w:r w:rsidR="00735BCA">
          <w:t>é</w:t>
        </w:r>
      </w:ins>
      <w:del w:id="492" w:author="Jacques DAVID" w:date="2023-08-31T09:12:00Z">
        <w:r w:rsidR="00AC3BB6" w:rsidDel="00735BCA">
          <w:delText xml:space="preserve">e </w:delText>
        </w:r>
      </w:del>
      <w:r w:rsidR="00AC3BB6">
        <w:t>pour</w:t>
      </w:r>
      <w:proofErr w:type="spellEnd"/>
      <w:r w:rsidR="00AC3BB6">
        <w:t xml:space="preserve"> </w:t>
      </w:r>
      <w:r w:rsidR="00AC3BB6">
        <w:lastRenderedPageBreak/>
        <w:t xml:space="preserve">réduire la taille du grain mais pas pour l’augmenter. </w:t>
      </w:r>
      <w:r w:rsidR="002A3FAE">
        <w:t xml:space="preserve"> </w:t>
      </w:r>
    </w:p>
    <w:p w14:paraId="4B7159BA" w14:textId="77777777" w:rsidR="00B24AD9" w:rsidRDefault="00B24AD9" w:rsidP="00A2208C"/>
    <w:p w14:paraId="492FB8A1" w14:textId="42B87BA0" w:rsidR="00C331C8" w:rsidRDefault="00C331C8" w:rsidP="00A2208C"/>
    <w:p w14:paraId="3A6B8A75" w14:textId="56567112" w:rsidR="00B24CCA" w:rsidRDefault="00146F50" w:rsidP="00B24CCA">
      <w:pPr>
        <w:pStyle w:val="Titre3"/>
      </w:pPr>
      <w:bookmarkStart w:id="493" w:name="_Toc144300117"/>
      <w:r>
        <w:t>Résultats pour la s</w:t>
      </w:r>
      <w:r w:rsidR="00B24CCA">
        <w:t>élection in silico</w:t>
      </w:r>
      <w:bookmarkEnd w:id="493"/>
    </w:p>
    <w:p w14:paraId="4B8A38CB" w14:textId="646B3EB6" w:rsidR="00735BCA" w:rsidRDefault="00735BCA" w:rsidP="00A2208C">
      <w:pPr>
        <w:rPr>
          <w:ins w:id="494" w:author="Jacques DAVID" w:date="2023-08-31T09:14:00Z"/>
        </w:rPr>
      </w:pPr>
      <w:proofErr w:type="spellStart"/>
      <w:ins w:id="495" w:author="Jacques DAVID" w:date="2023-08-31T09:14:00Z">
        <w:r>
          <w:t>Héritabiltés</w:t>
        </w:r>
        <w:proofErr w:type="spellEnd"/>
        <w:r>
          <w:t xml:space="preserve"> </w:t>
        </w:r>
        <w:proofErr w:type="spellStart"/>
        <w:proofErr w:type="gramStart"/>
        <w:r>
          <w:t>ca</w:t>
        </w:r>
        <w:proofErr w:type="spellEnd"/>
        <w:proofErr w:type="gramEnd"/>
        <w:r>
          <w:t xml:space="preserve"> n’est pas dans le mat et </w:t>
        </w:r>
        <w:proofErr w:type="spellStart"/>
        <w:r>
          <w:t>meth</w:t>
        </w:r>
        <w:proofErr w:type="spellEnd"/>
      </w:ins>
    </w:p>
    <w:p w14:paraId="0DAC596A" w14:textId="3CE580C7" w:rsidR="0023207C" w:rsidRDefault="0023207C" w:rsidP="00A2208C">
      <w:r>
        <w:t xml:space="preserve">Pour chaque trait, l’héritabilité du dispositif a été calculée pour voir s’il était possible de les sélectionner. </w:t>
      </w:r>
      <w:commentRangeStart w:id="496"/>
      <w:r>
        <w:t>Les héritabilités</w:t>
      </w:r>
      <w:ins w:id="497" w:author="Jacques DAVID" w:date="2023-08-31T09:12:00Z">
        <w:r w:rsidR="00735BCA">
          <w:t xml:space="preserve"> </w:t>
        </w:r>
      </w:ins>
      <w:r>
        <w:t xml:space="preserve"> ont été calculées avec le package </w:t>
      </w:r>
      <w:proofErr w:type="spellStart"/>
      <w:r>
        <w:t>SpATS</w:t>
      </w:r>
      <w:proofErr w:type="spellEnd"/>
      <w:r>
        <w:t xml:space="preserve"> </w:t>
      </w:r>
      <w:r>
        <w:fldChar w:fldCharType="begin"/>
      </w:r>
      <w:r>
        <w:instrText xml:space="preserve"> ADDIN ZOTERO_ITEM CSL_CITATION {"citationID":"OC775lTD","properties":{"formattedCitation":"(Rodr\\uc0\\u237{}guez-\\uc0\\u193{}lvarez et al., 2017)","plainCitation":"(Rodríguez-Álvarez et al., 2017)","noteIndex":0},"citationItems":[{"id":4966,"uris":["http://zotero.org/groups/4992050/items/ARWKNWNC"],"itemData":{"id":4966,"type":"article-journal","container-title":"Spatial Statistics","page":"52 - 71","title":"Correcting for spatial heterogeneity in plant breeding experiments with P-splines","volume":"23","author":[{"family":"Rodríguez-Álvarez","given":"María Xosé"},{"family":"Boer","given":"Martin P."},{"family":"Eeuwijk","given":"Fred A.","dropping-particle":"van"},{"family":"Eilers","given":"Paul H. C."}],"issued":{"date-parts":[["2017"]]}}}],"schema":"https://github.com/citation-style-language/schema/raw/master/csl-citation.json"} </w:instrText>
      </w:r>
      <w:r>
        <w:fldChar w:fldCharType="separate"/>
      </w:r>
      <w:r w:rsidRPr="0023207C">
        <w:t>(Rodríguez-Álvarez et al., 2017)</w:t>
      </w:r>
      <w:r>
        <w:fldChar w:fldCharType="end"/>
      </w:r>
      <w:r w:rsidR="00E74EC1">
        <w:t xml:space="preserve"> qui permet de prendre en compte les hétérogénéités spatiales des dispositifs expérimentaux : </w:t>
      </w:r>
      <w:commentRangeEnd w:id="496"/>
      <w:r w:rsidR="00735BCA">
        <w:rPr>
          <w:rStyle w:val="Marquedecommentaire"/>
          <w:rFonts w:asciiTheme="minorHAnsi" w:eastAsiaTheme="minorHAnsi" w:hAnsiTheme="minorHAnsi" w:cstheme="minorBidi"/>
          <w:lang w:eastAsia="en-US"/>
        </w:rPr>
        <w:commentReference w:id="496"/>
      </w:r>
    </w:p>
    <w:p w14:paraId="737E6038" w14:textId="77777777" w:rsidR="002F7C5C" w:rsidRDefault="002F7C5C" w:rsidP="00A2208C"/>
    <w:tbl>
      <w:tblPr>
        <w:tblStyle w:val="Grilledutableau"/>
        <w:tblW w:w="0" w:type="auto"/>
        <w:tblLook w:val="04A0" w:firstRow="1" w:lastRow="0" w:firstColumn="1" w:lastColumn="0" w:noHBand="0" w:noVBand="1"/>
      </w:tblPr>
      <w:tblGrid>
        <w:gridCol w:w="906"/>
        <w:gridCol w:w="906"/>
        <w:gridCol w:w="906"/>
        <w:gridCol w:w="906"/>
        <w:gridCol w:w="906"/>
        <w:gridCol w:w="906"/>
        <w:gridCol w:w="906"/>
        <w:gridCol w:w="906"/>
        <w:gridCol w:w="907"/>
        <w:gridCol w:w="907"/>
      </w:tblGrid>
      <w:tr w:rsidR="00E74EC1" w14:paraId="3AC4E8A9" w14:textId="77777777" w:rsidTr="00D32606">
        <w:tc>
          <w:tcPr>
            <w:tcW w:w="906" w:type="dxa"/>
          </w:tcPr>
          <w:p w14:paraId="31FDB1C6" w14:textId="77777777" w:rsidR="00E74EC1" w:rsidRDefault="00E74EC1" w:rsidP="00D32606">
            <w:pPr>
              <w:jc w:val="center"/>
            </w:pPr>
            <w:r>
              <w:t>PMG</w:t>
            </w:r>
          </w:p>
        </w:tc>
        <w:tc>
          <w:tcPr>
            <w:tcW w:w="906" w:type="dxa"/>
          </w:tcPr>
          <w:p w14:paraId="6C99D1A4" w14:textId="77777777" w:rsidR="00E74EC1" w:rsidRDefault="00E74EC1" w:rsidP="00D32606">
            <w:pPr>
              <w:jc w:val="center"/>
            </w:pPr>
            <w:r>
              <w:t>TMG</w:t>
            </w:r>
          </w:p>
        </w:tc>
        <w:tc>
          <w:tcPr>
            <w:tcW w:w="906" w:type="dxa"/>
          </w:tcPr>
          <w:p w14:paraId="640C832D" w14:textId="77777777" w:rsidR="00E74EC1" w:rsidRDefault="00E74EC1" w:rsidP="00D32606">
            <w:pPr>
              <w:jc w:val="center"/>
            </w:pPr>
            <w:r>
              <w:t>PTE</w:t>
            </w:r>
          </w:p>
        </w:tc>
        <w:tc>
          <w:tcPr>
            <w:tcW w:w="906" w:type="dxa"/>
          </w:tcPr>
          <w:p w14:paraId="4F114644" w14:textId="77777777" w:rsidR="00E74EC1" w:rsidRDefault="00E74EC1" w:rsidP="00D32606">
            <w:pPr>
              <w:jc w:val="center"/>
            </w:pPr>
            <w:proofErr w:type="spellStart"/>
            <w:r>
              <w:t>NbEP</w:t>
            </w:r>
            <w:proofErr w:type="spellEnd"/>
          </w:p>
        </w:tc>
        <w:tc>
          <w:tcPr>
            <w:tcW w:w="906" w:type="dxa"/>
          </w:tcPr>
          <w:p w14:paraId="64C16E46" w14:textId="77777777" w:rsidR="00E74EC1" w:rsidRDefault="00E74EC1" w:rsidP="00D32606">
            <w:pPr>
              <w:jc w:val="center"/>
            </w:pPr>
            <w:r>
              <w:t>NGE</w:t>
            </w:r>
          </w:p>
        </w:tc>
        <w:tc>
          <w:tcPr>
            <w:tcW w:w="906" w:type="dxa"/>
          </w:tcPr>
          <w:p w14:paraId="6BB06FE2" w14:textId="77777777" w:rsidR="00E74EC1" w:rsidRDefault="00E74EC1" w:rsidP="00D32606">
            <w:pPr>
              <w:jc w:val="center"/>
            </w:pPr>
            <w:r>
              <w:t>TPG</w:t>
            </w:r>
          </w:p>
        </w:tc>
        <w:tc>
          <w:tcPr>
            <w:tcW w:w="906" w:type="dxa"/>
          </w:tcPr>
          <w:p w14:paraId="6AC125FD" w14:textId="77777777" w:rsidR="00E74EC1" w:rsidRDefault="00E74EC1" w:rsidP="00D32606">
            <w:pPr>
              <w:jc w:val="center"/>
            </w:pPr>
            <w:r>
              <w:t>TPF</w:t>
            </w:r>
          </w:p>
        </w:tc>
        <w:tc>
          <w:tcPr>
            <w:tcW w:w="906" w:type="dxa"/>
          </w:tcPr>
          <w:p w14:paraId="0EDB428A" w14:textId="77777777" w:rsidR="00E74EC1" w:rsidRDefault="00E74EC1" w:rsidP="00D32606">
            <w:pPr>
              <w:jc w:val="center"/>
            </w:pPr>
            <w:r>
              <w:t>PRE</w:t>
            </w:r>
          </w:p>
        </w:tc>
        <w:tc>
          <w:tcPr>
            <w:tcW w:w="907" w:type="dxa"/>
          </w:tcPr>
          <w:p w14:paraId="0C9463A1" w14:textId="77777777" w:rsidR="00E74EC1" w:rsidRDefault="00E74EC1" w:rsidP="00D32606">
            <w:pPr>
              <w:jc w:val="center"/>
            </w:pPr>
            <w:r>
              <w:t>H</w:t>
            </w:r>
          </w:p>
        </w:tc>
        <w:tc>
          <w:tcPr>
            <w:tcW w:w="907" w:type="dxa"/>
          </w:tcPr>
          <w:p w14:paraId="33BED382" w14:textId="77777777" w:rsidR="00E74EC1" w:rsidRDefault="00E74EC1" w:rsidP="00D32606">
            <w:pPr>
              <w:jc w:val="center"/>
            </w:pPr>
            <w:r>
              <w:t>GSV</w:t>
            </w:r>
          </w:p>
        </w:tc>
      </w:tr>
      <w:tr w:rsidR="00E74EC1" w14:paraId="65DBBFD6" w14:textId="77777777" w:rsidTr="00D32606">
        <w:tc>
          <w:tcPr>
            <w:tcW w:w="906" w:type="dxa"/>
          </w:tcPr>
          <w:p w14:paraId="2F1E6B58" w14:textId="77777777" w:rsidR="00E74EC1" w:rsidRDefault="00E74EC1" w:rsidP="00D32606">
            <w:pPr>
              <w:jc w:val="center"/>
            </w:pPr>
            <w:r>
              <w:t>0.44</w:t>
            </w:r>
          </w:p>
        </w:tc>
        <w:tc>
          <w:tcPr>
            <w:tcW w:w="906" w:type="dxa"/>
          </w:tcPr>
          <w:p w14:paraId="3D08E18A" w14:textId="77777777" w:rsidR="00E74EC1" w:rsidRDefault="00E74EC1" w:rsidP="00D32606">
            <w:pPr>
              <w:jc w:val="center"/>
            </w:pPr>
            <w:r>
              <w:t>0.53</w:t>
            </w:r>
          </w:p>
        </w:tc>
        <w:tc>
          <w:tcPr>
            <w:tcW w:w="906" w:type="dxa"/>
          </w:tcPr>
          <w:p w14:paraId="18C14B6B" w14:textId="77777777" w:rsidR="00E74EC1" w:rsidRDefault="00E74EC1" w:rsidP="00D32606">
            <w:pPr>
              <w:jc w:val="center"/>
            </w:pPr>
            <w:r>
              <w:t>0.23</w:t>
            </w:r>
          </w:p>
        </w:tc>
        <w:tc>
          <w:tcPr>
            <w:tcW w:w="906" w:type="dxa"/>
          </w:tcPr>
          <w:p w14:paraId="4A770B02" w14:textId="77777777" w:rsidR="00E74EC1" w:rsidRDefault="00E74EC1" w:rsidP="00D32606">
            <w:pPr>
              <w:jc w:val="center"/>
            </w:pPr>
            <w:r>
              <w:t>0.23</w:t>
            </w:r>
          </w:p>
        </w:tc>
        <w:tc>
          <w:tcPr>
            <w:tcW w:w="906" w:type="dxa"/>
          </w:tcPr>
          <w:p w14:paraId="53EE1BF9" w14:textId="77777777" w:rsidR="00E74EC1" w:rsidRDefault="00E74EC1" w:rsidP="00D32606">
            <w:pPr>
              <w:jc w:val="center"/>
            </w:pPr>
            <w:r>
              <w:t>0.17</w:t>
            </w:r>
          </w:p>
        </w:tc>
        <w:tc>
          <w:tcPr>
            <w:tcW w:w="906" w:type="dxa"/>
          </w:tcPr>
          <w:p w14:paraId="70B40DE6" w14:textId="77777777" w:rsidR="00E74EC1" w:rsidRDefault="00E74EC1" w:rsidP="00D32606">
            <w:pPr>
              <w:jc w:val="center"/>
            </w:pPr>
            <w:r>
              <w:t>0.21</w:t>
            </w:r>
          </w:p>
        </w:tc>
        <w:tc>
          <w:tcPr>
            <w:tcW w:w="906" w:type="dxa"/>
          </w:tcPr>
          <w:p w14:paraId="468626B7" w14:textId="77777777" w:rsidR="00E74EC1" w:rsidRDefault="00E74EC1" w:rsidP="00D32606">
            <w:pPr>
              <w:jc w:val="center"/>
            </w:pPr>
            <w:r>
              <w:t>0.35</w:t>
            </w:r>
          </w:p>
        </w:tc>
        <w:tc>
          <w:tcPr>
            <w:tcW w:w="906" w:type="dxa"/>
          </w:tcPr>
          <w:p w14:paraId="2388258E" w14:textId="77777777" w:rsidR="00E74EC1" w:rsidRDefault="00E74EC1" w:rsidP="00D32606">
            <w:pPr>
              <w:jc w:val="center"/>
            </w:pPr>
            <w:r>
              <w:t>0.67</w:t>
            </w:r>
          </w:p>
        </w:tc>
        <w:tc>
          <w:tcPr>
            <w:tcW w:w="907" w:type="dxa"/>
          </w:tcPr>
          <w:p w14:paraId="391581B7" w14:textId="77777777" w:rsidR="00E74EC1" w:rsidRDefault="00E74EC1" w:rsidP="00D32606">
            <w:pPr>
              <w:jc w:val="center"/>
            </w:pPr>
            <w:r>
              <w:t>0.74</w:t>
            </w:r>
          </w:p>
        </w:tc>
        <w:tc>
          <w:tcPr>
            <w:tcW w:w="907" w:type="dxa"/>
          </w:tcPr>
          <w:p w14:paraId="091E2E1D" w14:textId="77777777" w:rsidR="00E74EC1" w:rsidRDefault="00E74EC1" w:rsidP="002F7C5C">
            <w:pPr>
              <w:keepNext/>
              <w:jc w:val="center"/>
            </w:pPr>
            <w:r>
              <w:t>0.35</w:t>
            </w:r>
          </w:p>
        </w:tc>
      </w:tr>
    </w:tbl>
    <w:p w14:paraId="77AA3F51" w14:textId="1463ED96" w:rsidR="00E74EC1" w:rsidRDefault="002F7C5C" w:rsidP="002F7C5C">
      <w:pPr>
        <w:spacing w:line="240" w:lineRule="auto"/>
        <w:rPr>
          <w:b/>
          <w:i/>
        </w:rPr>
      </w:pPr>
      <w:r w:rsidRPr="002F7C5C">
        <w:rPr>
          <w:b/>
          <w:i/>
        </w:rPr>
        <w:t xml:space="preserve">Tableau </w:t>
      </w:r>
      <w:r w:rsidRPr="002F7C5C">
        <w:rPr>
          <w:b/>
          <w:i/>
        </w:rPr>
        <w:fldChar w:fldCharType="begin"/>
      </w:r>
      <w:r w:rsidRPr="002F7C5C">
        <w:rPr>
          <w:b/>
          <w:i/>
        </w:rPr>
        <w:instrText xml:space="preserve"> SEQ Tableau \* ARABIC </w:instrText>
      </w:r>
      <w:r w:rsidRPr="002F7C5C">
        <w:rPr>
          <w:b/>
          <w:i/>
        </w:rPr>
        <w:fldChar w:fldCharType="separate"/>
      </w:r>
      <w:r w:rsidRPr="002F7C5C">
        <w:rPr>
          <w:b/>
          <w:i/>
          <w:noProof/>
        </w:rPr>
        <w:t>2</w:t>
      </w:r>
      <w:r w:rsidRPr="002F7C5C">
        <w:rPr>
          <w:b/>
          <w:i/>
        </w:rPr>
        <w:fldChar w:fldCharType="end"/>
      </w:r>
      <w:r>
        <w:rPr>
          <w:b/>
          <w:i/>
        </w:rPr>
        <w:t> : Héritabilités du dispositif pour les traits mesurés dans le dispositif de sélection in silico.</w:t>
      </w:r>
    </w:p>
    <w:p w14:paraId="589E440B" w14:textId="32978F5E" w:rsidR="002F7C5C" w:rsidRPr="002F7C5C" w:rsidRDefault="002F7C5C" w:rsidP="002F7C5C">
      <w:pPr>
        <w:spacing w:line="240" w:lineRule="auto"/>
        <w:rPr>
          <w:i/>
        </w:rPr>
      </w:pPr>
      <w:r>
        <w:rPr>
          <w:i/>
        </w:rPr>
        <w:t xml:space="preserve">Ces héritabilités sont les héritabilités du dispositif et non les héritabilités individuelles. Elles ont été calculées avec la fonction </w:t>
      </w:r>
      <w:proofErr w:type="spellStart"/>
      <w:r>
        <w:rPr>
          <w:i/>
        </w:rPr>
        <w:t>SpATS</w:t>
      </w:r>
      <w:proofErr w:type="spellEnd"/>
      <w:r>
        <w:rPr>
          <w:i/>
        </w:rPr>
        <w:t xml:space="preserve"> du package </w:t>
      </w:r>
      <w:proofErr w:type="spellStart"/>
      <w:r>
        <w:rPr>
          <w:i/>
        </w:rPr>
        <w:t>SpATS</w:t>
      </w:r>
      <w:proofErr w:type="spellEnd"/>
      <w:r>
        <w:rPr>
          <w:i/>
        </w:rPr>
        <w:t xml:space="preserve"> sous R en prenant le génotype en effet aléatoire et la date de semis en effet fixe. </w:t>
      </w:r>
      <w:r w:rsidR="00C31470">
        <w:rPr>
          <w:i/>
        </w:rPr>
        <w:t xml:space="preserve">Les effets liés aux différents bacs sont pris en compte car </w:t>
      </w:r>
      <w:proofErr w:type="spellStart"/>
      <w:r w:rsidR="00C31470">
        <w:rPr>
          <w:i/>
        </w:rPr>
        <w:t>SpATS</w:t>
      </w:r>
      <w:proofErr w:type="spellEnd"/>
      <w:r w:rsidR="00C31470">
        <w:rPr>
          <w:i/>
        </w:rPr>
        <w:t xml:space="preserve"> implémente des modèles qui corrigent l’hétérogénéité spatial dans les dispositifs</w:t>
      </w:r>
      <w:r w:rsidR="0009434C">
        <w:rPr>
          <w:i/>
        </w:rPr>
        <w:t xml:space="preserve">. </w:t>
      </w:r>
      <w:r w:rsidR="00975603">
        <w:rPr>
          <w:i/>
        </w:rPr>
        <w:t xml:space="preserve">PMG = poids de mille grains, TMG = taille moyenne des grains en mm², PTE = poids total d’épis en g, </w:t>
      </w:r>
      <w:proofErr w:type="spellStart"/>
      <w:r w:rsidR="00975603">
        <w:rPr>
          <w:i/>
        </w:rPr>
        <w:t>NbEP</w:t>
      </w:r>
      <w:proofErr w:type="spellEnd"/>
      <w:r w:rsidR="00975603">
        <w:rPr>
          <w:i/>
        </w:rPr>
        <w:t xml:space="preserve"> = nombre d’épis par plante, </w:t>
      </w:r>
      <w:r w:rsidR="00975603">
        <w:rPr>
          <w:i/>
          <w:color w:val="000000" w:themeColor="text1"/>
        </w:rPr>
        <w:t>NGE = nombre de grains par épis,</w:t>
      </w:r>
      <w:r w:rsidR="00975603">
        <w:rPr>
          <w:i/>
        </w:rPr>
        <w:t xml:space="preserve"> TPG = taux de protéines des grains en </w:t>
      </w:r>
      <w:r w:rsidR="00975603">
        <w:rPr>
          <w:i/>
          <w:color w:val="000000" w:themeColor="text1"/>
        </w:rPr>
        <w:t xml:space="preserve">% de la masse, TPF = taux de protéine des feuilles drapeaux à floraison en % de la masse, PRE = </w:t>
      </w:r>
      <w:proofErr w:type="spellStart"/>
      <w:r w:rsidR="00975603">
        <w:rPr>
          <w:i/>
          <w:color w:val="000000" w:themeColor="text1"/>
        </w:rPr>
        <w:t>precocité</w:t>
      </w:r>
      <w:proofErr w:type="spellEnd"/>
      <w:r w:rsidR="00975603">
        <w:rPr>
          <w:i/>
          <w:color w:val="000000" w:themeColor="text1"/>
        </w:rPr>
        <w:t xml:space="preserve"> en degré jour depuis le semis,</w:t>
      </w:r>
      <w:r w:rsidR="00975603">
        <w:rPr>
          <w:i/>
        </w:rPr>
        <w:t xml:space="preserve"> H = hauteur entre la base de la tige et le bout de l’épi en cm, </w:t>
      </w:r>
      <w:r w:rsidR="00975603">
        <w:rPr>
          <w:i/>
          <w:color w:val="000000" w:themeColor="text1"/>
        </w:rPr>
        <w:t>GSV = variance intra-épi de la taille des grains en (mm</w:t>
      </w:r>
      <w:proofErr w:type="gramStart"/>
      <w:r w:rsidR="00975603">
        <w:rPr>
          <w:i/>
          <w:color w:val="000000" w:themeColor="text1"/>
        </w:rPr>
        <w:t>²)²</w:t>
      </w:r>
      <w:proofErr w:type="gramEnd"/>
      <w:r w:rsidR="00975603">
        <w:rPr>
          <w:i/>
          <w:color w:val="000000" w:themeColor="text1"/>
        </w:rPr>
        <w:t>.</w:t>
      </w:r>
    </w:p>
    <w:p w14:paraId="72402CB0" w14:textId="5AD3A392" w:rsidR="00E74EC1" w:rsidRDefault="00E74EC1" w:rsidP="00A2208C">
      <w:pPr>
        <w:rPr>
          <w:ins w:id="498" w:author="Jacques DAVID" w:date="2023-08-31T09:14:00Z"/>
        </w:rPr>
      </w:pPr>
    </w:p>
    <w:p w14:paraId="04370E0E" w14:textId="4B90E5AB" w:rsidR="00735BCA" w:rsidRDefault="00735BCA" w:rsidP="00A2208C">
      <w:proofErr w:type="spellStart"/>
      <w:ins w:id="499" w:author="Jacques DAVID" w:date="2023-08-31T09:14:00Z">
        <w:r>
          <w:t>Selection</w:t>
        </w:r>
      </w:ins>
      <w:proofErr w:type="spellEnd"/>
    </w:p>
    <w:p w14:paraId="0D5C6F42" w14:textId="51DBE323" w:rsidR="009D7A5C" w:rsidRDefault="00695351" w:rsidP="00A2208C">
      <w:r>
        <w:t>Nous avons choisi de représenter l</w:t>
      </w:r>
      <w:r w:rsidRPr="00695351">
        <w:t>es résultats obtenus pour le nombre d’épi</w:t>
      </w:r>
      <w:ins w:id="500" w:author="Jacques DAVID" w:date="2023-08-31T09:14:00Z">
        <w:r w:rsidR="00735BCA">
          <w:t>s</w:t>
        </w:r>
      </w:ins>
      <w:r w:rsidRPr="00695351">
        <w:t xml:space="preserve"> observé</w:t>
      </w:r>
      <w:ins w:id="501" w:author="Jacques DAVID" w:date="2023-08-31T09:14:00Z">
        <w:r w:rsidR="00735BCA">
          <w:t>s</w:t>
        </w:r>
      </w:ins>
      <w:r w:rsidRPr="00695351">
        <w:t xml:space="preserve"> le plus grand possible (NEO = 177) permettent la plus grande intensité de sélection possible sur épi. Nous avons choisi un nombre de grains sélectionné (</w:t>
      </w:r>
      <w:proofErr w:type="spellStart"/>
      <w:r w:rsidRPr="00695351">
        <w:t>nsel</w:t>
      </w:r>
      <w:proofErr w:type="spellEnd"/>
      <w:r w:rsidRPr="00695351">
        <w:t xml:space="preserve">) </w:t>
      </w:r>
      <w:r w:rsidR="00433F51">
        <w:t>à 400</w:t>
      </w:r>
      <w:r w:rsidRPr="00695351">
        <w:t xml:space="preserve"> ce qui correspond à une faible intensité de sélection (859 grains observés au maximum), mais permet de bien estimer les progrès réalisés car il y a beaucoup d’individus</w:t>
      </w:r>
      <w:ins w:id="502" w:author="Jacques DAVID" w:date="2023-08-31T09:15:00Z">
        <w:r w:rsidR="00735BCA">
          <w:t xml:space="preserve"> (figure 5)</w:t>
        </w:r>
      </w:ins>
      <w:del w:id="503" w:author="Jacques DAVID" w:date="2023-08-31T09:15:00Z">
        <w:r w:rsidRPr="00695351" w:rsidDel="00735BCA">
          <w:delText xml:space="preserve">. </w:delText>
        </w:r>
        <w:r w:rsidR="000530C8" w:rsidDel="00735BCA">
          <w:delText>Ci-dessous un graph récapitulant les résultats de cette sélection :</w:delText>
        </w:r>
      </w:del>
    </w:p>
    <w:p w14:paraId="6DE4E401" w14:textId="7E376762" w:rsidR="003540DD" w:rsidRDefault="003540DD" w:rsidP="00A2208C"/>
    <w:p w14:paraId="6066C2AD" w14:textId="77777777" w:rsidR="00492745" w:rsidRDefault="00E4256A" w:rsidP="00492745">
      <w:pPr>
        <w:keepNext/>
        <w:jc w:val="center"/>
      </w:pPr>
      <w:r>
        <w:rPr>
          <w:noProof/>
        </w:rPr>
        <w:lastRenderedPageBreak/>
        <w:drawing>
          <wp:inline distT="0" distB="0" distL="0" distR="0" wp14:anchorId="4FC65522" wp14:editId="4D7CE002">
            <wp:extent cx="5760720" cy="3715385"/>
            <wp:effectExtent l="19050" t="19050" r="11430" b="1841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_in_silico.png"/>
                    <pic:cNvPicPr/>
                  </pic:nvPicPr>
                  <pic:blipFill>
                    <a:blip r:embed="rId23">
                      <a:extLst>
                        <a:ext uri="{28A0092B-C50C-407E-A947-70E740481C1C}">
                          <a14:useLocalDpi xmlns:a14="http://schemas.microsoft.com/office/drawing/2010/main" val="0"/>
                        </a:ext>
                      </a:extLst>
                    </a:blip>
                    <a:stretch>
                      <a:fillRect/>
                    </a:stretch>
                  </pic:blipFill>
                  <pic:spPr>
                    <a:xfrm>
                      <a:off x="0" y="0"/>
                      <a:ext cx="5760720" cy="3715385"/>
                    </a:xfrm>
                    <a:prstGeom prst="rect">
                      <a:avLst/>
                    </a:prstGeom>
                    <a:ln>
                      <a:solidFill>
                        <a:schemeClr val="tx1"/>
                      </a:solidFill>
                    </a:ln>
                  </pic:spPr>
                </pic:pic>
              </a:graphicData>
            </a:graphic>
          </wp:inline>
        </w:drawing>
      </w:r>
    </w:p>
    <w:p w14:paraId="2E86248C" w14:textId="1220A610" w:rsidR="003540DD" w:rsidRDefault="00492745" w:rsidP="00492745">
      <w:pPr>
        <w:spacing w:line="240" w:lineRule="auto"/>
        <w:rPr>
          <w:b/>
          <w:i/>
        </w:rPr>
      </w:pPr>
      <w:r w:rsidRPr="00492745">
        <w:rPr>
          <w:b/>
          <w:i/>
        </w:rPr>
        <w:t xml:space="preserve">Figure </w:t>
      </w:r>
      <w:r w:rsidRPr="00492745">
        <w:rPr>
          <w:b/>
          <w:i/>
        </w:rPr>
        <w:fldChar w:fldCharType="begin"/>
      </w:r>
      <w:r w:rsidRPr="00492745">
        <w:rPr>
          <w:b/>
          <w:i/>
        </w:rPr>
        <w:instrText xml:space="preserve"> SEQ Figure \* ARABIC </w:instrText>
      </w:r>
      <w:r w:rsidRPr="00492745">
        <w:rPr>
          <w:b/>
          <w:i/>
        </w:rPr>
        <w:fldChar w:fldCharType="separate"/>
      </w:r>
      <w:r w:rsidRPr="00492745">
        <w:rPr>
          <w:b/>
          <w:i/>
          <w:noProof/>
        </w:rPr>
        <w:t>5</w:t>
      </w:r>
      <w:r w:rsidRPr="00492745">
        <w:rPr>
          <w:b/>
          <w:i/>
        </w:rPr>
        <w:fldChar w:fldCharType="end"/>
      </w:r>
      <w:r>
        <w:rPr>
          <w:b/>
          <w:i/>
        </w:rPr>
        <w:t xml:space="preserve"> : </w:t>
      </w:r>
      <w:del w:id="504" w:author="Jacques DAVID" w:date="2023-08-31T09:15:00Z">
        <w:r w:rsidDel="00735BCA">
          <w:rPr>
            <w:b/>
            <w:i/>
          </w:rPr>
          <w:delText>Résultats de la sélection</w:delText>
        </w:r>
      </w:del>
      <w:ins w:id="505" w:author="Jacques DAVID" w:date="2023-08-31T09:15:00Z">
        <w:r w:rsidR="00735BCA">
          <w:rPr>
            <w:b/>
            <w:i/>
          </w:rPr>
          <w:t>Efficacité de la sélection</w:t>
        </w:r>
      </w:ins>
      <w:r>
        <w:rPr>
          <w:b/>
          <w:i/>
        </w:rPr>
        <w:t xml:space="preserve"> sur la taille du grain dans le dispositif de sélection in silico.</w:t>
      </w:r>
    </w:p>
    <w:p w14:paraId="4FE48B88" w14:textId="7EA80BAC" w:rsidR="00492745" w:rsidRPr="002F29D8" w:rsidRDefault="00492745" w:rsidP="00492745">
      <w:pPr>
        <w:spacing w:line="240" w:lineRule="auto"/>
        <w:rPr>
          <w:i/>
          <w:color w:val="000000" w:themeColor="text1"/>
        </w:rPr>
      </w:pPr>
      <w:r>
        <w:rPr>
          <w:i/>
        </w:rPr>
        <w:t xml:space="preserve">Les progrès sont estimés en prenant les données brutes du dispositif comme référence. Les barres verticales représentent les intervalles de confiance à 95% des estimations. Les </w:t>
      </w:r>
      <w:r w:rsidR="00484F0D">
        <w:rPr>
          <w:i/>
        </w:rPr>
        <w:t xml:space="preserve">progrès ont été estimé pour les deux méthodes de sélection : sélection sur épi (R </w:t>
      </w:r>
      <w:proofErr w:type="spellStart"/>
      <w:r w:rsidR="00484F0D">
        <w:rPr>
          <w:i/>
        </w:rPr>
        <w:t>epi</w:t>
      </w:r>
      <w:proofErr w:type="spellEnd"/>
      <w:r w:rsidR="00484F0D">
        <w:rPr>
          <w:i/>
        </w:rPr>
        <w:t xml:space="preserve">), et sélection sur grain (R grain). </w:t>
      </w:r>
      <w:r>
        <w:rPr>
          <w:i/>
        </w:rPr>
        <w:t xml:space="preserve">Les axes verticaux sont chacun dans l’unité du trait mesuré et ont leurs propres limites. </w:t>
      </w:r>
      <w:r w:rsidR="00B0099E">
        <w:rPr>
          <w:i/>
        </w:rPr>
        <w:t xml:space="preserve">PMG = poids de mille grains, TMG = taille moyenne des grains en mm², PTE = poids total d’épis en g, </w:t>
      </w:r>
      <w:proofErr w:type="spellStart"/>
      <w:r w:rsidR="00B0099E">
        <w:rPr>
          <w:i/>
        </w:rPr>
        <w:t>NbEP</w:t>
      </w:r>
      <w:proofErr w:type="spellEnd"/>
      <w:r w:rsidR="00B0099E">
        <w:rPr>
          <w:i/>
        </w:rPr>
        <w:t xml:space="preserve"> = nombre d’épis par plante, </w:t>
      </w:r>
      <w:r w:rsidR="00B0099E">
        <w:rPr>
          <w:i/>
          <w:color w:val="000000" w:themeColor="text1"/>
        </w:rPr>
        <w:t>NGE = nombre de grains par épis,</w:t>
      </w:r>
      <w:r w:rsidR="00B0099E">
        <w:rPr>
          <w:i/>
        </w:rPr>
        <w:t xml:space="preserve"> TPG = taux de protéines des grains en </w:t>
      </w:r>
      <w:r w:rsidR="00B0099E">
        <w:rPr>
          <w:i/>
          <w:color w:val="000000" w:themeColor="text1"/>
        </w:rPr>
        <w:t xml:space="preserve">% de la masse, TPF = taux de protéine des feuilles drapeaux à floraison en % de la masse, PRE = </w:t>
      </w:r>
      <w:proofErr w:type="spellStart"/>
      <w:r w:rsidR="00B0099E">
        <w:rPr>
          <w:i/>
          <w:color w:val="000000" w:themeColor="text1"/>
        </w:rPr>
        <w:t>precocité</w:t>
      </w:r>
      <w:proofErr w:type="spellEnd"/>
      <w:r w:rsidR="00B0099E">
        <w:rPr>
          <w:i/>
          <w:color w:val="000000" w:themeColor="text1"/>
        </w:rPr>
        <w:t xml:space="preserve"> en degré jour depuis le semis,</w:t>
      </w:r>
      <w:r w:rsidR="00B0099E">
        <w:rPr>
          <w:i/>
        </w:rPr>
        <w:t xml:space="preserve"> H = hauteur entre la base de la tige et le bout de l’épi en cm, </w:t>
      </w:r>
      <w:r w:rsidR="00B0099E">
        <w:rPr>
          <w:i/>
          <w:color w:val="000000" w:themeColor="text1"/>
        </w:rPr>
        <w:t>GSV = variance intra-épi de la taille des grains en (mm</w:t>
      </w:r>
      <w:proofErr w:type="gramStart"/>
      <w:r w:rsidR="00B0099E">
        <w:rPr>
          <w:i/>
          <w:color w:val="000000" w:themeColor="text1"/>
        </w:rPr>
        <w:t>²)²</w:t>
      </w:r>
      <w:proofErr w:type="gramEnd"/>
      <w:r w:rsidR="00B0099E">
        <w:rPr>
          <w:i/>
          <w:color w:val="000000" w:themeColor="text1"/>
        </w:rPr>
        <w:t xml:space="preserve">. </w:t>
      </w:r>
      <w:r>
        <w:rPr>
          <w:i/>
          <w:color w:val="000000" w:themeColor="text1"/>
        </w:rPr>
        <w:t>Les étoiles indiquent si l’estimation est significativement différente de 0. * = p-value &lt; 0.05, ** = p-value &lt; 0.01, *** = p-value &lt; 0.001.</w:t>
      </w:r>
    </w:p>
    <w:p w14:paraId="703AFF63" w14:textId="77777777" w:rsidR="00492745" w:rsidRPr="00492745" w:rsidRDefault="00492745" w:rsidP="00492745">
      <w:pPr>
        <w:spacing w:line="240" w:lineRule="auto"/>
        <w:rPr>
          <w:i/>
        </w:rPr>
      </w:pPr>
    </w:p>
    <w:p w14:paraId="77E27303" w14:textId="77777777" w:rsidR="00DB2671" w:rsidRDefault="00DB2671" w:rsidP="00A2208C"/>
    <w:p w14:paraId="3FC7FD9C" w14:textId="23E332C5" w:rsidR="004A28B1" w:rsidRDefault="009D7A5C" w:rsidP="00685590">
      <w:r>
        <w:t xml:space="preserve">Contrairement aux résultats de l’expérience </w:t>
      </w:r>
      <w:r w:rsidR="00462FCE">
        <w:t>de sélection réelle</w:t>
      </w:r>
      <w:r>
        <w:t xml:space="preserve">, la sélection </w:t>
      </w:r>
      <w:r>
        <w:rPr>
          <w:i/>
        </w:rPr>
        <w:t>in silico</w:t>
      </w:r>
      <w:r>
        <w:t xml:space="preserve"> de gros grains a permis de réaliser un progrès significatif sur la taille des grains.</w:t>
      </w:r>
      <w:del w:id="506" w:author="Jacques DAVID" w:date="2023-08-31T09:16:00Z">
        <w:r w:rsidDel="00735BCA">
          <w:delText xml:space="preserve"> </w:delText>
        </w:r>
        <w:r w:rsidR="00483222" w:rsidDel="00735BCA">
          <w:delText>Dans l’exemple pris pour les résultats</w:delText>
        </w:r>
      </w:del>
      <w:r w:rsidR="00483222">
        <w:t xml:space="preserve">, </w:t>
      </w:r>
      <w:ins w:id="507" w:author="Jacques DAVID" w:date="2023-08-31T09:16:00Z">
        <w:r w:rsidR="00735BCA">
          <w:t xml:space="preserve">Ici, </w:t>
        </w:r>
      </w:ins>
      <w:r w:rsidR="00483222">
        <w:t xml:space="preserve">la sélection sur épi a permis une augmentation de </w:t>
      </w:r>
      <w:r w:rsidR="00462FCE">
        <w:t>0.49 mm²</w:t>
      </w:r>
      <w:r w:rsidR="00FC02B5">
        <w:t xml:space="preserve"> </w:t>
      </w:r>
      <w:r w:rsidR="00A26AD7">
        <w:t>de la tai</w:t>
      </w:r>
      <w:r w:rsidR="00462FCE">
        <w:t xml:space="preserve">lle moyenne des grains, </w:t>
      </w:r>
      <w:r w:rsidR="00A26AD7">
        <w:t>et la sélection sur grain a permis une augmentation de</w:t>
      </w:r>
      <w:r w:rsidR="00FC02B5">
        <w:t xml:space="preserve"> </w:t>
      </w:r>
      <w:r w:rsidR="00462FCE">
        <w:t>0.38 mm²</w:t>
      </w:r>
      <w:r w:rsidR="00A26AD7">
        <w:t xml:space="preserve"> de la taille </w:t>
      </w:r>
      <w:r w:rsidR="00462FCE">
        <w:t xml:space="preserve">moyenne </w:t>
      </w:r>
      <w:r w:rsidR="00A26AD7">
        <w:t>des grains.</w:t>
      </w:r>
      <w:r w:rsidR="00406AFC">
        <w:t xml:space="preserve"> Ces valeurs varient évidemment en fonction des combinaisons NEO x </w:t>
      </w:r>
      <w:proofErr w:type="spellStart"/>
      <w:r w:rsidR="00406AFC">
        <w:t>nsel</w:t>
      </w:r>
      <w:proofErr w:type="spellEnd"/>
      <w:r w:rsidR="00406AFC">
        <w:t xml:space="preserve"> testée et dans certains cas, aucun progrès n’est réalisé par à cause d’intensité</w:t>
      </w:r>
      <w:del w:id="508" w:author="Jacques DAVID" w:date="2023-08-31T09:16:00Z">
        <w:r w:rsidR="00406AFC" w:rsidDel="00735BCA">
          <w:delText>s</w:delText>
        </w:r>
      </w:del>
      <w:r w:rsidR="00406AFC">
        <w:t xml:space="preserve"> de sélection trop faibles (par exemple lorsque le nombre d’épi observé est proche du nombre d’épi sélectionné, l’intensité de sélection sur épi est très faible</w:t>
      </w:r>
      <w:ins w:id="509" w:author="Jacques DAVID" w:date="2023-08-31T09:16:00Z">
        <w:r w:rsidR="00735BCA">
          <w:t>, résultats non montrés</w:t>
        </w:r>
      </w:ins>
      <w:r w:rsidR="00406AFC">
        <w:t xml:space="preserve">). </w:t>
      </w:r>
      <w:r w:rsidR="00232D17">
        <w:t xml:space="preserve">Le PMG a aussi augmenté avec la sélection de gros grains que ce soit sur grain ou sur épi. </w:t>
      </w:r>
      <w:r w:rsidR="00815B64">
        <w:t>L</w:t>
      </w:r>
      <w:r w:rsidR="00F04277">
        <w:t xml:space="preserve">e poids total d’épi par plante </w:t>
      </w:r>
      <w:r w:rsidR="00815B64">
        <w:t>semble</w:t>
      </w:r>
      <w:r w:rsidR="00F04277">
        <w:t xml:space="preserve"> augmenter </w:t>
      </w:r>
      <w:r w:rsidR="00815B64">
        <w:t xml:space="preserve">légèrement </w:t>
      </w:r>
      <w:r w:rsidR="00F04277">
        <w:t>avec la sélection de gros grains</w:t>
      </w:r>
      <w:r w:rsidR="00D132E3">
        <w:t xml:space="preserve"> car la </w:t>
      </w:r>
      <w:r w:rsidR="00D132E3">
        <w:lastRenderedPageBreak/>
        <w:t>sélection sur épi a permis un progrès significatif</w:t>
      </w:r>
      <w:r w:rsidR="00F04277">
        <w:t xml:space="preserve">. </w:t>
      </w:r>
      <w:r w:rsidR="00D132E3">
        <w:t>Cependant quels que soient les paramètres le progrès estimé par sélection sur grain n’est jamais significatif</w:t>
      </w:r>
      <w:ins w:id="510" w:author="Jacques DAVID" w:date="2023-08-31T09:17:00Z">
        <w:r w:rsidR="00735BCA">
          <w:t xml:space="preserve"> bien que positif</w:t>
        </w:r>
      </w:ins>
      <w:r w:rsidR="00D132E3">
        <w:t>.</w:t>
      </w:r>
      <w:r w:rsidR="00232D17">
        <w:t xml:space="preserve"> </w:t>
      </w:r>
      <w:r w:rsidR="004A28B1">
        <w:t xml:space="preserve">Enfin, la variance de la taille des grains au sein d’un épi </w:t>
      </w:r>
      <w:r w:rsidR="00AD1364">
        <w:t xml:space="preserve">(GSV) </w:t>
      </w:r>
      <w:r w:rsidR="008C794C">
        <w:t>a augmenté avec</w:t>
      </w:r>
      <w:r w:rsidR="004A28B1">
        <w:t xml:space="preserve"> </w:t>
      </w:r>
      <w:r w:rsidR="008C794C">
        <w:t>la sélection</w:t>
      </w:r>
      <w:r w:rsidR="004A28B1">
        <w:t xml:space="preserve">. </w:t>
      </w:r>
      <w:r w:rsidR="00D83702">
        <w:t xml:space="preserve">Pour la hauteur des plantes, les résultats deviennent significatifs pour des valeurs plus basses de </w:t>
      </w:r>
      <w:proofErr w:type="spellStart"/>
      <w:r w:rsidR="00D83702">
        <w:t>nsel</w:t>
      </w:r>
      <w:proofErr w:type="spellEnd"/>
      <w:r w:rsidR="00D83702">
        <w:t>.</w:t>
      </w:r>
      <w:r w:rsidR="00156747">
        <w:t xml:space="preserve"> Il semble donc qu’une sélection sur gros grains peut faire augmenter </w:t>
      </w:r>
      <w:ins w:id="511" w:author="Jacques DAVID" w:date="2023-08-31T09:18:00Z">
        <w:r w:rsidR="00735BCA">
          <w:t xml:space="preserve">indirectement </w:t>
        </w:r>
      </w:ins>
      <w:r w:rsidR="00156747">
        <w:t>la taille de la population.</w:t>
      </w:r>
      <w:r w:rsidR="007F746D">
        <w:t xml:space="preserve"> Pour les autres traits, aucun </w:t>
      </w:r>
      <w:r w:rsidR="00765447">
        <w:t>changement indirect</w:t>
      </w:r>
      <w:r w:rsidR="007F746D">
        <w:t xml:space="preserve"> significatif n’a été estimé quelles que soient les valeurs de NEO et </w:t>
      </w:r>
      <w:proofErr w:type="spellStart"/>
      <w:r w:rsidR="007F746D">
        <w:t>nsel</w:t>
      </w:r>
      <w:proofErr w:type="spellEnd"/>
      <w:r w:rsidR="007F746D">
        <w:t xml:space="preserve">. </w:t>
      </w:r>
    </w:p>
    <w:p w14:paraId="34C6FF73" w14:textId="00CBEB55" w:rsidR="0050581C" w:rsidRDefault="00C551D2" w:rsidP="00611DEA">
      <w:r>
        <w:t xml:space="preserve">La sélection sur épis perd en significativité lorsque NEO baisse, et les deux méthodes de sélections sont de plus en plus significatives à mesure que </w:t>
      </w:r>
      <w:proofErr w:type="spellStart"/>
      <w:r>
        <w:t>nsel</w:t>
      </w:r>
      <w:proofErr w:type="spellEnd"/>
      <w:r>
        <w:t xml:space="preserve"> est faible, ce qui est logique. </w:t>
      </w:r>
      <w:r w:rsidR="008E7873">
        <w:t>Parmi toutes les combinaisons testées, on a pu observer que</w:t>
      </w:r>
      <w:r w:rsidR="00E75878">
        <w:t xml:space="preserve"> le PMG et la taille moyenne des grains augmente toujours</w:t>
      </w:r>
      <w:r>
        <w:t xml:space="preserve"> </w:t>
      </w:r>
      <w:r w:rsidR="00E75878">
        <w:t>avec la sélection</w:t>
      </w:r>
      <w:del w:id="512" w:author="Jacques DAVID" w:date="2023-08-31T09:18:00Z">
        <w:r w:rsidR="00E75878" w:rsidDel="00735BCA">
          <w:delText>s</w:delText>
        </w:r>
      </w:del>
      <w:r w:rsidR="00E75878">
        <w:t xml:space="preserve"> sur grain mais pas</w:t>
      </w:r>
      <w:r>
        <w:t xml:space="preserve"> </w:t>
      </w:r>
      <w:r w:rsidR="00E75878">
        <w:t>avec</w:t>
      </w:r>
      <w:r>
        <w:t xml:space="preserve"> la sélection sur épi lorsque NEO devient trop faible. </w:t>
      </w:r>
    </w:p>
    <w:p w14:paraId="2A0FC311" w14:textId="53D8FFC1" w:rsidR="003342EB" w:rsidRDefault="003342EB" w:rsidP="00611DEA"/>
    <w:p w14:paraId="46D87EAE" w14:textId="4D316016" w:rsidR="003342EB" w:rsidDel="00735BCA" w:rsidRDefault="003342EB" w:rsidP="00611DEA">
      <w:pPr>
        <w:rPr>
          <w:del w:id="513" w:author="Jacques DAVID" w:date="2023-08-31T09:18:00Z"/>
        </w:rPr>
      </w:pPr>
    </w:p>
    <w:p w14:paraId="19BF5090" w14:textId="56B398C4" w:rsidR="00F4385D" w:rsidDel="00735BCA" w:rsidRDefault="00F4385D" w:rsidP="00611DEA">
      <w:pPr>
        <w:rPr>
          <w:del w:id="514" w:author="Jacques DAVID" w:date="2023-08-31T09:18:00Z"/>
        </w:rPr>
      </w:pPr>
    </w:p>
    <w:p w14:paraId="33443BA4" w14:textId="060EBB60" w:rsidR="0050581C" w:rsidRDefault="0050581C" w:rsidP="0050581C">
      <w:pPr>
        <w:pStyle w:val="Titre2"/>
      </w:pPr>
      <w:bookmarkStart w:id="515" w:name="_Toc144300118"/>
      <w:r>
        <w:t>Comparaison de la sélection sur grain et sur épi</w:t>
      </w:r>
      <w:bookmarkEnd w:id="515"/>
    </w:p>
    <w:p w14:paraId="295C1E7F" w14:textId="427B3B1C" w:rsidR="00083D4C" w:rsidRDefault="00CA1C01" w:rsidP="00083D4C">
      <w:pPr>
        <w:pStyle w:val="Titre3"/>
      </w:pPr>
      <w:bookmarkStart w:id="516" w:name="_Toc144300119"/>
      <w:del w:id="517" w:author="Jacques DAVID" w:date="2023-08-31T09:18:00Z">
        <w:r w:rsidDel="00735BCA">
          <w:delText>Résultat des calculs</w:delText>
        </w:r>
      </w:del>
      <w:bookmarkEnd w:id="516"/>
      <w:ins w:id="518" w:author="Jacques DAVID" w:date="2023-08-31T09:19:00Z">
        <w:r w:rsidR="00735BCA">
          <w:t xml:space="preserve"> Rapport théorique de l’</w:t>
        </w:r>
        <w:proofErr w:type="spellStart"/>
        <w:r w:rsidR="00735BCA">
          <w:t>efficactié</w:t>
        </w:r>
        <w:proofErr w:type="spellEnd"/>
        <w:r w:rsidR="00735BCA">
          <w:t xml:space="preserve"> de sélection</w:t>
        </w:r>
      </w:ins>
    </w:p>
    <w:p w14:paraId="2BF76418" w14:textId="528B45A8" w:rsidR="00F36FAF" w:rsidRDefault="00F36FAF" w:rsidP="008E69C2">
      <w:r>
        <w:t xml:space="preserve">Les calculs (disponibles en annexe 2) ont abouti à l’équation suivante : </w:t>
      </w:r>
    </w:p>
    <w:p w14:paraId="5CA6801A" w14:textId="7D326B58" w:rsidR="00F36FAF" w:rsidRPr="00703D1C" w:rsidRDefault="00607B9A" w:rsidP="00F36FAF">
      <w:pPr>
        <w:rPr>
          <w:sz w:val="16"/>
        </w:rPr>
      </w:pPr>
      <m:oMathPara>
        <m:oMath>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R</m:t>
                  </m:r>
                </m:e>
                <m:sub>
                  <m:r>
                    <w:rPr>
                      <w:rFonts w:ascii="Cambria Math" w:hAnsi="Cambria Math"/>
                      <w:sz w:val="16"/>
                    </w:rPr>
                    <m:t>grain</m:t>
                  </m:r>
                </m:sub>
              </m:sSub>
            </m:num>
            <m:den>
              <m:sSub>
                <m:sSubPr>
                  <m:ctrlPr>
                    <w:rPr>
                      <w:rFonts w:ascii="Cambria Math" w:hAnsi="Cambria Math"/>
                      <w:i/>
                      <w:sz w:val="16"/>
                    </w:rPr>
                  </m:ctrlPr>
                </m:sSubPr>
                <m:e>
                  <m:r>
                    <w:rPr>
                      <w:rFonts w:ascii="Cambria Math" w:hAnsi="Cambria Math"/>
                      <w:sz w:val="16"/>
                    </w:rPr>
                    <m:t>R</m:t>
                  </m:r>
                </m:e>
                <m:sub>
                  <m:r>
                    <w:rPr>
                      <w:rFonts w:ascii="Cambria Math" w:hAnsi="Cambria Math"/>
                      <w:sz w:val="16"/>
                    </w:rPr>
                    <m:t>epi</m:t>
                  </m:r>
                </m:sub>
              </m:sSub>
            </m:den>
          </m:f>
          <m:r>
            <w:rPr>
              <w:rFonts w:ascii="Cambria Math" w:hAnsi="Cambria Math"/>
              <w:sz w:val="16"/>
            </w:rPr>
            <m:t>=</m:t>
          </m:r>
          <m:f>
            <m:fPr>
              <m:ctrlPr>
                <w:rPr>
                  <w:rFonts w:ascii="Cambria Math" w:hAnsi="Cambria Math"/>
                  <w:i/>
                  <w:sz w:val="16"/>
                </w:rPr>
              </m:ctrlPr>
            </m:fPr>
            <m:num>
              <m:r>
                <w:rPr>
                  <w:rFonts w:ascii="Cambria Math" w:hAnsi="Cambria Math"/>
                  <w:sz w:val="16"/>
                </w:rPr>
                <m:t>NGO</m:t>
              </m:r>
            </m:num>
            <m:den>
              <m:r>
                <w:rPr>
                  <w:rFonts w:ascii="Cambria Math" w:hAnsi="Cambria Math"/>
                  <w:sz w:val="16"/>
                </w:rPr>
                <m:t>NGE×NEO</m:t>
              </m:r>
            </m:den>
          </m:f>
          <m:r>
            <w:rPr>
              <w:rFonts w:ascii="Cambria Math" w:hAnsi="Cambria Math"/>
              <w:sz w:val="16"/>
            </w:rPr>
            <m:t xml:space="preserve"> ×</m:t>
          </m:r>
          <m:r>
            <m:rPr>
              <m:sty m:val="p"/>
            </m:rPr>
            <w:rPr>
              <w:rFonts w:ascii="Cambria Math" w:hAnsi="Cambria Math"/>
              <w:sz w:val="16"/>
            </w:rPr>
            <m:t>exp</m:t>
          </m:r>
          <m:d>
            <m:dPr>
              <m:begChr m:val="["/>
              <m:endChr m:val="]"/>
              <m:ctrlPr>
                <w:rPr>
                  <w:rFonts w:ascii="Cambria Math" w:hAnsi="Cambria Math"/>
                  <w:sz w:val="16"/>
                </w:rPr>
              </m:ctrlPr>
            </m:dPr>
            <m:e>
              <m:f>
                <m:fPr>
                  <m:ctrlPr>
                    <w:rPr>
                      <w:rFonts w:ascii="Cambria Math" w:hAnsi="Cambria Math"/>
                      <w:i/>
                      <w:sz w:val="16"/>
                    </w:rPr>
                  </m:ctrlPr>
                </m:fPr>
                <m:num>
                  <m:r>
                    <w:rPr>
                      <w:rFonts w:ascii="Cambria Math" w:hAnsi="Cambria Math"/>
                      <w:sz w:val="16"/>
                    </w:rPr>
                    <m:t>1</m:t>
                  </m:r>
                </m:num>
                <m:den>
                  <m:r>
                    <w:rPr>
                      <w:rFonts w:ascii="Cambria Math" w:hAnsi="Cambria Math"/>
                      <w:sz w:val="16"/>
                    </w:rPr>
                    <m:t>2</m:t>
                  </m:r>
                </m:den>
              </m:f>
              <m:d>
                <m:dPr>
                  <m:ctrlPr>
                    <w:rPr>
                      <w:rFonts w:ascii="Cambria Math" w:hAnsi="Cambria Math"/>
                      <w:i/>
                      <w:sz w:val="16"/>
                    </w:rPr>
                  </m:ctrlPr>
                </m:dPr>
                <m:e>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E×NEO</m:t>
                              </m:r>
                            </m:den>
                          </m:f>
                        </m:e>
                      </m:d>
                    </m:e>
                    <m:sup>
                      <m:r>
                        <w:rPr>
                          <w:rFonts w:ascii="Cambria Math" w:hAnsi="Cambria Math"/>
                          <w:sz w:val="16"/>
                        </w:rPr>
                        <m:t>2</m:t>
                      </m:r>
                    </m:sup>
                  </m:sSup>
                  <m:r>
                    <w:rPr>
                      <w:rFonts w:ascii="Cambria Math" w:hAnsi="Cambria Math"/>
                      <w:sz w:val="16"/>
                    </w:rPr>
                    <m:t>-</m:t>
                  </m:r>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O</m:t>
                              </m:r>
                            </m:den>
                          </m:f>
                        </m:e>
                      </m:d>
                    </m:e>
                    <m:sup>
                      <m:r>
                        <w:rPr>
                          <w:rFonts w:ascii="Cambria Math" w:hAnsi="Cambria Math"/>
                          <w:sz w:val="16"/>
                        </w:rPr>
                        <m:t>2</m:t>
                      </m:r>
                    </m:sup>
                  </m:sSup>
                </m:e>
              </m:d>
            </m:e>
          </m:d>
          <m:r>
            <w:rPr>
              <w:rFonts w:ascii="Cambria Math" w:hAnsi="Cambria Math"/>
              <w:sz w:val="16"/>
            </w:rPr>
            <m:t>×</m:t>
          </m:r>
          <m:rad>
            <m:radPr>
              <m:degHide m:val="1"/>
              <m:ctrlPr>
                <w:rPr>
                  <w:rFonts w:ascii="Cambria Math" w:hAnsi="Cambria Math"/>
                  <w:i/>
                  <w:sz w:val="16"/>
                </w:rPr>
              </m:ctrlPr>
            </m:radPr>
            <m:deg/>
            <m:e>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f>
                    <m:fPr>
                      <m:type m:val="skw"/>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num>
                    <m:den>
                      <m:r>
                        <w:rPr>
                          <w:rFonts w:ascii="Cambria Math" w:hAnsi="Cambria Math"/>
                          <w:sz w:val="16"/>
                        </w:rPr>
                        <m:t>NGE</m:t>
                      </m:r>
                    </m:den>
                  </m:f>
                </m:num>
                <m:den>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den>
              </m:f>
            </m:e>
          </m:rad>
        </m:oMath>
      </m:oMathPara>
    </w:p>
    <w:p w14:paraId="408A9D0C" w14:textId="77777777" w:rsidR="00F36FAF" w:rsidRDefault="00F36FAF" w:rsidP="008E69C2"/>
    <w:p w14:paraId="795BE384" w14:textId="208F41FA" w:rsidR="00333C55" w:rsidRPr="00333C55" w:rsidRDefault="00333C55" w:rsidP="00333C55">
      <w:r w:rsidRPr="00333C55">
        <w:t>Avec :</w:t>
      </w:r>
      <w:r>
        <w:t xml:space="preserve"> </w:t>
      </w:r>
      <w:proofErr w:type="spellStart"/>
      <w:r w:rsidRPr="00333C55">
        <w:t>R</w:t>
      </w:r>
      <w:r w:rsidRPr="00333C55">
        <w:rPr>
          <w:vertAlign w:val="subscript"/>
        </w:rPr>
        <w:t>epi</w:t>
      </w:r>
      <w:proofErr w:type="spellEnd"/>
      <w:r w:rsidRPr="00333C55">
        <w:t> : le progrès effectué avec la sélection sur épi</w:t>
      </w:r>
      <w:r>
        <w:t xml:space="preserve">, </w:t>
      </w:r>
      <w:proofErr w:type="spellStart"/>
      <w:r w:rsidRPr="00333C55">
        <w:t>R</w:t>
      </w:r>
      <w:r w:rsidRPr="00333C55">
        <w:rPr>
          <w:vertAlign w:val="subscript"/>
        </w:rPr>
        <w:t>grain</w:t>
      </w:r>
      <w:proofErr w:type="spellEnd"/>
      <w:r w:rsidRPr="00333C55">
        <w:t> : le progrès effectué avec la sélection sur grain</w:t>
      </w:r>
      <w:r>
        <w:t xml:space="preserve">, </w:t>
      </w:r>
      <w:r w:rsidRPr="00333C55">
        <w:t>NGE : Nombre de grains par épi</w:t>
      </w:r>
      <w:r>
        <w:t xml:space="preserve">, </w:t>
      </w:r>
      <w:r w:rsidRPr="00333C55">
        <w:t>NEO : Nombre d’épis observés</w:t>
      </w:r>
      <w:r>
        <w:t xml:space="preserve">, </w:t>
      </w:r>
      <w:r w:rsidRPr="00333C55">
        <w:t>NGO : Nombre de grains observés</w:t>
      </w:r>
      <w:r>
        <w:t xml:space="preserve">, </w:t>
      </w:r>
      <w:proofErr w:type="spellStart"/>
      <w:r w:rsidRPr="00333C55">
        <w:t>nsel</w:t>
      </w:r>
      <w:proofErr w:type="spellEnd"/>
      <w:r w:rsidRPr="00333C55">
        <w:t> : Nombre de grains sélectionnés</w:t>
      </w:r>
      <w:r>
        <w:t xml:space="preserve">, </w:t>
      </w:r>
      <w:r w:rsidRPr="00333C55">
        <w:t>V</w:t>
      </w:r>
      <w:r w:rsidRPr="00333C55">
        <w:rPr>
          <w:vertAlign w:val="subscript"/>
        </w:rPr>
        <w:t>g</w:t>
      </w:r>
      <w:r w:rsidRPr="00333C55">
        <w:t> : variance génétique du trait</w:t>
      </w:r>
      <w:r>
        <w:t xml:space="preserve">, </w:t>
      </w:r>
      <w:r w:rsidRPr="00333C55">
        <w:t>V</w:t>
      </w:r>
      <w:r w:rsidRPr="00333C55">
        <w:rPr>
          <w:vertAlign w:val="subscript"/>
        </w:rPr>
        <w:t>e</w:t>
      </w:r>
      <w:r w:rsidRPr="00333C55">
        <w:t xml:space="preserve"> : variance environnementale liée à l’hétérogénéité de la parcelle</w:t>
      </w:r>
      <w:r>
        <w:t xml:space="preserve">, </w:t>
      </w:r>
      <w:r w:rsidRPr="00333C55">
        <w:t>V</w:t>
      </w:r>
      <w:r w:rsidRPr="00333C55">
        <w:rPr>
          <w:vertAlign w:val="subscript"/>
        </w:rPr>
        <w:t>inter</w:t>
      </w:r>
      <w:r w:rsidRPr="00333C55">
        <w:t> : variance inter épi au sein d’une plante liée aux différences physiologiques entre les t</w:t>
      </w:r>
      <w:del w:id="519" w:author="Jacques DAVID" w:date="2023-08-31T09:19:00Z">
        <w:r w:rsidRPr="00333C55" w:rsidDel="00E9797D">
          <w:delText>h</w:delText>
        </w:r>
      </w:del>
      <w:r w:rsidRPr="00333C55">
        <w:t>alles</w:t>
      </w:r>
      <w:r>
        <w:t xml:space="preserve">, </w:t>
      </w:r>
      <w:r w:rsidRPr="00333C55">
        <w:t>V</w:t>
      </w:r>
      <w:r w:rsidRPr="00333C55">
        <w:rPr>
          <w:vertAlign w:val="subscript"/>
        </w:rPr>
        <w:t>intra</w:t>
      </w:r>
      <w:r>
        <w:t xml:space="preserve"> : variance intra épi, </w:t>
      </w:r>
      <w:r w:rsidRPr="00333C55">
        <w:t>φ</w:t>
      </w:r>
      <w:r w:rsidRPr="00333C55">
        <w:rPr>
          <w:vertAlign w:val="superscript"/>
        </w:rPr>
        <w:t>-1</w:t>
      </w:r>
      <w:r w:rsidRPr="00333C55">
        <w:t>(0,1 ; x) : complémentaire de la fonction de répartition de la loi normale centrée réduite en x. C’est en fait la fonction de quantile qui associe un seuil de troncation à la proportion d’individus sélectionnés. Cette fonction est disponible sous R et il n’existe pas de forme analytique simple.</w:t>
      </w:r>
    </w:p>
    <w:p w14:paraId="7B9C2926" w14:textId="77777777" w:rsidR="00333C55" w:rsidRDefault="00333C55" w:rsidP="008E69C2"/>
    <w:p w14:paraId="3A7AE4F9" w14:textId="4A46078B" w:rsidR="00DC485D" w:rsidRDefault="008E69C2" w:rsidP="008E69C2">
      <w:r>
        <w:t>Il est important de voir</w:t>
      </w:r>
      <w:r w:rsidR="004262B1">
        <w:t xml:space="preserve"> que l’équation développée est</w:t>
      </w:r>
      <w:r>
        <w:t xml:space="preserve"> une multiplication de </w:t>
      </w:r>
      <w:r w:rsidR="00D46B92">
        <w:t>deux termes qui varient de manière opposée</w:t>
      </w:r>
      <w:r>
        <w:t xml:space="preserve"> : le rapport des intensités de sélection </w:t>
      </w:r>
      <w:r w:rsidR="00D46B92">
        <w:t xml:space="preserve">appliquées sur grain et sur épi (premier terme à gauche de la multiplication) </w:t>
      </w:r>
      <w:r>
        <w:t>multiplié par le rapport des héritabilités sur grain et sur épi</w:t>
      </w:r>
      <w:r w:rsidR="00D46B92">
        <w:t xml:space="preserve"> (à droite de la multiplication)</w:t>
      </w:r>
      <w:r>
        <w:t xml:space="preserve">. Comme de façon générale </w:t>
      </w:r>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gt;1</m:t>
        </m:r>
      </m:oMath>
      <w:r>
        <w:t xml:space="preserve"> et que </w:t>
      </w:r>
      <m:oMath>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den>
        </m:f>
        <m:r>
          <w:rPr>
            <w:rFonts w:ascii="Cambria Math" w:hAnsi="Cambria Math"/>
          </w:rPr>
          <m:t>&lt;1</m:t>
        </m:r>
      </m:oMath>
      <w:r>
        <w:t xml:space="preserve"> on retrouve bien le compromis </w:t>
      </w:r>
      <w:r>
        <w:lastRenderedPageBreak/>
        <w:t>entre l’intensité de sélection réalisable et la précision de l’estimation de la valeur</w:t>
      </w:r>
      <w:r w:rsidR="00680E6D">
        <w:t xml:space="preserve"> génétique</w:t>
      </w:r>
      <w:r>
        <w:t xml:space="preserve"> des grains.</w:t>
      </w:r>
    </w:p>
    <w:p w14:paraId="27D527A7" w14:textId="77777777" w:rsidR="00DC485D" w:rsidRDefault="00DC485D" w:rsidP="008E69C2"/>
    <w:p w14:paraId="79E19B9B" w14:textId="6AEC870F" w:rsidR="0050581C" w:rsidRDefault="0050581C" w:rsidP="0050581C">
      <w:pPr>
        <w:pStyle w:val="Titre3"/>
      </w:pPr>
      <w:bookmarkStart w:id="520" w:name="_Toc144300120"/>
      <w:r>
        <w:t>Validation du développement analytique</w:t>
      </w:r>
      <w:bookmarkEnd w:id="520"/>
    </w:p>
    <w:p w14:paraId="0F063AC5" w14:textId="68C3832F" w:rsidR="0050581C" w:rsidDel="00E9797D" w:rsidRDefault="00312C07" w:rsidP="0050581C">
      <w:pPr>
        <w:pStyle w:val="Corpsdetexte"/>
        <w:rPr>
          <w:del w:id="521" w:author="Jacques DAVID" w:date="2023-08-31T09:20:00Z"/>
        </w:rPr>
      </w:pPr>
      <w:del w:id="522" w:author="Jacques DAVID" w:date="2023-08-31T09:20:00Z">
        <w:r w:rsidDel="00E9797D">
          <w:delText>Ci-dessous un graph permettant de vérifier la cohérence entre les calculs théoriques et les données expérimentales :</w:delText>
        </w:r>
      </w:del>
    </w:p>
    <w:p w14:paraId="2C64E06F" w14:textId="2364B76C" w:rsidR="00164196" w:rsidRDefault="008D49F7" w:rsidP="00164196">
      <w:pPr>
        <w:pStyle w:val="Corpsdetexte"/>
        <w:keepNext/>
        <w:jc w:val="center"/>
      </w:pPr>
      <w:r>
        <w:rPr>
          <w:noProof/>
        </w:rPr>
        <w:drawing>
          <wp:inline distT="0" distB="0" distL="0" distR="0" wp14:anchorId="69DD6BF2" wp14:editId="30066743">
            <wp:extent cx="4580626" cy="2654195"/>
            <wp:effectExtent l="19050" t="19050" r="10795" b="1333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omp_exp_th.png"/>
                    <pic:cNvPicPr/>
                  </pic:nvPicPr>
                  <pic:blipFill>
                    <a:blip r:embed="rId24">
                      <a:extLst>
                        <a:ext uri="{28A0092B-C50C-407E-A947-70E740481C1C}">
                          <a14:useLocalDpi xmlns:a14="http://schemas.microsoft.com/office/drawing/2010/main" val="0"/>
                        </a:ext>
                      </a:extLst>
                    </a:blip>
                    <a:stretch>
                      <a:fillRect/>
                    </a:stretch>
                  </pic:blipFill>
                  <pic:spPr>
                    <a:xfrm>
                      <a:off x="0" y="0"/>
                      <a:ext cx="4589978" cy="2659614"/>
                    </a:xfrm>
                    <a:prstGeom prst="rect">
                      <a:avLst/>
                    </a:prstGeom>
                    <a:ln>
                      <a:solidFill>
                        <a:schemeClr val="tx1"/>
                      </a:solidFill>
                    </a:ln>
                  </pic:spPr>
                </pic:pic>
              </a:graphicData>
            </a:graphic>
          </wp:inline>
        </w:drawing>
      </w:r>
    </w:p>
    <w:p w14:paraId="72E26BF8" w14:textId="105E9C82" w:rsidR="00CB233F" w:rsidRDefault="00164196" w:rsidP="00164196">
      <w:pPr>
        <w:spacing w:line="240" w:lineRule="auto"/>
        <w:rPr>
          <w:b/>
          <w:i/>
        </w:rPr>
      </w:pPr>
      <w:r w:rsidRPr="00164196">
        <w:rPr>
          <w:b/>
          <w:i/>
        </w:rPr>
        <w:t xml:space="preserve">Figure </w:t>
      </w:r>
      <w:r w:rsidRPr="00164196">
        <w:rPr>
          <w:b/>
          <w:i/>
        </w:rPr>
        <w:fldChar w:fldCharType="begin"/>
      </w:r>
      <w:r w:rsidRPr="00164196">
        <w:rPr>
          <w:b/>
          <w:i/>
        </w:rPr>
        <w:instrText xml:space="preserve"> SEQ Figure \* ARABIC </w:instrText>
      </w:r>
      <w:r w:rsidRPr="00164196">
        <w:rPr>
          <w:b/>
          <w:i/>
        </w:rPr>
        <w:fldChar w:fldCharType="separate"/>
      </w:r>
      <w:r w:rsidR="007756D3">
        <w:rPr>
          <w:b/>
          <w:i/>
          <w:noProof/>
        </w:rPr>
        <w:t>6</w:t>
      </w:r>
      <w:r w:rsidRPr="00164196">
        <w:rPr>
          <w:b/>
          <w:i/>
        </w:rPr>
        <w:fldChar w:fldCharType="end"/>
      </w:r>
      <w:r>
        <w:rPr>
          <w:b/>
          <w:i/>
        </w:rPr>
        <w:t xml:space="preserve"> : </w:t>
      </w:r>
      <w:r w:rsidR="00071CF1">
        <w:rPr>
          <w:b/>
          <w:i/>
        </w:rPr>
        <w:t xml:space="preserve">Validation du développement analytique grâce aux données du dispositif de sélection in silico. </w:t>
      </w:r>
    </w:p>
    <w:p w14:paraId="1434F06F" w14:textId="2B165E18" w:rsidR="00164196" w:rsidRPr="00164196" w:rsidRDefault="00164196" w:rsidP="00164196">
      <w:pPr>
        <w:spacing w:line="240" w:lineRule="auto"/>
        <w:rPr>
          <w:i/>
        </w:rPr>
      </w:pPr>
      <w:r>
        <w:rPr>
          <w:i/>
        </w:rPr>
        <w:t>Le</w:t>
      </w:r>
      <w:r w:rsidR="009E35B6">
        <w:rPr>
          <w:i/>
        </w:rPr>
        <w:t>s</w:t>
      </w:r>
      <w:r>
        <w:rPr>
          <w:i/>
        </w:rPr>
        <w:t xml:space="preserve"> rapport</w:t>
      </w:r>
      <w:r w:rsidR="009E35B6">
        <w:rPr>
          <w:i/>
        </w:rPr>
        <w:t>s</w:t>
      </w:r>
      <w:r>
        <w:rPr>
          <w:i/>
        </w:rPr>
        <w:t xml:space="preserve"> entre les progrès effectués par sélection sur épi et sur grain ont été estimés par sélection in silico, puis cal</w:t>
      </w:r>
      <w:r w:rsidR="008E474C">
        <w:rPr>
          <w:i/>
        </w:rPr>
        <w:t>culés avec l’équation</w:t>
      </w:r>
      <w:r>
        <w:rPr>
          <w:i/>
        </w:rPr>
        <w:t xml:space="preserve"> pour des valeurs de paramètres communes. Chaque point correspond à une valeur calculée théoriquement mise en rapport avec la moyenne de</w:t>
      </w:r>
      <w:r w:rsidR="0006398B">
        <w:rPr>
          <w:i/>
        </w:rPr>
        <w:t>s</w:t>
      </w:r>
      <w:r>
        <w:rPr>
          <w:i/>
        </w:rPr>
        <w:t xml:space="preserve"> 100 valeurs estimées par sélection in silico</w:t>
      </w:r>
      <w:r w:rsidR="0006398B">
        <w:rPr>
          <w:i/>
        </w:rPr>
        <w:t xml:space="preserve"> (car 100 simulations in silico ont été réalisées pour chaque combinaison de paramètre)</w:t>
      </w:r>
      <w:r>
        <w:rPr>
          <w:i/>
        </w:rPr>
        <w:t>.</w:t>
      </w:r>
      <w:r w:rsidR="00B82B9F">
        <w:rPr>
          <w:i/>
        </w:rPr>
        <w:t xml:space="preserve"> R² est le carré du coefficient de corrélation de Pearson entre les deux séries de valeurs. L’ordonnée à l’origine vaut 0.01 mais n’est pas significativement différente de 0. </w:t>
      </w:r>
      <w:r w:rsidR="0028045C">
        <w:rPr>
          <w:i/>
        </w:rPr>
        <w:t>La pente vaut 1.07 et est significativement différente de 0.</w:t>
      </w:r>
    </w:p>
    <w:p w14:paraId="42AFF585" w14:textId="4CF7AB4D" w:rsidR="00164196" w:rsidRDefault="00164196" w:rsidP="00510297"/>
    <w:p w14:paraId="6E3E807C" w14:textId="5EB3CCAD" w:rsidR="00BB4E4D" w:rsidRDefault="00BB4E4D" w:rsidP="00510297">
      <w:r w:rsidRPr="00BB4E4D">
        <w:t>L’alignement est excellent (R²=0.93)</w:t>
      </w:r>
      <w:r>
        <w:t xml:space="preserve"> </w:t>
      </w:r>
      <w:ins w:id="523" w:author="Jacques DAVID" w:date="2023-08-31T09:20:00Z">
        <w:r w:rsidR="00E9797D">
          <w:t xml:space="preserve">entre prédiction et valeurs expérimentales (Figure 6) </w:t>
        </w:r>
      </w:ins>
      <w:r w:rsidRPr="00BB4E4D">
        <w:t xml:space="preserve">et apparait non biaisé (non vérifié). </w:t>
      </w:r>
      <w:r w:rsidR="006739F8">
        <w:t xml:space="preserve">Nous pouvons donc considérer que l’équation peut donner des résultats réalistes, et </w:t>
      </w:r>
      <w:ins w:id="524" w:author="Jacques DAVID" w:date="2023-08-31T09:21:00Z">
        <w:r w:rsidR="00E9797D">
          <w:t xml:space="preserve"> nous allons </w:t>
        </w:r>
      </w:ins>
      <w:r w:rsidR="006739F8">
        <w:t xml:space="preserve">l’utiliser pour explorer </w:t>
      </w:r>
      <w:del w:id="525" w:author="Jacques DAVID" w:date="2023-08-31T09:21:00Z">
        <w:r w:rsidR="006739F8" w:rsidDel="00E9797D">
          <w:delText xml:space="preserve">les </w:delText>
        </w:r>
      </w:del>
      <w:ins w:id="526" w:author="Jacques DAVID" w:date="2023-08-31T09:21:00Z">
        <w:r w:rsidR="00E9797D">
          <w:t xml:space="preserve">des </w:t>
        </w:r>
      </w:ins>
      <w:proofErr w:type="spellStart"/>
      <w:r w:rsidR="006739F8">
        <w:t>domaines</w:t>
      </w:r>
      <w:del w:id="527" w:author="Jacques DAVID" w:date="2023-08-31T09:21:00Z">
        <w:r w:rsidR="006739F8" w:rsidDel="00E9797D">
          <w:delText xml:space="preserve"> </w:delText>
        </w:r>
      </w:del>
      <w:ins w:id="528" w:author="Jacques DAVID" w:date="2023-08-31T09:21:00Z">
        <w:r w:rsidR="00E9797D">
          <w:t>de</w:t>
        </w:r>
        <w:proofErr w:type="spellEnd"/>
        <w:r w:rsidR="00E9797D">
          <w:t xml:space="preserve"> sélection au-delà de ceux présenter dans la partie expérimentale dans laquelle l’intensité de sélection était faible.</w:t>
        </w:r>
      </w:ins>
      <w:del w:id="529" w:author="Jacques DAVID" w:date="2023-08-31T09:21:00Z">
        <w:r w:rsidR="006739F8" w:rsidDel="00E9797D">
          <w:delText>de supériorité des deux types de sélection selon les paramètres pris en compte</w:delText>
        </w:r>
      </w:del>
      <w:r w:rsidR="006739F8">
        <w:t>.</w:t>
      </w:r>
    </w:p>
    <w:p w14:paraId="06F6FDDA" w14:textId="44102830" w:rsidR="00CC31F3" w:rsidRDefault="00CC31F3" w:rsidP="00510297"/>
    <w:p w14:paraId="3AE28F62" w14:textId="6FE7ADF4" w:rsidR="00CC31F3" w:rsidRDefault="00CC31F3" w:rsidP="00CC31F3">
      <w:pPr>
        <w:pStyle w:val="Titre3"/>
      </w:pPr>
      <w:bookmarkStart w:id="530" w:name="_Toc144300121"/>
      <w:del w:id="531" w:author="Jacques DAVID" w:date="2023-08-31T09:21:00Z">
        <w:r w:rsidDel="00E9797D">
          <w:delText>Exploration des paramètres</w:delText>
        </w:r>
        <w:bookmarkEnd w:id="530"/>
        <w:r w:rsidDel="00E9797D">
          <w:delText xml:space="preserve"> </w:delText>
        </w:r>
      </w:del>
      <w:ins w:id="532" w:author="Jacques DAVID" w:date="2023-08-31T09:21:00Z">
        <w:r w:rsidR="00E9797D">
          <w:t>Scenarii de sélection</w:t>
        </w:r>
      </w:ins>
    </w:p>
    <w:p w14:paraId="5D2E9DC5" w14:textId="2117BFD7" w:rsidR="002276CD" w:rsidRDefault="002276CD" w:rsidP="002276CD">
      <w:r>
        <w:t xml:space="preserve">Pour se représenter différentes situations possibles en sélection, la valeur du rapport </w:t>
      </w:r>
      <w:proofErr w:type="spellStart"/>
      <w:r>
        <w:t>R_grain</w:t>
      </w:r>
      <w:proofErr w:type="spellEnd"/>
      <w:r>
        <w:t>/</w:t>
      </w:r>
      <w:proofErr w:type="spellStart"/>
      <w:r>
        <w:t>R_epi</w:t>
      </w:r>
      <w:proofErr w:type="spellEnd"/>
      <w:r>
        <w:t xml:space="preserve"> a été calculée</w:t>
      </w:r>
      <w:r w:rsidR="00F91B9E">
        <w:t xml:space="preserve"> et représenté (figure </w:t>
      </w:r>
      <w:r w:rsidR="00B46FC6">
        <w:t>7</w:t>
      </w:r>
      <w:r w:rsidR="00F91B9E">
        <w:t>)</w:t>
      </w:r>
      <w:r>
        <w:t xml:space="preserve"> et représentée pour différentes combinaisons de paramètres </w:t>
      </w:r>
      <w:r w:rsidR="00F91B9E">
        <w:t xml:space="preserve">qui </w:t>
      </w:r>
      <w:r w:rsidR="00F91B9E">
        <w:lastRenderedPageBreak/>
        <w:t xml:space="preserve">paraissent réalistes </w:t>
      </w:r>
      <w:r>
        <w:t xml:space="preserve">: </w:t>
      </w:r>
      <w:ins w:id="533" w:author="Jacques DAVID" w:date="2023-08-31T09:22:00Z">
        <w:r w:rsidR="003C2262">
          <w:t xml:space="preserve">(mettre en une seule ligne) </w:t>
        </w:r>
      </w:ins>
    </w:p>
    <w:p w14:paraId="720BFC0D" w14:textId="02355F9D" w:rsidR="002276CD" w:rsidRDefault="005357BA" w:rsidP="002276CD">
      <w:pPr>
        <w:pStyle w:val="Paragraphedeliste"/>
        <w:numPr>
          <w:ilvl w:val="0"/>
          <w:numId w:val="12"/>
        </w:numPr>
      </w:pPr>
      <w:proofErr w:type="spellStart"/>
      <w:proofErr w:type="gramStart"/>
      <w:r>
        <w:t>nsel</w:t>
      </w:r>
      <w:proofErr w:type="spellEnd"/>
      <w:proofErr w:type="gramEnd"/>
      <w:r>
        <w:t xml:space="preserve"> allant de 10.000 à 1</w:t>
      </w:r>
      <w:r w:rsidR="002276CD">
        <w:t>00.000</w:t>
      </w:r>
    </w:p>
    <w:p w14:paraId="3F152C41" w14:textId="4A789ABB" w:rsidR="008E6BA6" w:rsidRDefault="008E6BA6" w:rsidP="002276CD">
      <w:pPr>
        <w:pStyle w:val="Paragraphedeliste"/>
        <w:numPr>
          <w:ilvl w:val="0"/>
          <w:numId w:val="12"/>
        </w:numPr>
      </w:pPr>
      <w:r>
        <w:t>NGO allant de 10.000 à 5.000.000</w:t>
      </w:r>
    </w:p>
    <w:p w14:paraId="0FD4D2FA" w14:textId="6740F901" w:rsidR="008E6BA6" w:rsidRDefault="00A31607" w:rsidP="002276CD">
      <w:pPr>
        <w:pStyle w:val="Paragraphedeliste"/>
        <w:numPr>
          <w:ilvl w:val="0"/>
          <w:numId w:val="12"/>
        </w:numPr>
      </w:pPr>
      <w:r>
        <w:t>NEO allant de 5</w:t>
      </w:r>
      <w:r w:rsidR="008E6BA6">
        <w:t>00 à 5.000</w:t>
      </w:r>
    </w:p>
    <w:p w14:paraId="5BC73997" w14:textId="3663C2C9" w:rsidR="000A1E56" w:rsidRDefault="000A1E56" w:rsidP="002276CD">
      <w:pPr>
        <w:pStyle w:val="Paragraphedeliste"/>
        <w:numPr>
          <w:ilvl w:val="0"/>
          <w:numId w:val="12"/>
        </w:numPr>
      </w:pPr>
      <w:r>
        <w:t>NGE allant de 40 à 80</w:t>
      </w:r>
    </w:p>
    <w:p w14:paraId="685B4025" w14:textId="77777777" w:rsidR="00D4680B" w:rsidRDefault="00D4680B" w:rsidP="00D37D17"/>
    <w:p w14:paraId="4F87820A" w14:textId="7D18F122" w:rsidR="00D37D17" w:rsidRDefault="00D37D17" w:rsidP="00D37D17">
      <w:del w:id="534" w:author="Jacques DAVID" w:date="2023-08-31T09:23:00Z">
        <w:r w:rsidDel="003C2262">
          <w:delText xml:space="preserve">Les paramètres de variances ont été </w:delText>
        </w:r>
      </w:del>
      <w:del w:id="535" w:author="Jacques DAVID" w:date="2023-08-31T09:22:00Z">
        <w:r w:rsidDel="003C2262">
          <w:delText xml:space="preserve">laissés fixes et égaux </w:delText>
        </w:r>
      </w:del>
      <w:ins w:id="536" w:author="Jacques DAVID" w:date="2023-08-31T09:23:00Z">
        <w:r w:rsidR="003C2262">
          <w:t xml:space="preserve">Les </w:t>
        </w:r>
      </w:ins>
      <w:del w:id="537" w:author="Jacques DAVID" w:date="2023-08-31T09:23:00Z">
        <w:r w:rsidDel="003C2262">
          <w:delText xml:space="preserve">aux </w:delText>
        </w:r>
      </w:del>
      <w:r>
        <w:t xml:space="preserve">estimations </w:t>
      </w:r>
      <w:ins w:id="538" w:author="Jacques DAVID" w:date="2023-08-31T09:23:00Z">
        <w:r w:rsidR="003C2262">
          <w:t xml:space="preserve">expérimentales des composantes de la variance </w:t>
        </w:r>
      </w:ins>
      <w:del w:id="539" w:author="Jacques DAVID" w:date="2023-08-31T09:23:00Z">
        <w:r w:rsidDel="003C2262">
          <w:delText>réalisées avec les données d</w:delText>
        </w:r>
        <w:r w:rsidR="00F678EC" w:rsidDel="003C2262">
          <w:delText xml:space="preserve">u dispositif de sélection </w:delText>
        </w:r>
        <w:r w:rsidR="00F678EC" w:rsidDel="003C2262">
          <w:rPr>
            <w:i/>
          </w:rPr>
          <w:delText>in silico</w:delText>
        </w:r>
      </w:del>
      <w:ins w:id="540" w:author="Jacques DAVID" w:date="2023-08-31T09:23:00Z">
        <w:r w:rsidR="003C2262">
          <w:t>ont été prises comme valeurs des paramètres du modèle</w:t>
        </w:r>
      </w:ins>
      <w:ins w:id="541" w:author="Jacques DAVID" w:date="2023-08-31T09:24:00Z">
        <w:r w:rsidR="003C2262">
          <w:t xml:space="preserve"> </w:t>
        </w:r>
      </w:ins>
      <w:del w:id="542" w:author="Jacques DAVID" w:date="2023-08-31T09:24:00Z">
        <w:r w:rsidDel="003C2262">
          <w:delText xml:space="preserve">. </w:delText>
        </w:r>
        <w:r w:rsidR="00423702" w:rsidDel="003C2262">
          <w:delText xml:space="preserve">Les valeurs estimées étaient : </w:delText>
        </w:r>
      </w:del>
      <w:ins w:id="543" w:author="Jacques DAVID" w:date="2023-08-31T09:24:00Z">
        <w:r w:rsidR="003C2262">
          <w:t>(</w:t>
        </w:r>
      </w:ins>
      <w:r w:rsidR="00423702">
        <w:t>V</w:t>
      </w:r>
      <w:r w:rsidR="00423702">
        <w:rPr>
          <w:vertAlign w:val="subscript"/>
        </w:rPr>
        <w:t xml:space="preserve">g </w:t>
      </w:r>
      <w:r w:rsidR="00423702">
        <w:t>= 1.68, V</w:t>
      </w:r>
      <w:r w:rsidR="00423702">
        <w:rPr>
          <w:vertAlign w:val="subscript"/>
        </w:rPr>
        <w:t>inter</w:t>
      </w:r>
      <w:r w:rsidR="00423702">
        <w:t xml:space="preserve"> = 2.02, V</w:t>
      </w:r>
      <w:r w:rsidR="00423702">
        <w:rPr>
          <w:vertAlign w:val="subscript"/>
        </w:rPr>
        <w:t>e</w:t>
      </w:r>
      <w:r w:rsidR="00423702">
        <w:t xml:space="preserve"> = 1.51, V</w:t>
      </w:r>
      <w:r w:rsidR="00423702">
        <w:rPr>
          <w:vertAlign w:val="subscript"/>
        </w:rPr>
        <w:t>intra</w:t>
      </w:r>
      <w:r w:rsidR="00423702">
        <w:t xml:space="preserve"> = 7.17</w:t>
      </w:r>
      <w:ins w:id="544" w:author="Jacques DAVID" w:date="2023-08-31T09:24:00Z">
        <w:r w:rsidR="003C2262">
          <w:t>)</w:t>
        </w:r>
      </w:ins>
      <w:r w:rsidR="00423702">
        <w:t>.</w:t>
      </w:r>
      <w:r w:rsidR="00505623">
        <w:t xml:space="preserve"> La variance intra-épi est clairement celle qui contribue le plus à la variance de la taille des grains</w:t>
      </w:r>
      <w:r w:rsidR="00D76685">
        <w:t xml:space="preserve"> et l’héritabilité de la taille d</w:t>
      </w:r>
      <w:r w:rsidR="00957B7E">
        <w:t>es grains individuel</w:t>
      </w:r>
      <w:del w:id="545" w:author="Jacques DAVID" w:date="2023-08-31T09:24:00Z">
        <w:r w:rsidR="00957B7E" w:rsidDel="003C2262">
          <w:delText>le</w:delText>
        </w:r>
      </w:del>
      <w:r w:rsidR="00957B7E">
        <w:t xml:space="preserve"> vaut 0.14</w:t>
      </w:r>
      <w:r w:rsidR="00505623">
        <w:t xml:space="preserve">. </w:t>
      </w:r>
      <w:r w:rsidR="00C42275">
        <w:t xml:space="preserve">Ci-dessous, un graphique représentant le rapport </w:t>
      </w:r>
      <w:proofErr w:type="spellStart"/>
      <w:r w:rsidR="00C42275">
        <w:t>R_grain</w:t>
      </w:r>
      <w:proofErr w:type="spellEnd"/>
      <w:r w:rsidR="00C42275">
        <w:t>/</w:t>
      </w:r>
      <w:proofErr w:type="spellStart"/>
      <w:r w:rsidR="00C42275">
        <w:t>R_epi</w:t>
      </w:r>
      <w:proofErr w:type="spellEnd"/>
      <w:r w:rsidR="00C42275">
        <w:t xml:space="preserve"> en fonction du nombre de grains observés pour les différentes valeurs de </w:t>
      </w:r>
      <w:proofErr w:type="spellStart"/>
      <w:r w:rsidR="00C42275">
        <w:t>nsel</w:t>
      </w:r>
      <w:proofErr w:type="spellEnd"/>
      <w:r w:rsidR="00C42275">
        <w:t xml:space="preserve">, NEO et NGE. </w:t>
      </w:r>
    </w:p>
    <w:p w14:paraId="1F0CC85F" w14:textId="77777777" w:rsidR="00655E5A" w:rsidRPr="002276CD" w:rsidRDefault="00655E5A" w:rsidP="00D37D17"/>
    <w:p w14:paraId="30F1A71A" w14:textId="05BBE89F" w:rsidR="006F45E7" w:rsidRDefault="006F5862" w:rsidP="006F45E7">
      <w:pPr>
        <w:pStyle w:val="Corpsdetexte"/>
        <w:keepNext/>
        <w:jc w:val="center"/>
      </w:pPr>
      <w:r>
        <w:rPr>
          <w:noProof/>
        </w:rPr>
        <w:drawing>
          <wp:inline distT="0" distB="0" distL="0" distR="0" wp14:anchorId="14D7CD4B" wp14:editId="2CE4BD25">
            <wp:extent cx="5760720" cy="3597910"/>
            <wp:effectExtent l="19050" t="19050" r="11430" b="2159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nalytique.png"/>
                    <pic:cNvPicPr/>
                  </pic:nvPicPr>
                  <pic:blipFill>
                    <a:blip r:embed="rId25">
                      <a:extLst>
                        <a:ext uri="{28A0092B-C50C-407E-A947-70E740481C1C}">
                          <a14:useLocalDpi xmlns:a14="http://schemas.microsoft.com/office/drawing/2010/main" val="0"/>
                        </a:ext>
                      </a:extLst>
                    </a:blip>
                    <a:stretch>
                      <a:fillRect/>
                    </a:stretch>
                  </pic:blipFill>
                  <pic:spPr>
                    <a:xfrm>
                      <a:off x="0" y="0"/>
                      <a:ext cx="5760720" cy="3597910"/>
                    </a:xfrm>
                    <a:prstGeom prst="rect">
                      <a:avLst/>
                    </a:prstGeom>
                    <a:ln>
                      <a:solidFill>
                        <a:schemeClr val="tx1"/>
                      </a:solidFill>
                    </a:ln>
                  </pic:spPr>
                </pic:pic>
              </a:graphicData>
            </a:graphic>
          </wp:inline>
        </w:drawing>
      </w:r>
    </w:p>
    <w:p w14:paraId="5CC57130" w14:textId="54706E62" w:rsidR="00011A40" w:rsidRDefault="006F45E7" w:rsidP="006F45E7">
      <w:pPr>
        <w:spacing w:line="240" w:lineRule="auto"/>
        <w:rPr>
          <w:b/>
          <w:i/>
        </w:rPr>
      </w:pPr>
      <w:r w:rsidRPr="006F45E7">
        <w:rPr>
          <w:b/>
          <w:i/>
        </w:rPr>
        <w:t xml:space="preserve">Figure </w:t>
      </w:r>
      <w:r w:rsidRPr="006F45E7">
        <w:rPr>
          <w:b/>
          <w:i/>
        </w:rPr>
        <w:fldChar w:fldCharType="begin"/>
      </w:r>
      <w:r w:rsidRPr="006F45E7">
        <w:rPr>
          <w:b/>
          <w:i/>
        </w:rPr>
        <w:instrText xml:space="preserve"> SEQ Figure \* ARABIC </w:instrText>
      </w:r>
      <w:r w:rsidRPr="006F45E7">
        <w:rPr>
          <w:b/>
          <w:i/>
        </w:rPr>
        <w:fldChar w:fldCharType="separate"/>
      </w:r>
      <w:r w:rsidR="006F2880">
        <w:rPr>
          <w:b/>
          <w:i/>
          <w:noProof/>
        </w:rPr>
        <w:t>7</w:t>
      </w:r>
      <w:r w:rsidRPr="006F45E7">
        <w:rPr>
          <w:b/>
          <w:i/>
        </w:rPr>
        <w:fldChar w:fldCharType="end"/>
      </w:r>
      <w:r>
        <w:rPr>
          <w:b/>
          <w:i/>
        </w:rPr>
        <w:t> : Résultats de calculs à parti de l’équation pour différentes combinaisons de paramètres.</w:t>
      </w:r>
    </w:p>
    <w:p w14:paraId="55CD95A1" w14:textId="59B86361" w:rsidR="006F45E7" w:rsidRPr="006F45E7" w:rsidRDefault="002E0C34" w:rsidP="006F45E7">
      <w:pPr>
        <w:spacing w:line="240" w:lineRule="auto"/>
      </w:pPr>
      <w:r>
        <w:t>Les résultats de calculs à partir de l’équ</w:t>
      </w:r>
      <w:r w:rsidR="00B7601A">
        <w:t>ation</w:t>
      </w:r>
      <w:r w:rsidR="006F2880">
        <w:t xml:space="preserve"> (et non de simulations)</w:t>
      </w:r>
      <w:r w:rsidR="00B7601A">
        <w:t>. Les combinaiso</w:t>
      </w:r>
      <w:r>
        <w:t>n</w:t>
      </w:r>
      <w:r w:rsidR="00B7601A">
        <w:t xml:space="preserve">s </w:t>
      </w:r>
      <w:r>
        <w:t>de paramètres testées sont : nombre de grains sélectionnés (</w:t>
      </w:r>
      <w:proofErr w:type="spellStart"/>
      <w:r>
        <w:t>nsel</w:t>
      </w:r>
      <w:proofErr w:type="spellEnd"/>
      <w:r>
        <w:t>) allant de 10.000 à 100.000, nombre de grains par épi (NGE) allant de 40 à 80, nombre de grains observés allant de 10.000 à 5.000.000, nombre d’épis obse</w:t>
      </w:r>
      <w:r w:rsidR="0079107C">
        <w:t>r</w:t>
      </w:r>
      <w:r>
        <w:t xml:space="preserve">vés allant de 500 à 5.000. </w:t>
      </w:r>
      <w:r w:rsidR="00FB268C">
        <w:t xml:space="preserve">Les composantes de la variance utilisées sont celles estimées dans le dispositif de sélection in silico. </w:t>
      </w:r>
      <w:r w:rsidR="0079107C">
        <w:t xml:space="preserve">Chaque graph représente le rapport </w:t>
      </w:r>
      <w:proofErr w:type="spellStart"/>
      <w:r w:rsidR="0079107C">
        <w:t>R_grain</w:t>
      </w:r>
      <w:proofErr w:type="spellEnd"/>
      <w:r w:rsidR="0079107C">
        <w:t>/</w:t>
      </w:r>
      <w:proofErr w:type="spellStart"/>
      <w:r w:rsidR="0079107C">
        <w:t>R_epi</w:t>
      </w:r>
      <w:proofErr w:type="spellEnd"/>
      <w:r w:rsidR="0079107C">
        <w:t xml:space="preserve"> en fonction de NGO (nombre de grain observé)</w:t>
      </w:r>
      <w:r w:rsidR="00A66400">
        <w:t xml:space="preserve"> pour une combinaison de </w:t>
      </w:r>
      <w:proofErr w:type="spellStart"/>
      <w:r w:rsidR="00A66400">
        <w:t>nsel</w:t>
      </w:r>
      <w:proofErr w:type="spellEnd"/>
      <w:r w:rsidR="00A66400">
        <w:t xml:space="preserve"> x NGE (nombre de grains par épi)</w:t>
      </w:r>
      <w:r w:rsidR="0079107C">
        <w:t xml:space="preserve">. Chaque courbe représentée correspond à une valeur de NEO (nombre d’épis observé). </w:t>
      </w:r>
      <w:r w:rsidR="00FB268C">
        <w:t xml:space="preserve">Les axes horizontaux sont </w:t>
      </w:r>
      <w:r w:rsidR="00FB268C">
        <w:lastRenderedPageBreak/>
        <w:t xml:space="preserve">en échelle logarithmique. </w:t>
      </w:r>
      <w:r w:rsidR="00611615">
        <w:t xml:space="preserve">Sur chaque graph est représenté par une ligne noire la courbe </w:t>
      </w:r>
      <w:proofErr w:type="spellStart"/>
      <w:r w:rsidR="00611615">
        <w:t>R_grain</w:t>
      </w:r>
      <w:proofErr w:type="spellEnd"/>
      <w:r w:rsidR="00611615">
        <w:t>/</w:t>
      </w:r>
      <w:proofErr w:type="spellStart"/>
      <w:r w:rsidR="00611615">
        <w:t>R_epi</w:t>
      </w:r>
      <w:proofErr w:type="spellEnd"/>
      <w:r w:rsidR="00611615">
        <w:t>=1.</w:t>
      </w:r>
    </w:p>
    <w:p w14:paraId="4BA01122" w14:textId="0092F5B2" w:rsidR="006F45E7" w:rsidRDefault="006F45E7" w:rsidP="00316AF5">
      <w:pPr>
        <w:rPr>
          <w:ins w:id="546" w:author="Jacques DAVID" w:date="2023-08-31T09:25:00Z"/>
        </w:rPr>
      </w:pPr>
    </w:p>
    <w:p w14:paraId="20E8633D" w14:textId="76D200B3" w:rsidR="003C2262" w:rsidRDefault="003C2262" w:rsidP="00316AF5">
      <w:pPr>
        <w:rPr>
          <w:ins w:id="547" w:author="Jacques DAVID" w:date="2023-08-31T09:25:00Z"/>
        </w:rPr>
      </w:pPr>
      <w:proofErr w:type="spellStart"/>
      <w:ins w:id="548" w:author="Jacques DAVID" w:date="2023-08-31T09:25:00Z">
        <w:r>
          <w:t>Peux tu</w:t>
        </w:r>
        <w:proofErr w:type="spellEnd"/>
        <w:r>
          <w:t xml:space="preserve"> déjà vérifier que tes calculs de bacs présentés </w:t>
        </w:r>
        <w:proofErr w:type="spellStart"/>
        <w:r>
          <w:t>au dessus</w:t>
        </w:r>
      </w:ins>
      <w:proofErr w:type="spellEnd"/>
      <w:ins w:id="549" w:author="Jacques DAVID" w:date="2023-08-31T09:26:00Z">
        <w:r>
          <w:t xml:space="preserve"> (</w:t>
        </w:r>
        <w:proofErr w:type="spellStart"/>
        <w:r>
          <w:t>figur</w:t>
        </w:r>
        <w:proofErr w:type="spellEnd"/>
        <w:r>
          <w:t xml:space="preserve"> e5</w:t>
        </w:r>
        <w:proofErr w:type="gramStart"/>
        <w:r>
          <w:t xml:space="preserve">) </w:t>
        </w:r>
      </w:ins>
      <w:ins w:id="550" w:author="Jacques DAVID" w:date="2023-08-31T09:25:00Z">
        <w:r>
          <w:t xml:space="preserve"> sont</w:t>
        </w:r>
        <w:proofErr w:type="gramEnd"/>
        <w:r>
          <w:t xml:space="preserve"> bien dans la zone ou R est inférieur à 1 stp ? sinon les gens ne vont pas </w:t>
        </w:r>
        <w:proofErr w:type="spellStart"/>
        <w:r>
          <w:t>comrprendre</w:t>
        </w:r>
        <w:proofErr w:type="spellEnd"/>
        <w:r>
          <w:t xml:space="preserve"> </w:t>
        </w:r>
      </w:ins>
    </w:p>
    <w:p w14:paraId="3C853453" w14:textId="77777777" w:rsidR="003C2262" w:rsidRDefault="003C2262" w:rsidP="00316AF5"/>
    <w:p w14:paraId="4A802079" w14:textId="57733025" w:rsidR="00316AF5" w:rsidRDefault="008752C0" w:rsidP="00316AF5">
      <w:r w:rsidRPr="008752C0">
        <w:t>On peut en premier lieu vérifier que les résultats correspondent bien aux attendus théoriques</w:t>
      </w:r>
      <w:ins w:id="551" w:author="Jacques DAVID" w:date="2023-08-31T09:26:00Z">
        <w:r w:rsidR="00A847B6">
          <w:t> :</w:t>
        </w:r>
      </w:ins>
      <w:del w:id="552" w:author="Jacques DAVID" w:date="2023-08-31T09:26:00Z">
        <w:r w:rsidRPr="008752C0" w:rsidDel="00A847B6">
          <w:delText xml:space="preserve">. On voit que </w:delText>
        </w:r>
      </w:del>
      <w:r w:rsidRPr="008752C0">
        <w:t>plus le nombre de grain</w:t>
      </w:r>
      <w:ins w:id="553" w:author="Jacques DAVID" w:date="2023-08-31T09:26:00Z">
        <w:r w:rsidR="00A847B6">
          <w:t>s</w:t>
        </w:r>
      </w:ins>
      <w:r w:rsidRPr="008752C0">
        <w:t xml:space="preserve"> observé</w:t>
      </w:r>
      <w:ins w:id="554" w:author="Jacques DAVID" w:date="2023-08-31T09:26:00Z">
        <w:r w:rsidR="00A847B6">
          <w:t>s</w:t>
        </w:r>
      </w:ins>
      <w:r w:rsidRPr="008752C0">
        <w:t xml:space="preserve"> est</w:t>
      </w:r>
      <w:r w:rsidR="001A7954">
        <w:t xml:space="preserve"> grand, </w:t>
      </w:r>
      <w:r w:rsidR="00196ED0">
        <w:t xml:space="preserve">plus </w:t>
      </w:r>
      <w:r w:rsidRPr="008752C0">
        <w:t xml:space="preserve">la sélection sur grain dépasse </w:t>
      </w:r>
      <w:r w:rsidR="00196ED0">
        <w:t xml:space="preserve">celle </w:t>
      </w:r>
      <w:del w:id="555" w:author="Jacques DAVID" w:date="2023-08-31T09:26:00Z">
        <w:r w:rsidR="00196ED0" w:rsidDel="00A847B6">
          <w:delText xml:space="preserve">des </w:delText>
        </w:r>
      </w:del>
      <w:ins w:id="556" w:author="Jacques DAVID" w:date="2023-08-31T09:26:00Z">
        <w:r w:rsidR="00A847B6">
          <w:t xml:space="preserve">sur </w:t>
        </w:r>
      </w:ins>
      <w:r w:rsidR="00196ED0">
        <w:t xml:space="preserve">épis car d’une part, </w:t>
      </w:r>
      <w:r w:rsidRPr="008752C0">
        <w:t xml:space="preserve">l’héritabilité </w:t>
      </w:r>
      <w:ins w:id="557" w:author="Jacques DAVID" w:date="2023-08-31T09:27:00Z">
        <w:r w:rsidR="00A847B6">
          <w:t xml:space="preserve">individuelle </w:t>
        </w:r>
      </w:ins>
      <w:del w:id="558" w:author="Jacques DAVID" w:date="2023-08-31T09:27:00Z">
        <w:r w:rsidRPr="008752C0" w:rsidDel="00A847B6">
          <w:delText xml:space="preserve">sur 1 </w:delText>
        </w:r>
      </w:del>
      <w:ins w:id="559" w:author="Jacques DAVID" w:date="2023-08-31T09:27:00Z">
        <w:r w:rsidR="00A847B6">
          <w:t xml:space="preserve">d’un </w:t>
        </w:r>
      </w:ins>
      <w:r w:rsidRPr="008752C0">
        <w:t>grai</w:t>
      </w:r>
      <w:r w:rsidR="00C2327D">
        <w:t>n n’est pas négligeable (H²</w:t>
      </w:r>
      <w:r w:rsidR="00196ED0">
        <w:t xml:space="preserve"> = 0.13</w:t>
      </w:r>
      <w:r w:rsidRPr="008752C0">
        <w:t xml:space="preserve">) et </w:t>
      </w:r>
      <w:r w:rsidR="00AA06A2">
        <w:t xml:space="preserve">d’autre part </w:t>
      </w:r>
      <w:r w:rsidRPr="008752C0">
        <w:t>l’i</w:t>
      </w:r>
      <w:r w:rsidR="00A53631">
        <w:t xml:space="preserve">ntensité de sélection </w:t>
      </w:r>
      <w:r w:rsidR="00F0309B">
        <w:t xml:space="preserve">sur grain s’approche des </w:t>
      </w:r>
      <w:r w:rsidRPr="008752C0">
        <w:t>valeurs les plus extrêmes que l’on peut obtenir (</w:t>
      </w:r>
      <w:r w:rsidR="00C728C5">
        <w:t xml:space="preserve">autour de </w:t>
      </w:r>
      <w:commentRangeStart w:id="560"/>
      <w:r w:rsidR="00C728C5">
        <w:t xml:space="preserve">3 quand </w:t>
      </w:r>
      <w:proofErr w:type="spellStart"/>
      <w:r w:rsidR="00C728C5">
        <w:t>nsel</w:t>
      </w:r>
      <w:proofErr w:type="spellEnd"/>
      <w:r w:rsidR="00C728C5">
        <w:t xml:space="preserve"> vaut 10.000, autour de 2.3 quand </w:t>
      </w:r>
      <w:proofErr w:type="spellStart"/>
      <w:r w:rsidR="00C728C5">
        <w:t>nsel</w:t>
      </w:r>
      <w:proofErr w:type="spellEnd"/>
      <w:r w:rsidR="00C728C5">
        <w:t xml:space="preserve"> vaut 100.000</w:t>
      </w:r>
      <w:commentRangeEnd w:id="560"/>
      <w:r w:rsidR="00A847B6">
        <w:rPr>
          <w:rStyle w:val="Marquedecommentaire"/>
          <w:rFonts w:asciiTheme="minorHAnsi" w:eastAsiaTheme="minorHAnsi" w:hAnsiTheme="minorHAnsi" w:cstheme="minorBidi"/>
          <w:lang w:eastAsia="en-US"/>
        </w:rPr>
        <w:commentReference w:id="560"/>
      </w:r>
      <w:r w:rsidR="002743BE">
        <w:t>)</w:t>
      </w:r>
      <w:r w:rsidRPr="008752C0">
        <w:t>. On voit que plus NGE est grand, plus le rapport baisse. C’est logique car un plus grand nombre de grain</w:t>
      </w:r>
      <w:ins w:id="561" w:author="Jacques DAVID" w:date="2023-08-31T09:28:00Z">
        <w:r w:rsidR="00A847B6">
          <w:t>s</w:t>
        </w:r>
      </w:ins>
      <w:r w:rsidRPr="008752C0">
        <w:t xml:space="preserve"> par épi augmente l’héritabilité</w:t>
      </w:r>
      <w:ins w:id="562" w:author="Jacques DAVID" w:date="2023-08-31T09:28:00Z">
        <w:r w:rsidR="00A847B6">
          <w:t xml:space="preserve"> sur épi, </w:t>
        </w:r>
      </w:ins>
      <w:del w:id="563" w:author="Jacques DAVID" w:date="2023-08-31T09:28:00Z">
        <w:r w:rsidRPr="008752C0" w:rsidDel="00A847B6">
          <w:delText xml:space="preserve"> lorsqu’on sélectionne sur épi ce qui </w:delText>
        </w:r>
      </w:del>
      <w:r w:rsidRPr="008752C0">
        <w:t>fai</w:t>
      </w:r>
      <w:ins w:id="564" w:author="Jacques DAVID" w:date="2023-08-31T09:28:00Z">
        <w:r w:rsidR="00A847B6">
          <w:t xml:space="preserve">sant </w:t>
        </w:r>
      </w:ins>
      <w:del w:id="565" w:author="Jacques DAVID" w:date="2023-08-31T09:28:00Z">
        <w:r w:rsidRPr="008752C0" w:rsidDel="00A847B6">
          <w:delText xml:space="preserve">t </w:delText>
        </w:r>
      </w:del>
      <w:r w:rsidRPr="008752C0">
        <w:t xml:space="preserve">augmenter </w:t>
      </w:r>
      <w:proofErr w:type="spellStart"/>
      <w:r w:rsidRPr="008752C0">
        <w:t>R_epi</w:t>
      </w:r>
      <w:proofErr w:type="spellEnd"/>
      <w:r w:rsidRPr="008752C0">
        <w:t xml:space="preserve"> si la variance intra épi est importante</w:t>
      </w:r>
      <w:r w:rsidR="00F6761F">
        <w:t xml:space="preserve"> (ce qui est le cas </w:t>
      </w:r>
      <w:del w:id="566" w:author="Jacques DAVID" w:date="2023-08-31T09:28:00Z">
        <w:r w:rsidR="00F6761F" w:rsidDel="00A847B6">
          <w:delText>dans les calculs</w:delText>
        </w:r>
      </w:del>
      <w:ins w:id="567" w:author="Jacques DAVID" w:date="2023-08-31T09:28:00Z">
        <w:r w:rsidR="00A847B6">
          <w:t>ici pour la valeur expérimentale observée</w:t>
        </w:r>
      </w:ins>
      <w:r w:rsidR="00F6761F">
        <w:t>)</w:t>
      </w:r>
      <w:r w:rsidRPr="008752C0">
        <w:t xml:space="preserve">. </w:t>
      </w:r>
      <w:del w:id="568" w:author="Jacques DAVID" w:date="2023-08-31T09:29:00Z">
        <w:r w:rsidRPr="008752C0" w:rsidDel="00A847B6">
          <w:delText xml:space="preserve">Et </w:delText>
        </w:r>
      </w:del>
      <w:proofErr w:type="spellStart"/>
      <w:ins w:id="569" w:author="Jacques DAVID" w:date="2023-08-31T09:29:00Z">
        <w:r w:rsidR="00A847B6">
          <w:t>Deplus</w:t>
        </w:r>
        <w:proofErr w:type="spellEnd"/>
        <w:r w:rsidR="00A847B6">
          <w:t xml:space="preserve"> </w:t>
        </w:r>
      </w:ins>
      <w:r w:rsidRPr="008752C0">
        <w:t>comme moins d’épis sont nécessaire</w:t>
      </w:r>
      <w:ins w:id="570" w:author="Jacques DAVID" w:date="2023-08-31T09:29:00Z">
        <w:r w:rsidR="00A847B6">
          <w:t xml:space="preserve"> grâce à un taux de multiplication plus important</w:t>
        </w:r>
      </w:ins>
      <w:r w:rsidRPr="008752C0">
        <w:t xml:space="preserve">, il est possible d’augmenter la pression de sélection sur les épis et en retenir un plus faible pourcentage. De même plus NEO est grand, plus le rapport est </w:t>
      </w:r>
      <w:del w:id="571" w:author="Jacques DAVID" w:date="2023-08-31T09:29:00Z">
        <w:r w:rsidRPr="008752C0" w:rsidDel="00385F0E">
          <w:delText>bas</w:delText>
        </w:r>
      </w:del>
      <w:ins w:id="572" w:author="Jacques DAVID" w:date="2023-08-31T09:29:00Z">
        <w:r w:rsidR="00385F0E">
          <w:t>favorable aux épis</w:t>
        </w:r>
      </w:ins>
      <w:r w:rsidRPr="008752C0">
        <w:t xml:space="preserve">, car plus on peut observer d’épis, plus on peut aller loin dans l’intensité de sélection sur épi, plus </w:t>
      </w:r>
      <w:proofErr w:type="spellStart"/>
      <w:r w:rsidRPr="008752C0">
        <w:t>R_epi</w:t>
      </w:r>
      <w:proofErr w:type="spellEnd"/>
      <w:r w:rsidRPr="008752C0">
        <w:t xml:space="preserve"> augmente.</w:t>
      </w:r>
    </w:p>
    <w:p w14:paraId="294BB5A8" w14:textId="77777777" w:rsidR="008752C0" w:rsidRDefault="008752C0" w:rsidP="00316AF5"/>
    <w:p w14:paraId="09139A98" w14:textId="77777777" w:rsidR="00B508B3" w:rsidRPr="00B508B3" w:rsidRDefault="00B508B3" w:rsidP="00316AF5">
      <w:pPr>
        <w:rPr>
          <w:ins w:id="573" w:author="Jacques DAVID" w:date="2023-08-31T09:30:00Z"/>
          <w:b/>
          <w:rPrChange w:id="574" w:author="Jacques DAVID" w:date="2023-08-31T09:30:00Z">
            <w:rPr>
              <w:ins w:id="575" w:author="Jacques DAVID" w:date="2023-08-31T09:30:00Z"/>
            </w:rPr>
          </w:rPrChange>
        </w:rPr>
      </w:pPr>
      <w:proofErr w:type="spellStart"/>
      <w:ins w:id="576" w:author="Jacques DAVID" w:date="2023-08-31T09:30:00Z">
        <w:r w:rsidRPr="00B508B3">
          <w:rPr>
            <w:b/>
            <w:rPrChange w:id="577" w:author="Jacques DAVID" w:date="2023-08-31T09:30:00Z">
              <w:rPr/>
            </w:rPrChange>
          </w:rPr>
          <w:t>Disucsion</w:t>
        </w:r>
        <w:proofErr w:type="spellEnd"/>
        <w:r w:rsidRPr="00B508B3">
          <w:rPr>
            <w:b/>
            <w:rPrChange w:id="578" w:author="Jacques DAVID" w:date="2023-08-31T09:30:00Z">
              <w:rPr/>
            </w:rPrChange>
          </w:rPr>
          <w:t xml:space="preserve"> ? </w:t>
        </w:r>
      </w:ins>
    </w:p>
    <w:p w14:paraId="45C0AEBA" w14:textId="51BE3567" w:rsidR="00205325" w:rsidRPr="00B508B3" w:rsidRDefault="00316AF5" w:rsidP="00316AF5">
      <w:pPr>
        <w:rPr>
          <w:highlight w:val="yellow"/>
          <w:rPrChange w:id="579" w:author="Jacques DAVID" w:date="2023-08-31T09:32:00Z">
            <w:rPr/>
          </w:rPrChange>
        </w:rPr>
      </w:pPr>
      <w:r w:rsidRPr="00B508B3">
        <w:rPr>
          <w:highlight w:val="yellow"/>
          <w:rPrChange w:id="580" w:author="Jacques DAVID" w:date="2023-08-31T09:32:00Z">
            <w:rPr/>
          </w:rPrChange>
        </w:rPr>
        <w:t xml:space="preserve">Pour bien utiliser ces résultats, il faut comprendre et imaginer à quelle situation réelle </w:t>
      </w:r>
      <w:r w:rsidR="001C2192" w:rsidRPr="00B508B3">
        <w:rPr>
          <w:highlight w:val="yellow"/>
          <w:rPrChange w:id="581" w:author="Jacques DAVID" w:date="2023-08-31T09:32:00Z">
            <w:rPr/>
          </w:rPrChange>
        </w:rPr>
        <w:t xml:space="preserve">peut </w:t>
      </w:r>
      <w:r w:rsidRPr="00B508B3">
        <w:rPr>
          <w:highlight w:val="yellow"/>
          <w:rPrChange w:id="582" w:author="Jacques DAVID" w:date="2023-08-31T09:32:00Z">
            <w:rPr/>
          </w:rPrChange>
        </w:rPr>
        <w:t>correspond</w:t>
      </w:r>
      <w:r w:rsidR="001C2192" w:rsidRPr="00B508B3">
        <w:rPr>
          <w:highlight w:val="yellow"/>
          <w:rPrChange w:id="583" w:author="Jacques DAVID" w:date="2023-08-31T09:32:00Z">
            <w:rPr/>
          </w:rPrChange>
        </w:rPr>
        <w:t>re</w:t>
      </w:r>
      <w:r w:rsidRPr="00B508B3">
        <w:rPr>
          <w:highlight w:val="yellow"/>
          <w:rPrChange w:id="584" w:author="Jacques DAVID" w:date="2023-08-31T09:32:00Z">
            <w:rPr/>
          </w:rPrChange>
        </w:rPr>
        <w:t xml:space="preserve"> chaque jeu de paramètres. </w:t>
      </w:r>
      <w:r w:rsidR="001C2192" w:rsidRPr="00B508B3">
        <w:rPr>
          <w:highlight w:val="yellow"/>
          <w:rPrChange w:id="585" w:author="Jacques DAVID" w:date="2023-08-31T09:32:00Z">
            <w:rPr/>
          </w:rPrChange>
        </w:rPr>
        <w:t>Prenons par exemple</w:t>
      </w:r>
      <w:r w:rsidR="00A430FF" w:rsidRPr="00B508B3">
        <w:rPr>
          <w:highlight w:val="yellow"/>
          <w:rPrChange w:id="586" w:author="Jacques DAVID" w:date="2023-08-31T09:32:00Z">
            <w:rPr/>
          </w:rPrChange>
        </w:rPr>
        <w:t xml:space="preserve"> la colonne </w:t>
      </w:r>
      <w:proofErr w:type="spellStart"/>
      <w:r w:rsidR="00A430FF" w:rsidRPr="00B508B3">
        <w:rPr>
          <w:highlight w:val="yellow"/>
          <w:rPrChange w:id="587" w:author="Jacques DAVID" w:date="2023-08-31T09:32:00Z">
            <w:rPr/>
          </w:rPrChange>
        </w:rPr>
        <w:t>nsel</w:t>
      </w:r>
      <w:proofErr w:type="spellEnd"/>
      <w:r w:rsidR="00A430FF" w:rsidRPr="00B508B3">
        <w:rPr>
          <w:highlight w:val="yellow"/>
          <w:rPrChange w:id="588" w:author="Jacques DAVID" w:date="2023-08-31T09:32:00Z">
            <w:rPr/>
          </w:rPrChange>
        </w:rPr>
        <w:t xml:space="preserve"> = 1</w:t>
      </w:r>
      <w:r w:rsidR="00A8027C" w:rsidRPr="00B508B3">
        <w:rPr>
          <w:highlight w:val="yellow"/>
          <w:rPrChange w:id="589" w:author="Jacques DAVID" w:date="2023-08-31T09:32:00Z">
            <w:rPr/>
          </w:rPrChange>
        </w:rPr>
        <w:t>0</w:t>
      </w:r>
      <w:r w:rsidR="00A430FF" w:rsidRPr="00B508B3">
        <w:rPr>
          <w:highlight w:val="yellow"/>
          <w:rPrChange w:id="590" w:author="Jacques DAVID" w:date="2023-08-31T09:32:00Z">
            <w:rPr/>
          </w:rPrChange>
        </w:rPr>
        <w:t>0</w:t>
      </w:r>
      <w:r w:rsidRPr="00B508B3">
        <w:rPr>
          <w:highlight w:val="yellow"/>
          <w:rPrChange w:id="591" w:author="Jacques DAVID" w:date="2023-08-31T09:32:00Z">
            <w:rPr/>
          </w:rPrChange>
        </w:rPr>
        <w:t>00. Ce nombre de grain s</w:t>
      </w:r>
      <w:r w:rsidR="00A8027C" w:rsidRPr="00B508B3">
        <w:rPr>
          <w:highlight w:val="yellow"/>
          <w:rPrChange w:id="592" w:author="Jacques DAVID" w:date="2023-08-31T09:32:00Z">
            <w:rPr/>
          </w:rPrChange>
        </w:rPr>
        <w:t>électionné correspond à une</w:t>
      </w:r>
      <w:r w:rsidR="006102DD" w:rsidRPr="00B508B3">
        <w:rPr>
          <w:highlight w:val="yellow"/>
          <w:rPrChange w:id="593" w:author="Jacques DAVID" w:date="2023-08-31T09:32:00Z">
            <w:rPr/>
          </w:rPrChange>
        </w:rPr>
        <w:t xml:space="preserve"> </w:t>
      </w:r>
      <w:r w:rsidRPr="00B508B3">
        <w:rPr>
          <w:highlight w:val="yellow"/>
          <w:rPrChange w:id="594" w:author="Jacques DAVID" w:date="2023-08-31T09:32:00Z">
            <w:rPr/>
          </w:rPrChange>
        </w:rPr>
        <w:t>surface à replanter</w:t>
      </w:r>
      <w:r w:rsidR="00A430FF" w:rsidRPr="00B508B3">
        <w:rPr>
          <w:highlight w:val="yellow"/>
          <w:rPrChange w:id="595" w:author="Jacques DAVID" w:date="2023-08-31T09:32:00Z">
            <w:rPr/>
          </w:rPrChange>
        </w:rPr>
        <w:t>, de l’ordre de 3</w:t>
      </w:r>
      <w:r w:rsidR="00A8027C" w:rsidRPr="00B508B3">
        <w:rPr>
          <w:highlight w:val="yellow"/>
          <w:rPrChange w:id="596" w:author="Jacques DAVID" w:date="2023-08-31T09:32:00Z">
            <w:rPr/>
          </w:rPrChange>
        </w:rPr>
        <w:t>0</w:t>
      </w:r>
      <w:r w:rsidR="00A430FF" w:rsidRPr="00B508B3">
        <w:rPr>
          <w:highlight w:val="yellow"/>
          <w:rPrChange w:id="597" w:author="Jacques DAVID" w:date="2023-08-31T09:32:00Z">
            <w:rPr/>
          </w:rPrChange>
        </w:rPr>
        <w:t xml:space="preserve"> à 4</w:t>
      </w:r>
      <w:r w:rsidR="00A8027C" w:rsidRPr="00B508B3">
        <w:rPr>
          <w:highlight w:val="yellow"/>
          <w:rPrChange w:id="598" w:author="Jacques DAVID" w:date="2023-08-31T09:32:00Z">
            <w:rPr/>
          </w:rPrChange>
        </w:rPr>
        <w:t>0</w:t>
      </w:r>
      <w:r w:rsidR="00A430FF" w:rsidRPr="00B508B3">
        <w:rPr>
          <w:highlight w:val="yellow"/>
          <w:rPrChange w:id="599" w:author="Jacques DAVID" w:date="2023-08-31T09:32:00Z">
            <w:rPr/>
          </w:rPrChange>
        </w:rPr>
        <w:t xml:space="preserve"> m² pour une densité autour de 300 grains/m²</w:t>
      </w:r>
      <w:r w:rsidRPr="00B508B3">
        <w:rPr>
          <w:highlight w:val="yellow"/>
          <w:rPrChange w:id="600" w:author="Jacques DAVID" w:date="2023-08-31T09:32:00Z">
            <w:rPr/>
          </w:rPrChange>
        </w:rPr>
        <w:t xml:space="preserve">. </w:t>
      </w:r>
      <w:r w:rsidR="009F1C7F" w:rsidRPr="00B508B3">
        <w:rPr>
          <w:highlight w:val="yellow"/>
          <w:rPrChange w:id="601" w:author="Jacques DAVID" w:date="2023-08-31T09:32:00Z">
            <w:rPr/>
          </w:rPrChange>
        </w:rPr>
        <w:t>On peut imaginer deux situations. La première serait un agriculteur qui amé</w:t>
      </w:r>
      <w:r w:rsidR="00A65675" w:rsidRPr="00B508B3">
        <w:rPr>
          <w:highlight w:val="yellow"/>
          <w:rPrChange w:id="602" w:author="Jacques DAVID" w:date="2023-08-31T09:32:00Z">
            <w:rPr/>
          </w:rPrChange>
        </w:rPr>
        <w:t>liore sa/ses populations sur une surface constante</w:t>
      </w:r>
      <w:r w:rsidR="009F1C7F" w:rsidRPr="00B508B3">
        <w:rPr>
          <w:highlight w:val="yellow"/>
          <w:rPrChange w:id="603" w:author="Jacques DAVID" w:date="2023-08-31T09:32:00Z">
            <w:rPr/>
          </w:rPrChange>
        </w:rPr>
        <w:t xml:space="preserve"> d’année en année</w:t>
      </w:r>
      <w:r w:rsidR="00BD6858" w:rsidRPr="00B508B3">
        <w:rPr>
          <w:highlight w:val="yellow"/>
          <w:rPrChange w:id="604" w:author="Jacques DAVID" w:date="2023-08-31T09:32:00Z">
            <w:rPr/>
          </w:rPrChange>
        </w:rPr>
        <w:t>. Il récolte chaque année les grains issus de ces 40 m², sélectionne dans sa récolte et replante 40 m² avec les grains sélectionnés.</w:t>
      </w:r>
      <w:r w:rsidR="00F51EF5" w:rsidRPr="00B508B3">
        <w:rPr>
          <w:highlight w:val="yellow"/>
          <w:rPrChange w:id="605" w:author="Jacques DAVID" w:date="2023-08-31T09:32:00Z">
            <w:rPr/>
          </w:rPrChange>
        </w:rPr>
        <w:t xml:space="preserve"> </w:t>
      </w:r>
      <w:r w:rsidR="00AE37EC" w:rsidRPr="00B508B3">
        <w:rPr>
          <w:highlight w:val="yellow"/>
          <w:rPrChange w:id="606" w:author="Jacques DAVID" w:date="2023-08-31T09:32:00Z">
            <w:rPr/>
          </w:rPrChange>
        </w:rPr>
        <w:t>Les grains non sélectionné</w:t>
      </w:r>
      <w:r w:rsidR="00847403" w:rsidRPr="00B508B3">
        <w:rPr>
          <w:highlight w:val="yellow"/>
          <w:rPrChange w:id="607" w:author="Jacques DAVID" w:date="2023-08-31T09:32:00Z">
            <w:rPr/>
          </w:rPrChange>
        </w:rPr>
        <w:t>s</w:t>
      </w:r>
      <w:r w:rsidR="00AE37EC" w:rsidRPr="00B508B3">
        <w:rPr>
          <w:highlight w:val="yellow"/>
          <w:rPrChange w:id="608" w:author="Jacques DAVID" w:date="2023-08-31T09:32:00Z">
            <w:rPr/>
          </w:rPrChange>
        </w:rPr>
        <w:t xml:space="preserve"> constituent la population améliorée pour l’année de la récolte et pourrai</w:t>
      </w:r>
      <w:r w:rsidR="007E44E8" w:rsidRPr="00B508B3">
        <w:rPr>
          <w:highlight w:val="yellow"/>
          <w:rPrChange w:id="609" w:author="Jacques DAVID" w:date="2023-08-31T09:32:00Z">
            <w:rPr/>
          </w:rPrChange>
        </w:rPr>
        <w:t>t</w:t>
      </w:r>
      <w:r w:rsidR="00AE37EC" w:rsidRPr="00B508B3">
        <w:rPr>
          <w:highlight w:val="yellow"/>
          <w:rPrChange w:id="610" w:author="Jacques DAVID" w:date="2023-08-31T09:32:00Z">
            <w:rPr/>
          </w:rPrChange>
        </w:rPr>
        <w:t xml:space="preserve"> passer</w:t>
      </w:r>
      <w:r w:rsidR="00F51EF5" w:rsidRPr="00B508B3">
        <w:rPr>
          <w:highlight w:val="yellow"/>
          <w:rPrChange w:id="611" w:author="Jacques DAVID" w:date="2023-08-31T09:32:00Z">
            <w:rPr/>
          </w:rPrChange>
        </w:rPr>
        <w:t xml:space="preserve"> par un</w:t>
      </w:r>
      <w:r w:rsidR="00AE37EC" w:rsidRPr="00B508B3">
        <w:rPr>
          <w:highlight w:val="yellow"/>
          <w:rPrChange w:id="612" w:author="Jacques DAVID" w:date="2023-08-31T09:32:00Z">
            <w:rPr/>
          </w:rPrChange>
        </w:rPr>
        <w:t xml:space="preserve">e phase de multiplication </w:t>
      </w:r>
      <w:r w:rsidR="00BD6858" w:rsidRPr="00B508B3">
        <w:rPr>
          <w:highlight w:val="yellow"/>
          <w:rPrChange w:id="613" w:author="Jacques DAVID" w:date="2023-08-31T09:32:00Z">
            <w:rPr/>
          </w:rPrChange>
        </w:rPr>
        <w:t>pour pouvoir la replanter sur de plus grandes surfaces (a</w:t>
      </w:r>
      <w:r w:rsidR="00A65675" w:rsidRPr="00B508B3">
        <w:rPr>
          <w:highlight w:val="yellow"/>
          <w:rPrChange w:id="614" w:author="Jacques DAVID" w:date="2023-08-31T09:32:00Z">
            <w:rPr/>
          </w:rPrChange>
        </w:rPr>
        <w:t>vec un taux de mu</w:t>
      </w:r>
      <w:r w:rsidR="004B4B8F" w:rsidRPr="00B508B3">
        <w:rPr>
          <w:highlight w:val="yellow"/>
          <w:rPrChange w:id="615" w:author="Jacques DAVID" w:date="2023-08-31T09:32:00Z">
            <w:rPr/>
          </w:rPrChange>
        </w:rPr>
        <w:t>ltiplication de 60,</w:t>
      </w:r>
      <w:r w:rsidR="00F23F19" w:rsidRPr="00B508B3">
        <w:rPr>
          <w:highlight w:val="yellow"/>
          <w:rPrChange w:id="616" w:author="Jacques DAVID" w:date="2023-08-31T09:32:00Z">
            <w:rPr/>
          </w:rPrChange>
        </w:rPr>
        <w:t xml:space="preserve"> </w:t>
      </w:r>
      <w:r w:rsidR="00A65675" w:rsidRPr="00B508B3">
        <w:rPr>
          <w:highlight w:val="yellow"/>
          <w:rPrChange w:id="617" w:author="Jacques DAVID" w:date="2023-08-31T09:32:00Z">
            <w:rPr/>
          </w:rPrChange>
        </w:rPr>
        <w:t xml:space="preserve">une année de multiplication </w:t>
      </w:r>
      <w:r w:rsidR="00621B8E" w:rsidRPr="00B508B3">
        <w:rPr>
          <w:highlight w:val="yellow"/>
          <w:rPrChange w:id="618" w:author="Jacques DAVID" w:date="2023-08-31T09:32:00Z">
            <w:rPr/>
          </w:rPrChange>
        </w:rPr>
        <w:t>nécessite</w:t>
      </w:r>
      <w:r w:rsidR="00BD6858" w:rsidRPr="00B508B3">
        <w:rPr>
          <w:highlight w:val="yellow"/>
          <w:rPrChange w:id="619" w:author="Jacques DAVID" w:date="2023-08-31T09:32:00Z">
            <w:rPr/>
          </w:rPrChange>
        </w:rPr>
        <w:t>rait</w:t>
      </w:r>
      <w:r w:rsidR="00621B8E" w:rsidRPr="00B508B3">
        <w:rPr>
          <w:highlight w:val="yellow"/>
          <w:rPrChange w:id="620" w:author="Jacques DAVID" w:date="2023-08-31T09:32:00Z">
            <w:rPr/>
          </w:rPrChange>
        </w:rPr>
        <w:t xml:space="preserve"> à peu près 0.2 ha </w:t>
      </w:r>
      <w:r w:rsidR="00F23F19" w:rsidRPr="00B508B3">
        <w:rPr>
          <w:highlight w:val="yellow"/>
          <w:rPrChange w:id="621" w:author="Jacques DAVID" w:date="2023-08-31T09:32:00Z">
            <w:rPr/>
          </w:rPrChange>
        </w:rPr>
        <w:t>permet</w:t>
      </w:r>
      <w:r w:rsidR="00BD6858" w:rsidRPr="00B508B3">
        <w:rPr>
          <w:highlight w:val="yellow"/>
          <w:rPrChange w:id="622" w:author="Jacques DAVID" w:date="2023-08-31T09:32:00Z">
            <w:rPr/>
          </w:rPrChange>
        </w:rPr>
        <w:t>trait</w:t>
      </w:r>
      <w:r w:rsidR="00F23F19" w:rsidRPr="00B508B3">
        <w:rPr>
          <w:highlight w:val="yellow"/>
          <w:rPrChange w:id="623" w:author="Jacques DAVID" w:date="2023-08-31T09:32:00Z">
            <w:rPr/>
          </w:rPrChange>
        </w:rPr>
        <w:t xml:space="preserve"> de replanter une quinzaine d’hectares</w:t>
      </w:r>
      <w:r w:rsidR="00A65675" w:rsidRPr="00B508B3">
        <w:rPr>
          <w:highlight w:val="yellow"/>
          <w:rPrChange w:id="624" w:author="Jacques DAVID" w:date="2023-08-31T09:32:00Z">
            <w:rPr/>
          </w:rPrChange>
        </w:rPr>
        <w:t>)</w:t>
      </w:r>
      <w:r w:rsidR="009F1C7F" w:rsidRPr="00B508B3">
        <w:rPr>
          <w:highlight w:val="yellow"/>
          <w:rPrChange w:id="625" w:author="Jacques DAVID" w:date="2023-08-31T09:32:00Z">
            <w:rPr/>
          </w:rPrChange>
        </w:rPr>
        <w:t>.</w:t>
      </w:r>
      <w:r w:rsidR="0082192E" w:rsidRPr="00B508B3">
        <w:rPr>
          <w:highlight w:val="yellow"/>
          <w:rPrChange w:id="626" w:author="Jacques DAVID" w:date="2023-08-31T09:32:00Z">
            <w:rPr/>
          </w:rPrChange>
        </w:rPr>
        <w:t xml:space="preserve"> </w:t>
      </w:r>
      <w:r w:rsidR="00B11EA4" w:rsidRPr="00B508B3">
        <w:rPr>
          <w:highlight w:val="yellow"/>
          <w:rPrChange w:id="627" w:author="Jacques DAVID" w:date="2023-08-31T09:32:00Z">
            <w:rPr/>
          </w:rPrChange>
        </w:rPr>
        <w:t>Dans ce cas, le nombre de grains obse</w:t>
      </w:r>
      <w:r w:rsidR="004564D0" w:rsidRPr="00B508B3">
        <w:rPr>
          <w:highlight w:val="yellow"/>
          <w:rPrChange w:id="628" w:author="Jacques DAVID" w:date="2023-08-31T09:32:00Z">
            <w:rPr/>
          </w:rPrChange>
        </w:rPr>
        <w:t>r</w:t>
      </w:r>
      <w:r w:rsidR="00B11EA4" w:rsidRPr="00B508B3">
        <w:rPr>
          <w:highlight w:val="yellow"/>
          <w:rPrChange w:id="629" w:author="Jacques DAVID" w:date="2023-08-31T09:32:00Z">
            <w:rPr/>
          </w:rPrChange>
        </w:rPr>
        <w:t xml:space="preserve">vé serait de l’ordre de 600.000 grains pour un NGE de 60. </w:t>
      </w:r>
      <w:r w:rsidR="00477829" w:rsidRPr="00B508B3">
        <w:rPr>
          <w:highlight w:val="yellow"/>
          <w:rPrChange w:id="630" w:author="Jacques DAVID" w:date="2023-08-31T09:32:00Z">
            <w:rPr/>
          </w:rPrChange>
        </w:rPr>
        <w:t>Avec ces paramètres l’équation montre que s</w:t>
      </w:r>
      <w:r w:rsidR="00B11EA4" w:rsidRPr="00B508B3">
        <w:rPr>
          <w:highlight w:val="yellow"/>
          <w:rPrChange w:id="631" w:author="Jacques DAVID" w:date="2023-08-31T09:32:00Z">
            <w:rPr/>
          </w:rPrChange>
        </w:rPr>
        <w:t xml:space="preserve">i l’agriculteur ne peut pas observer plus de 1000 épis, alors il aura plutôt intérêt à sélectionner sur grain individuel. </w:t>
      </w:r>
      <w:r w:rsidR="008241A9" w:rsidRPr="00B508B3">
        <w:rPr>
          <w:highlight w:val="yellow"/>
          <w:rPrChange w:id="632" w:author="Jacques DAVID" w:date="2023-08-31T09:32:00Z">
            <w:rPr/>
          </w:rPrChange>
        </w:rPr>
        <w:t xml:space="preserve">A l’inverse, s’il est possible d’observer plus de 1000 épis alors la sélection sur épi permettra un meilleur progrès. </w:t>
      </w:r>
      <w:r w:rsidR="00F52DFF" w:rsidRPr="00B508B3">
        <w:rPr>
          <w:highlight w:val="yellow"/>
          <w:rPrChange w:id="633" w:author="Jacques DAVID" w:date="2023-08-31T09:32:00Z">
            <w:rPr/>
          </w:rPrChange>
        </w:rPr>
        <w:t>Quoi qu’il arrive, le progrès sera ralenti par la phase de multiplication nécessaire pour replanter ce qui amène à un cycle de sélection de 2 ans.</w:t>
      </w:r>
    </w:p>
    <w:p w14:paraId="1066AAD7" w14:textId="6318E09D" w:rsidR="00166421" w:rsidRPr="00B508B3" w:rsidRDefault="00F52DFF" w:rsidP="00166421">
      <w:pPr>
        <w:rPr>
          <w:highlight w:val="yellow"/>
          <w:rPrChange w:id="634" w:author="Jacques DAVID" w:date="2023-08-31T09:32:00Z">
            <w:rPr/>
          </w:rPrChange>
        </w:rPr>
      </w:pPr>
      <w:r w:rsidRPr="00B508B3">
        <w:rPr>
          <w:highlight w:val="yellow"/>
          <w:rPrChange w:id="635" w:author="Jacques DAVID" w:date="2023-08-31T09:32:00Z">
            <w:rPr/>
          </w:rPrChange>
        </w:rPr>
        <w:t>Pour accélérer le progrès, on peut imaginer l</w:t>
      </w:r>
      <w:r w:rsidR="00621B8E" w:rsidRPr="00B508B3">
        <w:rPr>
          <w:highlight w:val="yellow"/>
          <w:rPrChange w:id="636" w:author="Jacques DAVID" w:date="2023-08-31T09:32:00Z">
            <w:rPr/>
          </w:rPrChange>
        </w:rPr>
        <w:t xml:space="preserve">a deuxième situation </w:t>
      </w:r>
      <w:r w:rsidRPr="00B508B3">
        <w:rPr>
          <w:highlight w:val="yellow"/>
          <w:rPrChange w:id="637" w:author="Jacques DAVID" w:date="2023-08-31T09:32:00Z">
            <w:rPr/>
          </w:rPrChange>
        </w:rPr>
        <w:t>où</w:t>
      </w:r>
      <w:r w:rsidR="00621B8E" w:rsidRPr="00B508B3">
        <w:rPr>
          <w:highlight w:val="yellow"/>
          <w:rPrChange w:id="638" w:author="Jacques DAVID" w:date="2023-08-31T09:32:00Z">
            <w:rPr/>
          </w:rPrChange>
        </w:rPr>
        <w:t xml:space="preserve"> un agriculteur conserve</w:t>
      </w:r>
      <w:r w:rsidR="009225D0" w:rsidRPr="00B508B3">
        <w:rPr>
          <w:highlight w:val="yellow"/>
          <w:rPrChange w:id="639" w:author="Jacques DAVID" w:date="2023-08-31T09:32:00Z">
            <w:rPr/>
          </w:rPrChange>
        </w:rPr>
        <w:t>rait chaque année</w:t>
      </w:r>
      <w:r w:rsidR="00621B8E" w:rsidRPr="00B508B3">
        <w:rPr>
          <w:highlight w:val="yellow"/>
          <w:rPrChange w:id="640" w:author="Jacques DAVID" w:date="2023-08-31T09:32:00Z">
            <w:rPr/>
          </w:rPrChange>
        </w:rPr>
        <w:t xml:space="preserve"> une partie de sa surface </w:t>
      </w:r>
      <w:r w:rsidR="00CC5B95" w:rsidRPr="00B508B3">
        <w:rPr>
          <w:highlight w:val="yellow"/>
          <w:rPrChange w:id="641" w:author="Jacques DAVID" w:date="2023-08-31T09:32:00Z">
            <w:rPr/>
          </w:rPrChange>
        </w:rPr>
        <w:t xml:space="preserve">(quelques dizaines de m²) </w:t>
      </w:r>
      <w:r w:rsidR="00621B8E" w:rsidRPr="00B508B3">
        <w:rPr>
          <w:highlight w:val="yellow"/>
          <w:rPrChange w:id="642" w:author="Jacques DAVID" w:date="2023-08-31T09:32:00Z">
            <w:rPr/>
          </w:rPrChange>
        </w:rPr>
        <w:t xml:space="preserve">pour sélectionner </w:t>
      </w:r>
      <w:r w:rsidR="009225D0" w:rsidRPr="00B508B3">
        <w:rPr>
          <w:highlight w:val="yellow"/>
          <w:rPrChange w:id="643" w:author="Jacques DAVID" w:date="2023-08-31T09:32:00Z">
            <w:rPr/>
          </w:rPrChange>
        </w:rPr>
        <w:t xml:space="preserve">directement </w:t>
      </w:r>
      <w:r w:rsidR="00621B8E" w:rsidRPr="00B508B3">
        <w:rPr>
          <w:highlight w:val="yellow"/>
          <w:rPrChange w:id="644" w:author="Jacques DAVID" w:date="2023-08-31T09:32:00Z">
            <w:rPr/>
          </w:rPrChange>
        </w:rPr>
        <w:t xml:space="preserve">dans sa récolte </w:t>
      </w:r>
      <w:r w:rsidR="00621B8E" w:rsidRPr="00B508B3">
        <w:rPr>
          <w:highlight w:val="yellow"/>
          <w:rPrChange w:id="645" w:author="Jacques DAVID" w:date="2023-08-31T09:32:00Z">
            <w:rPr/>
          </w:rPrChange>
        </w:rPr>
        <w:lastRenderedPageBreak/>
        <w:t>de l’année</w:t>
      </w:r>
      <w:r w:rsidR="00CC5B95" w:rsidRPr="00B508B3">
        <w:rPr>
          <w:highlight w:val="yellow"/>
          <w:rPrChange w:id="646" w:author="Jacques DAVID" w:date="2023-08-31T09:32:00Z">
            <w:rPr/>
          </w:rPrChange>
        </w:rPr>
        <w:t xml:space="preserve"> (issue de quelques hectares)</w:t>
      </w:r>
      <w:r w:rsidR="00621B8E" w:rsidRPr="00B508B3">
        <w:rPr>
          <w:highlight w:val="yellow"/>
          <w:rPrChange w:id="647" w:author="Jacques DAVID" w:date="2023-08-31T09:32:00Z">
            <w:rPr/>
          </w:rPrChange>
        </w:rPr>
        <w:t xml:space="preserve">. </w:t>
      </w:r>
      <w:r w:rsidRPr="00B508B3">
        <w:rPr>
          <w:highlight w:val="yellow"/>
          <w:rPrChange w:id="648" w:author="Jacques DAVID" w:date="2023-08-31T09:32:00Z">
            <w:rPr/>
          </w:rPrChange>
        </w:rPr>
        <w:t>Ce changement de surface lors de la sélection perme</w:t>
      </w:r>
      <w:r w:rsidR="009225D0" w:rsidRPr="00B508B3">
        <w:rPr>
          <w:highlight w:val="yellow"/>
          <w:rPrChange w:id="649" w:author="Jacques DAVID" w:date="2023-08-31T09:32:00Z">
            <w:rPr/>
          </w:rPrChange>
        </w:rPr>
        <w:t xml:space="preserve">t </w:t>
      </w:r>
      <w:r w:rsidR="00F76B83" w:rsidRPr="00B508B3">
        <w:rPr>
          <w:highlight w:val="yellow"/>
          <w:rPrChange w:id="650" w:author="Jacques DAVID" w:date="2023-08-31T09:32:00Z">
            <w:rPr/>
          </w:rPrChange>
        </w:rPr>
        <w:t xml:space="preserve">d’observer un grand nombre de grains mais d’en sélectionner peu. Cela permettrait </w:t>
      </w:r>
      <w:r w:rsidR="009225D0" w:rsidRPr="00B508B3">
        <w:rPr>
          <w:highlight w:val="yellow"/>
          <w:rPrChange w:id="651" w:author="Jacques DAVID" w:date="2023-08-31T09:32:00Z">
            <w:rPr/>
          </w:rPrChange>
        </w:rPr>
        <w:t>d’aller vers de plus grandes intensités de sélection et donc de progresser plus vite</w:t>
      </w:r>
      <w:r w:rsidR="00344072" w:rsidRPr="00B508B3">
        <w:rPr>
          <w:highlight w:val="yellow"/>
          <w:rPrChange w:id="652" w:author="Jacques DAVID" w:date="2023-08-31T09:32:00Z">
            <w:rPr/>
          </w:rPrChange>
        </w:rPr>
        <w:t xml:space="preserve"> même s’i</w:t>
      </w:r>
      <w:r w:rsidR="00621B8E" w:rsidRPr="00B508B3">
        <w:rPr>
          <w:highlight w:val="yellow"/>
          <w:rPrChange w:id="653" w:author="Jacques DAVID" w:date="2023-08-31T09:32:00Z">
            <w:rPr/>
          </w:rPrChange>
        </w:rPr>
        <w:t>l faudrait là aussi chaque année passer par une phase de multiplication avant de pouvoir replanter la population améliorée</w:t>
      </w:r>
      <w:r w:rsidR="00071E4B" w:rsidRPr="00B508B3">
        <w:rPr>
          <w:highlight w:val="yellow"/>
          <w:rPrChange w:id="654" w:author="Jacques DAVID" w:date="2023-08-31T09:32:00Z">
            <w:rPr/>
          </w:rPrChange>
        </w:rPr>
        <w:t xml:space="preserve">. Dans ce cas, on peut imaginer que dans sa récolte, l’agriculteur échantillonne plusieurs millions de grains pour faire sa sélection. On se retrouve alors dans un cas où il faudrait observer au minimum 3000 épis pour que la sélection sur épi soit avantageuse. </w:t>
      </w:r>
      <w:r w:rsidR="008526B5" w:rsidRPr="00B508B3">
        <w:rPr>
          <w:highlight w:val="yellow"/>
          <w:rPrChange w:id="655" w:author="Jacques DAVID" w:date="2023-08-31T09:32:00Z">
            <w:rPr/>
          </w:rPrChange>
        </w:rPr>
        <w:t>On voit aussi dans ce cas qu’augmenter grandement le nombre d’épis observés ne rend pas la sélection sur épi beaucoup plus avantageuse (les courbes NEO = 3000 et NEO = 5000 sont proches)</w:t>
      </w:r>
      <w:r w:rsidRPr="00B508B3">
        <w:rPr>
          <w:highlight w:val="yellow"/>
          <w:rPrChange w:id="656" w:author="Jacques DAVID" w:date="2023-08-31T09:32:00Z">
            <w:rPr/>
          </w:rPrChange>
        </w:rPr>
        <w:t>.</w:t>
      </w:r>
      <w:r w:rsidR="0067395D" w:rsidRPr="00B508B3">
        <w:rPr>
          <w:highlight w:val="yellow"/>
          <w:rPrChange w:id="657" w:author="Jacques DAVID" w:date="2023-08-31T09:32:00Z">
            <w:rPr/>
          </w:rPrChange>
        </w:rPr>
        <w:t xml:space="preserve"> On voit aussi que le rapport entre le progrès sur épi et le progrès sur grain est proche de 1 dans ce type de situation. Etant donné la complexité de la sélection sur épi il est surement plus judicieux de quand même faire de la sélection sur grain ce qui ferait gagner du temps et réduirait probablement les coûts.</w:t>
      </w:r>
    </w:p>
    <w:p w14:paraId="13D7EA5A" w14:textId="77777777" w:rsidR="004A5210" w:rsidRPr="00B508B3" w:rsidRDefault="004A5210" w:rsidP="00166421">
      <w:pPr>
        <w:rPr>
          <w:highlight w:val="yellow"/>
          <w:rPrChange w:id="658" w:author="Jacques DAVID" w:date="2023-08-31T09:32:00Z">
            <w:rPr/>
          </w:rPrChange>
        </w:rPr>
      </w:pPr>
    </w:p>
    <w:p w14:paraId="4F0E3FE3" w14:textId="2E9F2378" w:rsidR="001C2192" w:rsidRPr="00B508B3" w:rsidRDefault="00C71821" w:rsidP="004A5210">
      <w:pPr>
        <w:rPr>
          <w:highlight w:val="yellow"/>
          <w:rPrChange w:id="659" w:author="Jacques DAVID" w:date="2023-08-31T09:32:00Z">
            <w:rPr/>
          </w:rPrChange>
        </w:rPr>
      </w:pPr>
      <w:r w:rsidRPr="00B508B3">
        <w:rPr>
          <w:highlight w:val="yellow"/>
          <w:rPrChange w:id="660" w:author="Jacques DAVID" w:date="2023-08-31T09:32:00Z">
            <w:rPr/>
          </w:rPrChange>
        </w:rPr>
        <w:t>Dès lors que l’on se place dans des situations ou plus de 50.000 grains doivent être sélectionnés</w:t>
      </w:r>
      <w:r w:rsidR="00483AAA" w:rsidRPr="00B508B3">
        <w:rPr>
          <w:highlight w:val="yellow"/>
          <w:rPrChange w:id="661" w:author="Jacques DAVID" w:date="2023-08-31T09:32:00Z">
            <w:rPr/>
          </w:rPrChange>
        </w:rPr>
        <w:t xml:space="preserve"> (ce qui correspond par exemple à sélectionner sur une surface constante de 200 m²)</w:t>
      </w:r>
      <w:r w:rsidRPr="00B508B3">
        <w:rPr>
          <w:highlight w:val="yellow"/>
          <w:rPrChange w:id="662" w:author="Jacques DAVID" w:date="2023-08-31T09:32:00Z">
            <w:rPr/>
          </w:rPrChange>
        </w:rPr>
        <w:t xml:space="preserve">, on voit que la sélection sur épi ne reste avantageuse que si le nombre d’épi observable est grand (&gt; 3000) et que le nombre de grain observable est relativement faible (&lt; 800.000). </w:t>
      </w:r>
      <w:r w:rsidR="00C8361B" w:rsidRPr="00B508B3">
        <w:rPr>
          <w:highlight w:val="yellow"/>
          <w:rPrChange w:id="663" w:author="Jacques DAVID" w:date="2023-08-31T09:32:00Z">
            <w:rPr/>
          </w:rPrChange>
        </w:rPr>
        <w:t xml:space="preserve">Se retrouver dans une telle situation ne paraît pas très réaliste car observer 800.000 grains est déjà réalisable aujourd’hui alors qu’observer 3000 épis est un </w:t>
      </w:r>
      <w:ins w:id="664" w:author="Jacques DAVID" w:date="2023-08-31T09:32:00Z">
        <w:r w:rsidR="00B508B3" w:rsidRPr="00B508B3">
          <w:rPr>
            <w:highlight w:val="yellow"/>
            <w:rPrChange w:id="665" w:author="Jacques DAVID" w:date="2023-08-31T09:32:00Z">
              <w:rPr/>
            </w:rPrChange>
          </w:rPr>
          <w:t xml:space="preserve">gros </w:t>
        </w:r>
      </w:ins>
      <w:r w:rsidR="00C8361B" w:rsidRPr="00B508B3">
        <w:rPr>
          <w:highlight w:val="yellow"/>
          <w:rPrChange w:id="666" w:author="Jacques DAVID" w:date="2023-08-31T09:32:00Z">
            <w:rPr/>
          </w:rPrChange>
        </w:rPr>
        <w:t>travail</w:t>
      </w:r>
      <w:del w:id="667" w:author="Jacques DAVID" w:date="2023-08-31T09:32:00Z">
        <w:r w:rsidR="00C8361B" w:rsidRPr="00B508B3" w:rsidDel="00B508B3">
          <w:rPr>
            <w:highlight w:val="yellow"/>
            <w:rPrChange w:id="668" w:author="Jacques DAVID" w:date="2023-08-31T09:32:00Z">
              <w:rPr/>
            </w:rPrChange>
          </w:rPr>
          <w:delText xml:space="preserve"> colossal</w:delText>
        </w:r>
      </w:del>
      <w:r w:rsidR="00C8361B" w:rsidRPr="00B508B3">
        <w:rPr>
          <w:highlight w:val="yellow"/>
          <w:rPrChange w:id="669" w:author="Jacques DAVID" w:date="2023-08-31T09:32:00Z">
            <w:rPr/>
          </w:rPrChange>
        </w:rPr>
        <w:t>.</w:t>
      </w:r>
      <w:r w:rsidR="004A5210" w:rsidRPr="00B508B3">
        <w:rPr>
          <w:highlight w:val="yellow"/>
          <w:rPrChange w:id="670" w:author="Jacques DAVID" w:date="2023-08-31T09:32:00Z">
            <w:rPr/>
          </w:rPrChange>
        </w:rPr>
        <w:t xml:space="preserve"> </w:t>
      </w:r>
      <w:r w:rsidR="00C8361B" w:rsidRPr="00B508B3">
        <w:rPr>
          <w:highlight w:val="yellow"/>
          <w:rPrChange w:id="671" w:author="Jacques DAVID" w:date="2023-08-31T09:32:00Z">
            <w:rPr/>
          </w:rPrChange>
        </w:rPr>
        <w:t xml:space="preserve">De plus, la comparaison ente sélection sur épi et sélection sur grain perd de son sens en imaginant une situation où un agriculteur sélectionnerait directement dans sa récolte pour faire le semis de l’année suivante. En effet, </w:t>
      </w:r>
      <w:r w:rsidR="00BF6C7B" w:rsidRPr="00B508B3">
        <w:rPr>
          <w:highlight w:val="yellow"/>
          <w:rPrChange w:id="672" w:author="Jacques DAVID" w:date="2023-08-31T09:32:00Z">
            <w:rPr/>
          </w:rPrChange>
        </w:rPr>
        <w:t>en considérant par exemple</w:t>
      </w:r>
      <w:r w:rsidR="00C8361B" w:rsidRPr="00B508B3">
        <w:rPr>
          <w:highlight w:val="yellow"/>
          <w:rPrChange w:id="673" w:author="Jacques DAVID" w:date="2023-08-31T09:32:00Z">
            <w:rPr/>
          </w:rPrChange>
        </w:rPr>
        <w:t xml:space="preserve"> une surface cultivée </w:t>
      </w:r>
      <w:r w:rsidR="00C8361B" w:rsidRPr="00B508B3">
        <w:rPr>
          <w:color w:val="000000" w:themeColor="text1"/>
          <w:highlight w:val="yellow"/>
          <w:rPrChange w:id="674" w:author="Jacques DAVID" w:date="2023-08-31T09:32:00Z">
            <w:rPr>
              <w:color w:val="000000" w:themeColor="text1"/>
            </w:rPr>
          </w:rPrChange>
        </w:rPr>
        <w:t>de 20 ha</w:t>
      </w:r>
      <w:r w:rsidR="00C8361B" w:rsidRPr="00B508B3">
        <w:rPr>
          <w:highlight w:val="yellow"/>
          <w:rPrChange w:id="675" w:author="Jacques DAVID" w:date="2023-08-31T09:32:00Z">
            <w:rPr/>
          </w:rPrChange>
        </w:rPr>
        <w:t>, il faudrait observer des milliards de grains et des millions d’épis pour pouvoir sélectionner assez de grains pour replanter la surface. Une telle sélection sur épi paraît assez infaisable, et la question se pose également pour la sélection sur grain.</w:t>
      </w:r>
    </w:p>
    <w:p w14:paraId="5F1E66D5" w14:textId="7685C2A8" w:rsidR="004A5210" w:rsidRPr="00B508B3" w:rsidRDefault="004A5210" w:rsidP="004A5210">
      <w:pPr>
        <w:rPr>
          <w:highlight w:val="yellow"/>
          <w:rPrChange w:id="676" w:author="Jacques DAVID" w:date="2023-08-31T09:32:00Z">
            <w:rPr/>
          </w:rPrChange>
        </w:rPr>
      </w:pPr>
    </w:p>
    <w:p w14:paraId="6BA0F5C2" w14:textId="2605A2DC" w:rsidR="0062767B" w:rsidRDefault="0002684B" w:rsidP="0062767B">
      <w:r w:rsidRPr="00B508B3">
        <w:rPr>
          <w:highlight w:val="yellow"/>
          <w:rPrChange w:id="677" w:author="Jacques DAVID" w:date="2023-08-31T09:32:00Z">
            <w:rPr/>
          </w:rPrChange>
        </w:rPr>
        <w:t xml:space="preserve">Il semble donc d’après ces résultats que la sélection sur épi ne serait avantageuse que lorsque de très petites surfaces sont allouées à la sélection. </w:t>
      </w:r>
      <w:r w:rsidR="00F77A3D" w:rsidRPr="00B508B3">
        <w:rPr>
          <w:highlight w:val="yellow"/>
          <w:rPrChange w:id="678" w:author="Jacques DAVID" w:date="2023-08-31T09:32:00Z">
            <w:rPr/>
          </w:rPrChange>
        </w:rPr>
        <w:t>En effet, c</w:t>
      </w:r>
      <w:r w:rsidRPr="00B508B3">
        <w:rPr>
          <w:highlight w:val="yellow"/>
          <w:rPrChange w:id="679" w:author="Jacques DAVID" w:date="2023-08-31T09:32:00Z">
            <w:rPr/>
          </w:rPrChange>
        </w:rPr>
        <w:t>ela implique qu’il est possible d’observer une grande partie des épis récoltés ce qui permet d’aller vers de fortes intensités en sélection sur épi.</w:t>
      </w:r>
    </w:p>
    <w:p w14:paraId="4145A0BF" w14:textId="77777777" w:rsidR="00BC42C6" w:rsidRDefault="00BC42C6" w:rsidP="0062767B"/>
    <w:p w14:paraId="507031A3" w14:textId="37F70C08" w:rsidR="002E0557" w:rsidRDefault="002E0557" w:rsidP="0062767B">
      <w:pPr>
        <w:pStyle w:val="Titre1"/>
      </w:pPr>
      <w:bookmarkStart w:id="680" w:name="_Toc144300122"/>
      <w:r>
        <w:t>Discussion</w:t>
      </w:r>
      <w:bookmarkEnd w:id="680"/>
    </w:p>
    <w:p w14:paraId="1B954DDA" w14:textId="7187D8D7" w:rsidR="00E22313" w:rsidRDefault="00E22313" w:rsidP="00E22313">
      <w:pPr>
        <w:pStyle w:val="Titre2"/>
      </w:pPr>
      <w:bookmarkStart w:id="681" w:name="_Toc144300123"/>
      <w:r>
        <w:t>Retour sur les résultats de sélection</w:t>
      </w:r>
      <w:bookmarkEnd w:id="681"/>
    </w:p>
    <w:p w14:paraId="39295508" w14:textId="7E09AF80" w:rsidR="007A7774" w:rsidRPr="00A45AA3" w:rsidRDefault="00B379F2" w:rsidP="007A7774">
      <w:r>
        <w:t xml:space="preserve">Mis à part pour la hauteur des plantes, les résultats de la sélection réelle par tamis et de la sélection </w:t>
      </w:r>
      <w:r>
        <w:rPr>
          <w:i/>
        </w:rPr>
        <w:t>in silico</w:t>
      </w:r>
      <w:r>
        <w:t xml:space="preserve"> ne concordent pas</w:t>
      </w:r>
      <w:r w:rsidR="00CC5B95">
        <w:t xml:space="preserve"> complètement</w:t>
      </w:r>
      <w:r>
        <w:t xml:space="preserve">. Seule la sélection des petits grains a permis de </w:t>
      </w:r>
      <w:r w:rsidR="00CC5B95">
        <w:t xml:space="preserve">modifier la valeur </w:t>
      </w:r>
      <w:r w:rsidR="00CC5B95">
        <w:lastRenderedPageBreak/>
        <w:t>du caractère en sélection réelle tandis</w:t>
      </w:r>
      <w:r>
        <w:t xml:space="preserve"> que la sélection de gros grain a fonctionné en sélection </w:t>
      </w:r>
      <w:r>
        <w:rPr>
          <w:i/>
        </w:rPr>
        <w:t>in silico</w:t>
      </w:r>
      <w:r>
        <w:t xml:space="preserve">. </w:t>
      </w:r>
      <w:r w:rsidR="00AC5399">
        <w:t xml:space="preserve">On pourrait attribuer cette différence au fait que l’expérimentation de sélection réelle n’était pas d’une grande qualité. Des effets importants liés aux micro-parcelles étaient présents et ce dispositif ne permettait une grande puissance statistique. Il serait néanmoins intéressant de continuer cette expérimentation et de continuer à sélectionner à partir des populations fondées pour avoir des résultats de meilleure qualité. </w:t>
      </w:r>
      <w:r w:rsidR="006F3C10">
        <w:t>De plus, e</w:t>
      </w:r>
      <w:r w:rsidR="00BD23B3">
        <w:t xml:space="preserve">n sélection </w:t>
      </w:r>
      <w:r w:rsidR="00BD23B3">
        <w:rPr>
          <w:i/>
        </w:rPr>
        <w:t>in silico</w:t>
      </w:r>
      <w:r w:rsidR="00BD23B3">
        <w:t xml:space="preserve"> nous avons fait l’hypothèse que les plantes se comportaient de la même manière dans une population non sélectionnée et dans une population sélectionnée. </w:t>
      </w:r>
      <w:r w:rsidR="00F5638B">
        <w:t xml:space="preserve">Il y a peut-être des mécanismes d’interaction entre les plantes qui font que les blés se comporteraient différemment dans une population composée en espérance de génotypes donnant de plus gros grains et dans une population plus diverse. </w:t>
      </w:r>
      <w:r w:rsidR="007A7774">
        <w:t>On peut aussi imaginer que l’intensité de sélection sur grain</w:t>
      </w:r>
      <w:r w:rsidR="004106F1">
        <w:t xml:space="preserve"> en sélection réelle</w:t>
      </w:r>
      <w:r w:rsidR="007A7774">
        <w:t xml:space="preserve"> n’ait en fait pas été assez forte. En effet, la variance intra-épi de la taille des grains implique que tous les génotypes font à la fois des petits grains, des grains plus moyens, et certains font de gros grains. Si l’intensité de sélection des gros grains a permis de garder les gros grains de génotypes produisant des gros grains, elle n’a peut-être pas permis d’éliminer des grains plus moyens des génotypes produisant des plus petits grains. Il se peut donc que la pression de sélection exercée ait en fait été trop faible. </w:t>
      </w:r>
    </w:p>
    <w:p w14:paraId="783278F0" w14:textId="13F6E9D1" w:rsidR="00637BDE" w:rsidRDefault="00637BDE" w:rsidP="003B252E"/>
    <w:p w14:paraId="6ADBEDC4" w14:textId="14A77B50" w:rsidR="003B252E" w:rsidRPr="00065447" w:rsidRDefault="003B252E" w:rsidP="003B252E">
      <w:r>
        <w:t>L</w:t>
      </w:r>
      <w:r w:rsidR="00A45AA3">
        <w:t xml:space="preserve">es résultats de sélection </w:t>
      </w:r>
      <w:r w:rsidR="00A45AA3">
        <w:rPr>
          <w:i/>
        </w:rPr>
        <w:t xml:space="preserve">in silico </w:t>
      </w:r>
      <w:r w:rsidR="00A45AA3">
        <w:t>concordent plus avec les résultats trouvés dans la littérature que les résultats de sélection réelle</w:t>
      </w:r>
      <w:r>
        <w:t xml:space="preserve">. </w:t>
      </w:r>
      <w:r w:rsidRPr="00065447">
        <w:t>La littérature sur la sélection massale sur la taille des grains n’est pas très étendue. Ci-dessous un tableau récapitulant les résultat</w:t>
      </w:r>
      <w:r>
        <w:t>s d’études menées sur le sujet :</w:t>
      </w:r>
    </w:p>
    <w:p w14:paraId="123D58F0" w14:textId="77777777" w:rsidR="003B252E" w:rsidRPr="00065447" w:rsidRDefault="003B252E" w:rsidP="003B252E"/>
    <w:tbl>
      <w:tblPr>
        <w:tblStyle w:val="Grilledutableau"/>
        <w:tblW w:w="0" w:type="auto"/>
        <w:tblLayout w:type="fixed"/>
        <w:tblLook w:val="04A0" w:firstRow="1" w:lastRow="0" w:firstColumn="1" w:lastColumn="0" w:noHBand="0" w:noVBand="1"/>
        <w:tblCaption w:val="Résultats d'études sur la sélection massale pour le PMG dans des populations de blé"/>
      </w:tblPr>
      <w:tblGrid>
        <w:gridCol w:w="1266"/>
        <w:gridCol w:w="1070"/>
        <w:gridCol w:w="871"/>
        <w:gridCol w:w="969"/>
        <w:gridCol w:w="837"/>
        <w:gridCol w:w="1002"/>
        <w:gridCol w:w="1002"/>
        <w:gridCol w:w="837"/>
        <w:gridCol w:w="1165"/>
      </w:tblGrid>
      <w:tr w:rsidR="00824B81" w:rsidRPr="00065447" w14:paraId="6A698AF0" w14:textId="77777777" w:rsidTr="00824B81">
        <w:trPr>
          <w:trHeight w:val="330"/>
        </w:trPr>
        <w:tc>
          <w:tcPr>
            <w:tcW w:w="1266" w:type="dxa"/>
          </w:tcPr>
          <w:p w14:paraId="5689B5D8" w14:textId="77777777" w:rsidR="00824B81" w:rsidRPr="00E2265C" w:rsidRDefault="00824B81" w:rsidP="00120575">
            <w:pPr>
              <w:spacing w:line="240" w:lineRule="auto"/>
              <w:jc w:val="center"/>
              <w:rPr>
                <w:b/>
                <w:sz w:val="16"/>
                <w:szCs w:val="18"/>
              </w:rPr>
            </w:pPr>
            <w:r w:rsidRPr="00E2265C">
              <w:rPr>
                <w:b/>
                <w:sz w:val="16"/>
                <w:szCs w:val="18"/>
              </w:rPr>
              <w:t>Population</w:t>
            </w:r>
          </w:p>
        </w:tc>
        <w:tc>
          <w:tcPr>
            <w:tcW w:w="1070" w:type="dxa"/>
          </w:tcPr>
          <w:p w14:paraId="7C120452" w14:textId="77777777" w:rsidR="00824B81" w:rsidRPr="00E2265C" w:rsidRDefault="00824B81" w:rsidP="00120575">
            <w:pPr>
              <w:spacing w:line="240" w:lineRule="auto"/>
              <w:jc w:val="center"/>
              <w:rPr>
                <w:b/>
                <w:sz w:val="16"/>
                <w:szCs w:val="18"/>
              </w:rPr>
            </w:pPr>
            <w:r w:rsidRPr="00E2265C">
              <w:rPr>
                <w:b/>
                <w:sz w:val="16"/>
                <w:szCs w:val="18"/>
              </w:rPr>
              <w:t>Type de sélection</w:t>
            </w:r>
          </w:p>
        </w:tc>
        <w:tc>
          <w:tcPr>
            <w:tcW w:w="871" w:type="dxa"/>
          </w:tcPr>
          <w:p w14:paraId="5A3CAA5C" w14:textId="0508E1EC" w:rsidR="00824B81" w:rsidRPr="00E2265C" w:rsidRDefault="00824B81" w:rsidP="00120575">
            <w:pPr>
              <w:spacing w:line="240" w:lineRule="auto"/>
              <w:jc w:val="center"/>
              <w:rPr>
                <w:b/>
                <w:sz w:val="16"/>
                <w:szCs w:val="18"/>
              </w:rPr>
            </w:pPr>
            <w:r>
              <w:rPr>
                <w:b/>
                <w:sz w:val="16"/>
                <w:szCs w:val="18"/>
              </w:rPr>
              <w:t xml:space="preserve">Nb </w:t>
            </w:r>
            <w:r w:rsidRPr="00E2265C">
              <w:rPr>
                <w:b/>
                <w:sz w:val="16"/>
                <w:szCs w:val="18"/>
              </w:rPr>
              <w:t>cycles</w:t>
            </w:r>
          </w:p>
        </w:tc>
        <w:tc>
          <w:tcPr>
            <w:tcW w:w="969" w:type="dxa"/>
          </w:tcPr>
          <w:p w14:paraId="64606CE7" w14:textId="77777777" w:rsidR="00824B81" w:rsidRPr="00E2265C" w:rsidRDefault="00824B81" w:rsidP="00120575">
            <w:pPr>
              <w:spacing w:line="240" w:lineRule="auto"/>
              <w:jc w:val="center"/>
              <w:rPr>
                <w:b/>
                <w:sz w:val="16"/>
                <w:szCs w:val="18"/>
              </w:rPr>
            </w:pPr>
            <w:r w:rsidRPr="00E2265C">
              <w:rPr>
                <w:b/>
                <w:sz w:val="16"/>
                <w:szCs w:val="18"/>
              </w:rPr>
              <w:t>PMG</w:t>
            </w:r>
          </w:p>
        </w:tc>
        <w:tc>
          <w:tcPr>
            <w:tcW w:w="837" w:type="dxa"/>
          </w:tcPr>
          <w:p w14:paraId="1C51B654" w14:textId="77777777" w:rsidR="00824B81" w:rsidRPr="00E2265C" w:rsidRDefault="00824B81" w:rsidP="00120575">
            <w:pPr>
              <w:spacing w:line="240" w:lineRule="auto"/>
              <w:jc w:val="center"/>
              <w:rPr>
                <w:b/>
                <w:sz w:val="16"/>
                <w:szCs w:val="18"/>
              </w:rPr>
            </w:pPr>
            <w:proofErr w:type="spellStart"/>
            <w:r w:rsidRPr="00E2265C">
              <w:rPr>
                <w:b/>
                <w:sz w:val="16"/>
                <w:szCs w:val="18"/>
              </w:rPr>
              <w:t>Prot</w:t>
            </w:r>
            <w:proofErr w:type="spellEnd"/>
          </w:p>
        </w:tc>
        <w:tc>
          <w:tcPr>
            <w:tcW w:w="1002" w:type="dxa"/>
          </w:tcPr>
          <w:p w14:paraId="05CC8298" w14:textId="051E4512" w:rsidR="00824B81" w:rsidRPr="00E2265C" w:rsidRDefault="00824B81" w:rsidP="00120575">
            <w:pPr>
              <w:spacing w:line="240" w:lineRule="auto"/>
              <w:jc w:val="center"/>
              <w:rPr>
                <w:b/>
                <w:sz w:val="16"/>
                <w:szCs w:val="18"/>
              </w:rPr>
            </w:pPr>
            <w:proofErr w:type="spellStart"/>
            <w:r w:rsidRPr="00E2265C">
              <w:rPr>
                <w:b/>
                <w:sz w:val="16"/>
                <w:szCs w:val="18"/>
              </w:rPr>
              <w:t>Preco</w:t>
            </w:r>
            <w:proofErr w:type="spellEnd"/>
          </w:p>
        </w:tc>
        <w:tc>
          <w:tcPr>
            <w:tcW w:w="1002" w:type="dxa"/>
          </w:tcPr>
          <w:p w14:paraId="443F907D" w14:textId="77777777" w:rsidR="00824B81" w:rsidRPr="00E2265C" w:rsidRDefault="00824B81" w:rsidP="00120575">
            <w:pPr>
              <w:spacing w:line="240" w:lineRule="auto"/>
              <w:jc w:val="center"/>
              <w:rPr>
                <w:b/>
                <w:sz w:val="16"/>
                <w:szCs w:val="18"/>
              </w:rPr>
            </w:pPr>
            <w:r w:rsidRPr="00E2265C">
              <w:rPr>
                <w:b/>
                <w:sz w:val="16"/>
                <w:szCs w:val="18"/>
              </w:rPr>
              <w:t>Grains/</w:t>
            </w:r>
            <w:proofErr w:type="spellStart"/>
            <w:r w:rsidRPr="00E2265C">
              <w:rPr>
                <w:b/>
                <w:sz w:val="16"/>
                <w:szCs w:val="18"/>
              </w:rPr>
              <w:t>epi</w:t>
            </w:r>
            <w:proofErr w:type="spellEnd"/>
          </w:p>
        </w:tc>
        <w:tc>
          <w:tcPr>
            <w:tcW w:w="837" w:type="dxa"/>
          </w:tcPr>
          <w:p w14:paraId="5596EB8B" w14:textId="65B8B857" w:rsidR="00824B81" w:rsidRPr="00E2265C" w:rsidRDefault="00824B81" w:rsidP="00120575">
            <w:pPr>
              <w:spacing w:line="240" w:lineRule="auto"/>
              <w:jc w:val="center"/>
              <w:rPr>
                <w:b/>
                <w:sz w:val="16"/>
                <w:szCs w:val="18"/>
              </w:rPr>
            </w:pPr>
            <w:r w:rsidRPr="00E2265C">
              <w:rPr>
                <w:b/>
                <w:sz w:val="16"/>
                <w:szCs w:val="18"/>
              </w:rPr>
              <w:t>Hauteur</w:t>
            </w:r>
          </w:p>
        </w:tc>
        <w:tc>
          <w:tcPr>
            <w:tcW w:w="1165" w:type="dxa"/>
          </w:tcPr>
          <w:p w14:paraId="19D70F10" w14:textId="77777777" w:rsidR="00824B81" w:rsidRPr="00E2265C" w:rsidRDefault="00824B81" w:rsidP="00120575">
            <w:pPr>
              <w:spacing w:line="240" w:lineRule="auto"/>
              <w:jc w:val="center"/>
              <w:rPr>
                <w:b/>
                <w:sz w:val="16"/>
                <w:szCs w:val="18"/>
              </w:rPr>
            </w:pPr>
            <w:r w:rsidRPr="00E2265C">
              <w:rPr>
                <w:b/>
                <w:sz w:val="16"/>
                <w:szCs w:val="18"/>
              </w:rPr>
              <w:t>Référence</w:t>
            </w:r>
          </w:p>
        </w:tc>
      </w:tr>
      <w:tr w:rsidR="00824B81" w:rsidRPr="00065447" w14:paraId="7BFB41FC" w14:textId="77777777" w:rsidTr="00824B81">
        <w:trPr>
          <w:trHeight w:val="330"/>
        </w:trPr>
        <w:tc>
          <w:tcPr>
            <w:tcW w:w="1266" w:type="dxa"/>
          </w:tcPr>
          <w:p w14:paraId="6E0406E1" w14:textId="77777777" w:rsidR="00824B81" w:rsidRPr="00E2265C" w:rsidRDefault="00824B81" w:rsidP="00120575">
            <w:pPr>
              <w:spacing w:line="240" w:lineRule="auto"/>
              <w:jc w:val="center"/>
              <w:rPr>
                <w:sz w:val="16"/>
                <w:szCs w:val="18"/>
              </w:rPr>
            </w:pPr>
            <w:r w:rsidRPr="00E2265C">
              <w:rPr>
                <w:sz w:val="16"/>
                <w:szCs w:val="18"/>
              </w:rPr>
              <w:t>3 pop biparentales</w:t>
            </w:r>
          </w:p>
        </w:tc>
        <w:tc>
          <w:tcPr>
            <w:tcW w:w="1070" w:type="dxa"/>
          </w:tcPr>
          <w:p w14:paraId="2B88E2F2" w14:textId="77777777" w:rsidR="00824B81" w:rsidRPr="00E2265C" w:rsidRDefault="00824B81" w:rsidP="00120575">
            <w:pPr>
              <w:spacing w:line="240" w:lineRule="auto"/>
              <w:jc w:val="center"/>
              <w:rPr>
                <w:sz w:val="16"/>
                <w:szCs w:val="18"/>
              </w:rPr>
            </w:pPr>
            <w:r w:rsidRPr="00E2265C">
              <w:rPr>
                <w:sz w:val="16"/>
                <w:szCs w:val="18"/>
              </w:rPr>
              <w:t>Tamisage grain</w:t>
            </w:r>
          </w:p>
        </w:tc>
        <w:tc>
          <w:tcPr>
            <w:tcW w:w="871" w:type="dxa"/>
          </w:tcPr>
          <w:p w14:paraId="3D772579" w14:textId="77777777" w:rsidR="00824B81" w:rsidRPr="00E2265C" w:rsidRDefault="00824B81" w:rsidP="00120575">
            <w:pPr>
              <w:spacing w:line="240" w:lineRule="auto"/>
              <w:jc w:val="center"/>
              <w:rPr>
                <w:sz w:val="16"/>
                <w:szCs w:val="18"/>
              </w:rPr>
            </w:pPr>
            <w:r w:rsidRPr="00E2265C">
              <w:rPr>
                <w:sz w:val="16"/>
                <w:szCs w:val="18"/>
              </w:rPr>
              <w:t>2</w:t>
            </w:r>
          </w:p>
        </w:tc>
        <w:tc>
          <w:tcPr>
            <w:tcW w:w="969" w:type="dxa"/>
          </w:tcPr>
          <w:p w14:paraId="1EE55858" w14:textId="77777777" w:rsidR="00824B81" w:rsidRPr="00E2265C" w:rsidRDefault="00824B81" w:rsidP="00120575">
            <w:pPr>
              <w:spacing w:line="240" w:lineRule="auto"/>
              <w:jc w:val="center"/>
              <w:rPr>
                <w:sz w:val="16"/>
                <w:szCs w:val="18"/>
              </w:rPr>
            </w:pPr>
            <w:r w:rsidRPr="00E2265C">
              <w:rPr>
                <w:sz w:val="16"/>
                <w:szCs w:val="18"/>
              </w:rPr>
              <w:t>+2.4%</w:t>
            </w:r>
          </w:p>
        </w:tc>
        <w:tc>
          <w:tcPr>
            <w:tcW w:w="837" w:type="dxa"/>
            <w:shd w:val="clear" w:color="auto" w:fill="BFBFBF" w:themeFill="background1" w:themeFillShade="BF"/>
          </w:tcPr>
          <w:p w14:paraId="0866A8E6"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656A343A"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7D422467" w14:textId="77777777" w:rsidR="00824B81" w:rsidRPr="00E2265C" w:rsidRDefault="00824B81" w:rsidP="00120575">
            <w:pPr>
              <w:spacing w:line="240" w:lineRule="auto"/>
              <w:jc w:val="center"/>
              <w:rPr>
                <w:sz w:val="16"/>
                <w:szCs w:val="18"/>
              </w:rPr>
            </w:pPr>
          </w:p>
        </w:tc>
        <w:tc>
          <w:tcPr>
            <w:tcW w:w="837" w:type="dxa"/>
            <w:shd w:val="clear" w:color="auto" w:fill="BFBFBF" w:themeFill="background1" w:themeFillShade="BF"/>
          </w:tcPr>
          <w:p w14:paraId="6D7B7E00" w14:textId="77777777" w:rsidR="00824B81" w:rsidRPr="00E2265C" w:rsidRDefault="00824B81" w:rsidP="00120575">
            <w:pPr>
              <w:spacing w:line="240" w:lineRule="auto"/>
              <w:jc w:val="center"/>
              <w:rPr>
                <w:sz w:val="16"/>
                <w:szCs w:val="18"/>
              </w:rPr>
            </w:pPr>
          </w:p>
        </w:tc>
        <w:tc>
          <w:tcPr>
            <w:tcW w:w="1165" w:type="dxa"/>
          </w:tcPr>
          <w:p w14:paraId="359DA622" w14:textId="77777777" w:rsidR="00824B81" w:rsidRPr="00E2265C" w:rsidRDefault="00824B81" w:rsidP="00120575">
            <w:pPr>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8MOzAvot","properties":{"formattedCitation":"(Derera and Bhatt, 1972)","plainCitation":"(Derera and Bhatt, 1972)","noteIndex":0},"citationItems":[{"id":775,"uris":["http://zotero.org/groups/4992050/items/YSX787W4"],"itemData":{"id":775,"type":"article-journal","abstract":"The efficiency of mechanical mass selection in wheat was tested on genetically heterogeneous and homogeneous populations. The populations were mechanically stratified according to seed size and field-tested for 2 years. Shifts in means and reductions in variances for kernel weight, grain weight per ear, and grain yield per plot were observed in the mass-selected populations of heterogeneous bulks. No such shift in means or reduction in variance was observed in stratified homogeneous populations. Populations selected for high seed size in heterogeneous bulks expressed themselves into higher grain yields per plot. Practical implications of these findings in formulating a wheat improvement program are discussed.","container-title":"Australian Journal of Agricultural Research","DOI":"10.1071/ar9720761","ISSN":"1444-9838","issue":"5","journalAbbreviation":"Aust. J. Agric. Res.","language":"en","note":"publisher: CSIRO PUBLISHING","page":"761-768","source":"www.publish.csiro.au","title":"Effectiveness of mechanical mass selection in wheat (Triticum aestivum L.)","volume":"23","author":[{"family":"Derera","given":"N. F."},{"family":"Bhatt","given":"G. M."}],"issued":{"date-parts":[["1972"]]}}}],"schema":"https://github.com/citation-style-language/schema/raw/master/csl-citation.json"} </w:instrText>
            </w:r>
            <w:r w:rsidRPr="00E2265C">
              <w:rPr>
                <w:sz w:val="16"/>
                <w:szCs w:val="18"/>
              </w:rPr>
              <w:fldChar w:fldCharType="separate"/>
            </w:r>
            <w:r w:rsidRPr="00E2265C">
              <w:rPr>
                <w:sz w:val="16"/>
              </w:rPr>
              <w:t>(Derera and Bhatt, 1972)</w:t>
            </w:r>
            <w:r w:rsidRPr="00E2265C">
              <w:rPr>
                <w:sz w:val="16"/>
                <w:szCs w:val="18"/>
              </w:rPr>
              <w:fldChar w:fldCharType="end"/>
            </w:r>
          </w:p>
        </w:tc>
      </w:tr>
      <w:tr w:rsidR="00824B81" w:rsidRPr="00065447" w14:paraId="2A72F7C1" w14:textId="77777777" w:rsidTr="00824B81">
        <w:trPr>
          <w:trHeight w:val="330"/>
        </w:trPr>
        <w:tc>
          <w:tcPr>
            <w:tcW w:w="1266" w:type="dxa"/>
          </w:tcPr>
          <w:p w14:paraId="711F665E" w14:textId="77777777" w:rsidR="00824B81" w:rsidRPr="00E2265C" w:rsidRDefault="00824B81" w:rsidP="00120575">
            <w:pPr>
              <w:spacing w:line="240" w:lineRule="auto"/>
              <w:jc w:val="center"/>
              <w:rPr>
                <w:sz w:val="16"/>
                <w:szCs w:val="18"/>
              </w:rPr>
            </w:pPr>
            <w:r w:rsidRPr="00E2265C">
              <w:rPr>
                <w:sz w:val="16"/>
                <w:szCs w:val="18"/>
              </w:rPr>
              <w:t>90 pop biparentales</w:t>
            </w:r>
          </w:p>
        </w:tc>
        <w:tc>
          <w:tcPr>
            <w:tcW w:w="1070" w:type="dxa"/>
          </w:tcPr>
          <w:p w14:paraId="5CA70DDF" w14:textId="77777777" w:rsidR="00824B81" w:rsidRPr="00E2265C" w:rsidRDefault="00824B81" w:rsidP="00120575">
            <w:pPr>
              <w:spacing w:line="240" w:lineRule="auto"/>
              <w:jc w:val="center"/>
              <w:rPr>
                <w:sz w:val="16"/>
                <w:szCs w:val="18"/>
              </w:rPr>
            </w:pPr>
            <w:r w:rsidRPr="00E2265C">
              <w:rPr>
                <w:sz w:val="16"/>
                <w:szCs w:val="18"/>
              </w:rPr>
              <w:t>Visuelle sur épi</w:t>
            </w:r>
          </w:p>
        </w:tc>
        <w:tc>
          <w:tcPr>
            <w:tcW w:w="871" w:type="dxa"/>
          </w:tcPr>
          <w:p w14:paraId="0FCC093E" w14:textId="77777777" w:rsidR="00824B81" w:rsidRPr="00E2265C" w:rsidRDefault="00824B81" w:rsidP="00120575">
            <w:pPr>
              <w:spacing w:line="240" w:lineRule="auto"/>
              <w:jc w:val="center"/>
              <w:rPr>
                <w:sz w:val="16"/>
                <w:szCs w:val="18"/>
              </w:rPr>
            </w:pPr>
            <w:r w:rsidRPr="00E2265C">
              <w:rPr>
                <w:sz w:val="16"/>
                <w:szCs w:val="18"/>
              </w:rPr>
              <w:t>3</w:t>
            </w:r>
          </w:p>
        </w:tc>
        <w:tc>
          <w:tcPr>
            <w:tcW w:w="969" w:type="dxa"/>
          </w:tcPr>
          <w:p w14:paraId="218B5236" w14:textId="77777777" w:rsidR="00824B81" w:rsidRPr="00E2265C" w:rsidRDefault="00824B81" w:rsidP="00120575">
            <w:pPr>
              <w:spacing w:line="240" w:lineRule="auto"/>
              <w:jc w:val="center"/>
              <w:rPr>
                <w:sz w:val="16"/>
                <w:szCs w:val="18"/>
              </w:rPr>
            </w:pPr>
            <w:r w:rsidRPr="00E2265C">
              <w:rPr>
                <w:sz w:val="16"/>
                <w:szCs w:val="18"/>
              </w:rPr>
              <w:t>+</w:t>
            </w:r>
          </w:p>
        </w:tc>
        <w:tc>
          <w:tcPr>
            <w:tcW w:w="837" w:type="dxa"/>
          </w:tcPr>
          <w:p w14:paraId="6B791FAD" w14:textId="77777777" w:rsidR="00824B81" w:rsidRPr="00E2265C" w:rsidRDefault="00824B81" w:rsidP="00120575">
            <w:pPr>
              <w:spacing w:line="240" w:lineRule="auto"/>
              <w:jc w:val="center"/>
              <w:rPr>
                <w:sz w:val="16"/>
                <w:szCs w:val="18"/>
              </w:rPr>
            </w:pPr>
            <w:r w:rsidRPr="00E2265C">
              <w:rPr>
                <w:sz w:val="16"/>
                <w:szCs w:val="18"/>
              </w:rPr>
              <w:t>-</w:t>
            </w:r>
          </w:p>
        </w:tc>
        <w:tc>
          <w:tcPr>
            <w:tcW w:w="1002" w:type="dxa"/>
          </w:tcPr>
          <w:p w14:paraId="20C123C4" w14:textId="77777777" w:rsidR="00824B81" w:rsidRPr="00E2265C" w:rsidRDefault="00824B81" w:rsidP="00120575">
            <w:pPr>
              <w:spacing w:line="240" w:lineRule="auto"/>
              <w:jc w:val="center"/>
              <w:rPr>
                <w:sz w:val="16"/>
                <w:szCs w:val="18"/>
              </w:rPr>
            </w:pPr>
            <w:r w:rsidRPr="00E2265C">
              <w:rPr>
                <w:sz w:val="16"/>
                <w:szCs w:val="18"/>
              </w:rPr>
              <w:t>-</w:t>
            </w:r>
          </w:p>
        </w:tc>
        <w:tc>
          <w:tcPr>
            <w:tcW w:w="1002" w:type="dxa"/>
          </w:tcPr>
          <w:p w14:paraId="2396E9E3" w14:textId="77777777" w:rsidR="00824B81" w:rsidRPr="00E2265C" w:rsidRDefault="00824B81" w:rsidP="00120575">
            <w:pPr>
              <w:spacing w:line="240" w:lineRule="auto"/>
              <w:jc w:val="center"/>
              <w:rPr>
                <w:sz w:val="16"/>
                <w:szCs w:val="18"/>
              </w:rPr>
            </w:pPr>
            <w:r w:rsidRPr="00E2265C">
              <w:rPr>
                <w:sz w:val="16"/>
                <w:szCs w:val="18"/>
              </w:rPr>
              <w:t>+</w:t>
            </w:r>
          </w:p>
        </w:tc>
        <w:tc>
          <w:tcPr>
            <w:tcW w:w="837" w:type="dxa"/>
          </w:tcPr>
          <w:p w14:paraId="6F975C7D" w14:textId="77777777" w:rsidR="00824B81" w:rsidRPr="00E2265C" w:rsidRDefault="00824B81" w:rsidP="00120575">
            <w:pPr>
              <w:spacing w:line="240" w:lineRule="auto"/>
              <w:jc w:val="center"/>
              <w:rPr>
                <w:sz w:val="16"/>
                <w:szCs w:val="18"/>
              </w:rPr>
            </w:pPr>
            <w:r w:rsidRPr="00E2265C">
              <w:rPr>
                <w:sz w:val="16"/>
                <w:szCs w:val="18"/>
              </w:rPr>
              <w:t>+</w:t>
            </w:r>
          </w:p>
        </w:tc>
        <w:tc>
          <w:tcPr>
            <w:tcW w:w="1165" w:type="dxa"/>
          </w:tcPr>
          <w:p w14:paraId="1CC41C00" w14:textId="77777777" w:rsidR="00824B81" w:rsidRPr="00E2265C" w:rsidRDefault="00824B81" w:rsidP="00120575">
            <w:pPr>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jfk13Fyu","properties":{"formattedCitation":"(Rivi\\uc0\\u232{}re et al., 2015)","plainCitation":"(Rivière et al., 2015)","noteIndex":0},"citationItems":[{"id":795,"uris":["http://zotero.org/groups/4992050/items/DK2ZCIHC"],"itemData":{"id":795,"type":"article-journal","abstract":"A participatory plant breeding (PPB) program involving the French farmers' association ‘Réseau Semences Paysannes’ and the French National Agricultural Research Institute (INRA) at Le Moulon was initiated in 2005. In the process of designing the breeding scheme, we evaluated the impact of farmer selection at an early stage (F2) on bread wheat cross progeny populations. The objectives were to characterize the effect of farmer selection, to evaluate the impact of farmer selection on intra-varietal diversity, to provide farmers with relevant information that they can use to improve their selection practices. Early selection was found efficient for some traits and for some of the 35 F2-derived F3 families. For traits of interest such as thousand kernel weight or grain weight per spike, when the response was significant, it was always positive. For most of the traits studied, the among-family genetic variance increased after selection while the average within-family genetic variance decreased. This study provides the first quantitative results for this PPB program and information that will help optimize it in the future.","container-title":"Renewable Agriculture and Food Systems","DOI":"10.1017/S1742170513000343","ISSN":"1742-1705, 1742-1713","issue":"2","language":"fr","note":"publisher: Cambridge University Press","page":"190-201","source":"Cambridge University Press","title":"Response to farmer mass selection in early generation progeny of bread wheat landrace crosses","volume":"30","author":[{"family":"Rivière","given":"Pierre"},{"family":"Goldringer","given":"Isabelle"},{"family":"Berthellot","given":"Jean-François"},{"family":"Galic","given":"Nathalie"},{"family":"Pin","given":"Sophie"},{"family":"Kochko","given":"Patrick De"},{"family":"Dawson","given":"Julie C."}],"issued":{"date-parts":[["2015",4]]}}}],"schema":"https://github.com/citation-style-language/schema/raw/master/csl-citation.json"} </w:instrText>
            </w:r>
            <w:r w:rsidRPr="00E2265C">
              <w:rPr>
                <w:sz w:val="16"/>
                <w:szCs w:val="18"/>
              </w:rPr>
              <w:fldChar w:fldCharType="separate"/>
            </w:r>
            <w:r w:rsidRPr="00E2265C">
              <w:rPr>
                <w:sz w:val="16"/>
              </w:rPr>
              <w:t>(Rivière et al., 2015)</w:t>
            </w:r>
            <w:r w:rsidRPr="00E2265C">
              <w:rPr>
                <w:sz w:val="16"/>
                <w:szCs w:val="18"/>
              </w:rPr>
              <w:fldChar w:fldCharType="end"/>
            </w:r>
          </w:p>
        </w:tc>
      </w:tr>
      <w:tr w:rsidR="00824B81" w:rsidRPr="00065447" w14:paraId="3DDE0C34" w14:textId="77777777" w:rsidTr="00824B81">
        <w:trPr>
          <w:trHeight w:val="330"/>
        </w:trPr>
        <w:tc>
          <w:tcPr>
            <w:tcW w:w="1266" w:type="dxa"/>
          </w:tcPr>
          <w:p w14:paraId="17977318" w14:textId="77777777" w:rsidR="00824B81" w:rsidRPr="00E2265C" w:rsidRDefault="00824B81" w:rsidP="00120575">
            <w:pPr>
              <w:spacing w:line="240" w:lineRule="auto"/>
              <w:jc w:val="center"/>
              <w:rPr>
                <w:sz w:val="16"/>
                <w:szCs w:val="18"/>
              </w:rPr>
            </w:pPr>
            <w:r w:rsidRPr="00E2265C">
              <w:rPr>
                <w:sz w:val="16"/>
                <w:szCs w:val="18"/>
              </w:rPr>
              <w:t>3 pop biparentales</w:t>
            </w:r>
          </w:p>
        </w:tc>
        <w:tc>
          <w:tcPr>
            <w:tcW w:w="1070" w:type="dxa"/>
          </w:tcPr>
          <w:p w14:paraId="28271A3D" w14:textId="77777777" w:rsidR="00824B81" w:rsidRPr="00E2265C" w:rsidRDefault="00824B81" w:rsidP="00120575">
            <w:pPr>
              <w:spacing w:line="240" w:lineRule="auto"/>
              <w:jc w:val="center"/>
              <w:rPr>
                <w:sz w:val="16"/>
                <w:szCs w:val="18"/>
              </w:rPr>
            </w:pPr>
            <w:r w:rsidRPr="00E2265C">
              <w:rPr>
                <w:sz w:val="16"/>
                <w:szCs w:val="18"/>
              </w:rPr>
              <w:t>Visuelle sur épi</w:t>
            </w:r>
          </w:p>
        </w:tc>
        <w:tc>
          <w:tcPr>
            <w:tcW w:w="871" w:type="dxa"/>
          </w:tcPr>
          <w:p w14:paraId="7F266AAD" w14:textId="77777777" w:rsidR="00824B81" w:rsidRPr="00E2265C" w:rsidRDefault="00824B81" w:rsidP="00120575">
            <w:pPr>
              <w:spacing w:line="240" w:lineRule="auto"/>
              <w:jc w:val="center"/>
              <w:rPr>
                <w:sz w:val="16"/>
                <w:szCs w:val="18"/>
              </w:rPr>
            </w:pPr>
            <w:r w:rsidRPr="00E2265C">
              <w:rPr>
                <w:sz w:val="16"/>
                <w:szCs w:val="18"/>
              </w:rPr>
              <w:t>2</w:t>
            </w:r>
          </w:p>
        </w:tc>
        <w:tc>
          <w:tcPr>
            <w:tcW w:w="969" w:type="dxa"/>
          </w:tcPr>
          <w:p w14:paraId="7FD76ADA" w14:textId="77777777" w:rsidR="00824B81" w:rsidRPr="00E2265C" w:rsidRDefault="00824B81" w:rsidP="00120575">
            <w:pPr>
              <w:spacing w:line="240" w:lineRule="auto"/>
              <w:jc w:val="center"/>
              <w:rPr>
                <w:sz w:val="16"/>
                <w:szCs w:val="18"/>
              </w:rPr>
            </w:pPr>
            <w:r w:rsidRPr="00E2265C">
              <w:rPr>
                <w:sz w:val="16"/>
                <w:szCs w:val="18"/>
              </w:rPr>
              <w:t>+</w:t>
            </w:r>
          </w:p>
        </w:tc>
        <w:tc>
          <w:tcPr>
            <w:tcW w:w="837" w:type="dxa"/>
            <w:shd w:val="clear" w:color="auto" w:fill="BFBFBF" w:themeFill="background1" w:themeFillShade="BF"/>
          </w:tcPr>
          <w:p w14:paraId="3F460D26"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7D734D42"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68BFD4EC" w14:textId="77777777" w:rsidR="00824B81" w:rsidRPr="00E2265C" w:rsidRDefault="00824B81" w:rsidP="00120575">
            <w:pPr>
              <w:spacing w:line="240" w:lineRule="auto"/>
              <w:jc w:val="center"/>
              <w:rPr>
                <w:sz w:val="16"/>
                <w:szCs w:val="18"/>
              </w:rPr>
            </w:pPr>
          </w:p>
        </w:tc>
        <w:tc>
          <w:tcPr>
            <w:tcW w:w="837" w:type="dxa"/>
            <w:shd w:val="clear" w:color="auto" w:fill="BFBFBF" w:themeFill="background1" w:themeFillShade="BF"/>
          </w:tcPr>
          <w:p w14:paraId="22586204" w14:textId="77777777" w:rsidR="00824B81" w:rsidRPr="00E2265C" w:rsidRDefault="00824B81" w:rsidP="00120575">
            <w:pPr>
              <w:spacing w:line="240" w:lineRule="auto"/>
              <w:jc w:val="center"/>
              <w:rPr>
                <w:sz w:val="16"/>
                <w:szCs w:val="18"/>
              </w:rPr>
            </w:pPr>
          </w:p>
        </w:tc>
        <w:tc>
          <w:tcPr>
            <w:tcW w:w="1165" w:type="dxa"/>
          </w:tcPr>
          <w:p w14:paraId="33B4E5BB" w14:textId="77777777" w:rsidR="00824B81" w:rsidRPr="00E2265C" w:rsidRDefault="00824B81" w:rsidP="00120575">
            <w:pPr>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OFwIT8DZ","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E2265C">
              <w:rPr>
                <w:sz w:val="16"/>
                <w:szCs w:val="18"/>
              </w:rPr>
              <w:fldChar w:fldCharType="separate"/>
            </w:r>
            <w:r w:rsidRPr="00E2265C">
              <w:rPr>
                <w:sz w:val="16"/>
              </w:rPr>
              <w:t>(Nass, 1987)</w:t>
            </w:r>
            <w:r w:rsidRPr="00E2265C">
              <w:rPr>
                <w:sz w:val="16"/>
                <w:szCs w:val="18"/>
              </w:rPr>
              <w:fldChar w:fldCharType="end"/>
            </w:r>
          </w:p>
        </w:tc>
      </w:tr>
      <w:tr w:rsidR="00824B81" w:rsidRPr="00065447" w14:paraId="42B95FE5" w14:textId="77777777" w:rsidTr="00824B81">
        <w:trPr>
          <w:trHeight w:val="315"/>
        </w:trPr>
        <w:tc>
          <w:tcPr>
            <w:tcW w:w="1266" w:type="dxa"/>
          </w:tcPr>
          <w:p w14:paraId="0A86F57E" w14:textId="77777777" w:rsidR="00824B81" w:rsidRPr="00E2265C" w:rsidRDefault="00824B81" w:rsidP="00120575">
            <w:pPr>
              <w:spacing w:line="240" w:lineRule="auto"/>
              <w:jc w:val="center"/>
              <w:rPr>
                <w:sz w:val="16"/>
                <w:szCs w:val="18"/>
              </w:rPr>
            </w:pPr>
            <w:r w:rsidRPr="00E2265C">
              <w:rPr>
                <w:sz w:val="16"/>
                <w:szCs w:val="18"/>
              </w:rPr>
              <w:t>3 pop biparentales</w:t>
            </w:r>
          </w:p>
        </w:tc>
        <w:tc>
          <w:tcPr>
            <w:tcW w:w="1070" w:type="dxa"/>
          </w:tcPr>
          <w:p w14:paraId="7684AB00" w14:textId="77777777" w:rsidR="00824B81" w:rsidRPr="00E2265C" w:rsidRDefault="00824B81" w:rsidP="00120575">
            <w:pPr>
              <w:spacing w:line="240" w:lineRule="auto"/>
              <w:jc w:val="center"/>
              <w:rPr>
                <w:sz w:val="16"/>
                <w:szCs w:val="18"/>
              </w:rPr>
            </w:pPr>
            <w:r w:rsidRPr="00E2265C">
              <w:rPr>
                <w:sz w:val="16"/>
                <w:szCs w:val="18"/>
              </w:rPr>
              <w:t>Tamisage grain</w:t>
            </w:r>
          </w:p>
        </w:tc>
        <w:tc>
          <w:tcPr>
            <w:tcW w:w="871" w:type="dxa"/>
          </w:tcPr>
          <w:p w14:paraId="5AA12319" w14:textId="77777777" w:rsidR="00824B81" w:rsidRPr="00E2265C" w:rsidRDefault="00824B81" w:rsidP="00120575">
            <w:pPr>
              <w:spacing w:line="240" w:lineRule="auto"/>
              <w:jc w:val="center"/>
              <w:rPr>
                <w:sz w:val="16"/>
                <w:szCs w:val="18"/>
              </w:rPr>
            </w:pPr>
            <w:r w:rsidRPr="00E2265C">
              <w:rPr>
                <w:sz w:val="16"/>
                <w:szCs w:val="18"/>
              </w:rPr>
              <w:t>2</w:t>
            </w:r>
          </w:p>
        </w:tc>
        <w:tc>
          <w:tcPr>
            <w:tcW w:w="969" w:type="dxa"/>
          </w:tcPr>
          <w:p w14:paraId="72CC58E9" w14:textId="77777777" w:rsidR="00824B81" w:rsidRPr="00E2265C" w:rsidRDefault="00824B81" w:rsidP="00120575">
            <w:pPr>
              <w:spacing w:line="240" w:lineRule="auto"/>
              <w:jc w:val="center"/>
              <w:rPr>
                <w:sz w:val="16"/>
                <w:szCs w:val="18"/>
              </w:rPr>
            </w:pPr>
            <w:r w:rsidRPr="00E2265C">
              <w:rPr>
                <w:sz w:val="16"/>
                <w:szCs w:val="18"/>
              </w:rPr>
              <w:t>+</w:t>
            </w:r>
          </w:p>
        </w:tc>
        <w:tc>
          <w:tcPr>
            <w:tcW w:w="837" w:type="dxa"/>
            <w:shd w:val="clear" w:color="auto" w:fill="BFBFBF" w:themeFill="background1" w:themeFillShade="BF"/>
          </w:tcPr>
          <w:p w14:paraId="3D562C33"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2DEA8349"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64233FAA" w14:textId="77777777" w:rsidR="00824B81" w:rsidRPr="00E2265C" w:rsidRDefault="00824B81" w:rsidP="00120575">
            <w:pPr>
              <w:spacing w:line="240" w:lineRule="auto"/>
              <w:jc w:val="center"/>
              <w:rPr>
                <w:sz w:val="16"/>
                <w:szCs w:val="18"/>
              </w:rPr>
            </w:pPr>
          </w:p>
        </w:tc>
        <w:tc>
          <w:tcPr>
            <w:tcW w:w="837" w:type="dxa"/>
            <w:shd w:val="clear" w:color="auto" w:fill="BFBFBF" w:themeFill="background1" w:themeFillShade="BF"/>
          </w:tcPr>
          <w:p w14:paraId="374E5791" w14:textId="77777777" w:rsidR="00824B81" w:rsidRPr="00E2265C" w:rsidRDefault="00824B81" w:rsidP="00120575">
            <w:pPr>
              <w:spacing w:line="240" w:lineRule="auto"/>
              <w:jc w:val="center"/>
              <w:rPr>
                <w:sz w:val="16"/>
                <w:szCs w:val="18"/>
              </w:rPr>
            </w:pPr>
          </w:p>
        </w:tc>
        <w:tc>
          <w:tcPr>
            <w:tcW w:w="1165" w:type="dxa"/>
          </w:tcPr>
          <w:p w14:paraId="5382245A" w14:textId="77777777" w:rsidR="00824B81" w:rsidRPr="00E2265C" w:rsidRDefault="00824B81" w:rsidP="00120575">
            <w:pPr>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sOcx119m","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E2265C">
              <w:rPr>
                <w:sz w:val="16"/>
                <w:szCs w:val="18"/>
              </w:rPr>
              <w:fldChar w:fldCharType="separate"/>
            </w:r>
            <w:r w:rsidRPr="00E2265C">
              <w:rPr>
                <w:sz w:val="16"/>
              </w:rPr>
              <w:t>(Nass, 1987)</w:t>
            </w:r>
            <w:r w:rsidRPr="00E2265C">
              <w:rPr>
                <w:sz w:val="16"/>
                <w:szCs w:val="18"/>
              </w:rPr>
              <w:fldChar w:fldCharType="end"/>
            </w:r>
          </w:p>
        </w:tc>
      </w:tr>
      <w:tr w:rsidR="00824B81" w:rsidRPr="00065447" w14:paraId="5FB83E6D" w14:textId="77777777" w:rsidTr="00824B81">
        <w:trPr>
          <w:trHeight w:val="330"/>
        </w:trPr>
        <w:tc>
          <w:tcPr>
            <w:tcW w:w="1266" w:type="dxa"/>
            <w:shd w:val="clear" w:color="auto" w:fill="BFBFBF" w:themeFill="background1" w:themeFillShade="BF"/>
          </w:tcPr>
          <w:p w14:paraId="5CA0ADCE" w14:textId="77777777" w:rsidR="00824B81" w:rsidRPr="00E2265C" w:rsidRDefault="00824B81" w:rsidP="00120575">
            <w:pPr>
              <w:spacing w:line="240" w:lineRule="auto"/>
              <w:jc w:val="center"/>
              <w:rPr>
                <w:sz w:val="16"/>
                <w:szCs w:val="18"/>
              </w:rPr>
            </w:pPr>
          </w:p>
        </w:tc>
        <w:tc>
          <w:tcPr>
            <w:tcW w:w="1070" w:type="dxa"/>
          </w:tcPr>
          <w:p w14:paraId="1B389AF8" w14:textId="77777777" w:rsidR="00824B81" w:rsidRPr="00E2265C" w:rsidRDefault="00824B81" w:rsidP="00120575">
            <w:pPr>
              <w:spacing w:line="240" w:lineRule="auto"/>
              <w:jc w:val="center"/>
              <w:rPr>
                <w:sz w:val="16"/>
                <w:szCs w:val="18"/>
              </w:rPr>
            </w:pPr>
            <w:r w:rsidRPr="00E2265C">
              <w:rPr>
                <w:sz w:val="16"/>
                <w:szCs w:val="18"/>
              </w:rPr>
              <w:t>Tamisage grain</w:t>
            </w:r>
          </w:p>
        </w:tc>
        <w:tc>
          <w:tcPr>
            <w:tcW w:w="871" w:type="dxa"/>
          </w:tcPr>
          <w:p w14:paraId="659DDB7B" w14:textId="77777777" w:rsidR="00824B81" w:rsidRPr="00E2265C" w:rsidRDefault="00824B81" w:rsidP="00120575">
            <w:pPr>
              <w:spacing w:line="240" w:lineRule="auto"/>
              <w:jc w:val="center"/>
              <w:rPr>
                <w:sz w:val="16"/>
                <w:szCs w:val="18"/>
              </w:rPr>
            </w:pPr>
            <w:r w:rsidRPr="00E2265C">
              <w:rPr>
                <w:sz w:val="16"/>
                <w:szCs w:val="18"/>
              </w:rPr>
              <w:t>2</w:t>
            </w:r>
          </w:p>
        </w:tc>
        <w:tc>
          <w:tcPr>
            <w:tcW w:w="969" w:type="dxa"/>
          </w:tcPr>
          <w:p w14:paraId="73F9F125" w14:textId="77777777" w:rsidR="00824B81" w:rsidRPr="00E2265C" w:rsidRDefault="00824B81" w:rsidP="00120575">
            <w:pPr>
              <w:spacing w:line="240" w:lineRule="auto"/>
              <w:jc w:val="center"/>
              <w:rPr>
                <w:sz w:val="16"/>
                <w:szCs w:val="18"/>
              </w:rPr>
            </w:pPr>
            <w:r w:rsidRPr="00E2265C">
              <w:rPr>
                <w:sz w:val="16"/>
                <w:szCs w:val="18"/>
              </w:rPr>
              <w:t>+</w:t>
            </w:r>
          </w:p>
        </w:tc>
        <w:tc>
          <w:tcPr>
            <w:tcW w:w="837" w:type="dxa"/>
            <w:shd w:val="clear" w:color="auto" w:fill="BFBFBF" w:themeFill="background1" w:themeFillShade="BF"/>
          </w:tcPr>
          <w:p w14:paraId="162829B2"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1DD44691"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71A0460F" w14:textId="77777777" w:rsidR="00824B81" w:rsidRPr="00E2265C" w:rsidRDefault="00824B81" w:rsidP="00120575">
            <w:pPr>
              <w:spacing w:line="240" w:lineRule="auto"/>
              <w:jc w:val="center"/>
              <w:rPr>
                <w:sz w:val="16"/>
                <w:szCs w:val="18"/>
              </w:rPr>
            </w:pPr>
          </w:p>
        </w:tc>
        <w:tc>
          <w:tcPr>
            <w:tcW w:w="837" w:type="dxa"/>
            <w:shd w:val="clear" w:color="auto" w:fill="BFBFBF" w:themeFill="background1" w:themeFillShade="BF"/>
          </w:tcPr>
          <w:p w14:paraId="2CACA928" w14:textId="77777777" w:rsidR="00824B81" w:rsidRPr="00E2265C" w:rsidRDefault="00824B81" w:rsidP="00120575">
            <w:pPr>
              <w:spacing w:line="240" w:lineRule="auto"/>
              <w:jc w:val="center"/>
              <w:rPr>
                <w:sz w:val="16"/>
                <w:szCs w:val="18"/>
              </w:rPr>
            </w:pPr>
          </w:p>
        </w:tc>
        <w:tc>
          <w:tcPr>
            <w:tcW w:w="1165" w:type="dxa"/>
          </w:tcPr>
          <w:p w14:paraId="76E2392C" w14:textId="77777777" w:rsidR="00824B81" w:rsidRPr="00E2265C" w:rsidRDefault="00824B81" w:rsidP="00120575">
            <w:pPr>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juLPmLB2","properties":{"formattedCitation":"(Lang et al., 1989)","plainCitation":"(Lang et al., 1989)","noteIndex":0},"citationItems":[{"id":4193,"uris":["http://zotero.org/groups/4992050/items/233MDMPI"],"itemData":{"id":4193,"type":"article-journal","abstract":"Some agronomic and quality characteristics of F4-F5 populations of winter wheat selected for seed size were studied. In selecting for small and large seed size two selection cycles were sufficient in the case of 4 out of 5 combinations to change the average thousand kernel weight of the populations. Selection had a less marked slighter effect on the yielding ability of populations and their test weight. Efforts to change the quality of populations (farinograph value, water uptake, wet gluten content) using mechanical mass selection were not successful.","container-title":"Novenytermeles (Hungary)","ISSN":"0546-8191","language":"Hungarian","source":"agris.fao.org","title":"Machine mass selection of winter wheat hybrid populations","URL":"https://scholar.google.com/scholar_lookup?title=Machine+mass+selection+of+winter+wheat+hybrid+populations&amp;author=Lang%2C+L.&amp;publication_year=1989","author":[{"family":"Lang","given":"L."},{"family":"Balla","given":"L."},{"family":"Bedo","given":"Z."}],"accessed":{"date-parts":[["2023",3,29]]},"issued":{"date-parts":[["1989"]]}}}],"schema":"https://github.com/citation-style-language/schema/raw/master/csl-citation.json"} </w:instrText>
            </w:r>
            <w:r w:rsidRPr="00E2265C">
              <w:rPr>
                <w:sz w:val="16"/>
                <w:szCs w:val="18"/>
              </w:rPr>
              <w:fldChar w:fldCharType="separate"/>
            </w:r>
            <w:r w:rsidRPr="00E2265C">
              <w:rPr>
                <w:sz w:val="16"/>
              </w:rPr>
              <w:t>(Lang et al., 1989)</w:t>
            </w:r>
            <w:r w:rsidRPr="00E2265C">
              <w:rPr>
                <w:sz w:val="16"/>
                <w:szCs w:val="18"/>
              </w:rPr>
              <w:fldChar w:fldCharType="end"/>
            </w:r>
          </w:p>
        </w:tc>
      </w:tr>
      <w:tr w:rsidR="00824B81" w:rsidRPr="00065447" w14:paraId="6BC7792D" w14:textId="77777777" w:rsidTr="00824B81">
        <w:trPr>
          <w:trHeight w:val="330"/>
        </w:trPr>
        <w:tc>
          <w:tcPr>
            <w:tcW w:w="1266" w:type="dxa"/>
          </w:tcPr>
          <w:p w14:paraId="3A3FB5BD" w14:textId="77777777" w:rsidR="00824B81" w:rsidRPr="00E2265C" w:rsidRDefault="00824B81" w:rsidP="00120575">
            <w:pPr>
              <w:spacing w:line="240" w:lineRule="auto"/>
              <w:jc w:val="center"/>
              <w:rPr>
                <w:sz w:val="16"/>
                <w:szCs w:val="18"/>
              </w:rPr>
            </w:pPr>
            <w:r w:rsidRPr="00E2265C">
              <w:rPr>
                <w:sz w:val="16"/>
                <w:szCs w:val="18"/>
              </w:rPr>
              <w:t>6 pop composites</w:t>
            </w:r>
          </w:p>
        </w:tc>
        <w:tc>
          <w:tcPr>
            <w:tcW w:w="1070" w:type="dxa"/>
          </w:tcPr>
          <w:p w14:paraId="392BDAD8" w14:textId="77777777" w:rsidR="00824B81" w:rsidRPr="00E2265C" w:rsidRDefault="00824B81" w:rsidP="00120575">
            <w:pPr>
              <w:spacing w:line="240" w:lineRule="auto"/>
              <w:jc w:val="center"/>
              <w:rPr>
                <w:sz w:val="16"/>
                <w:szCs w:val="18"/>
              </w:rPr>
            </w:pPr>
            <w:r w:rsidRPr="00E2265C">
              <w:rPr>
                <w:sz w:val="16"/>
                <w:szCs w:val="18"/>
              </w:rPr>
              <w:t>Tamisage grain</w:t>
            </w:r>
          </w:p>
        </w:tc>
        <w:tc>
          <w:tcPr>
            <w:tcW w:w="871" w:type="dxa"/>
          </w:tcPr>
          <w:p w14:paraId="6277595F" w14:textId="77777777" w:rsidR="00824B81" w:rsidRPr="00E2265C" w:rsidRDefault="00824B81" w:rsidP="00120575">
            <w:pPr>
              <w:spacing w:line="240" w:lineRule="auto"/>
              <w:jc w:val="center"/>
              <w:rPr>
                <w:sz w:val="16"/>
                <w:szCs w:val="18"/>
              </w:rPr>
            </w:pPr>
            <w:r w:rsidRPr="00E2265C">
              <w:rPr>
                <w:sz w:val="16"/>
                <w:szCs w:val="18"/>
              </w:rPr>
              <w:t>3</w:t>
            </w:r>
          </w:p>
        </w:tc>
        <w:tc>
          <w:tcPr>
            <w:tcW w:w="969" w:type="dxa"/>
          </w:tcPr>
          <w:p w14:paraId="17AC879A" w14:textId="77777777" w:rsidR="00824B81" w:rsidRPr="00E2265C" w:rsidRDefault="00824B81" w:rsidP="00120575">
            <w:pPr>
              <w:spacing w:line="240" w:lineRule="auto"/>
              <w:jc w:val="center"/>
              <w:rPr>
                <w:sz w:val="16"/>
                <w:szCs w:val="18"/>
              </w:rPr>
            </w:pPr>
            <w:r w:rsidRPr="00E2265C">
              <w:rPr>
                <w:sz w:val="16"/>
                <w:szCs w:val="18"/>
              </w:rPr>
              <w:t>0</w:t>
            </w:r>
          </w:p>
        </w:tc>
        <w:tc>
          <w:tcPr>
            <w:tcW w:w="837" w:type="dxa"/>
            <w:shd w:val="clear" w:color="auto" w:fill="BFBFBF" w:themeFill="background1" w:themeFillShade="BF"/>
          </w:tcPr>
          <w:p w14:paraId="774E3951"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0EF9C0CE"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5698D6EC" w14:textId="77777777" w:rsidR="00824B81" w:rsidRPr="00E2265C" w:rsidRDefault="00824B81" w:rsidP="00120575">
            <w:pPr>
              <w:spacing w:line="240" w:lineRule="auto"/>
              <w:jc w:val="center"/>
              <w:rPr>
                <w:sz w:val="16"/>
                <w:szCs w:val="18"/>
              </w:rPr>
            </w:pPr>
          </w:p>
        </w:tc>
        <w:tc>
          <w:tcPr>
            <w:tcW w:w="837" w:type="dxa"/>
            <w:shd w:val="clear" w:color="auto" w:fill="BFBFBF" w:themeFill="background1" w:themeFillShade="BF"/>
          </w:tcPr>
          <w:p w14:paraId="407A0828" w14:textId="77777777" w:rsidR="00824B81" w:rsidRPr="00E2265C" w:rsidRDefault="00824B81" w:rsidP="00120575">
            <w:pPr>
              <w:spacing w:line="240" w:lineRule="auto"/>
              <w:jc w:val="center"/>
              <w:rPr>
                <w:sz w:val="16"/>
                <w:szCs w:val="18"/>
              </w:rPr>
            </w:pPr>
          </w:p>
        </w:tc>
        <w:tc>
          <w:tcPr>
            <w:tcW w:w="1165" w:type="dxa"/>
          </w:tcPr>
          <w:p w14:paraId="2497BA01" w14:textId="77777777" w:rsidR="00824B81" w:rsidRPr="00E2265C" w:rsidRDefault="00824B81" w:rsidP="00120575">
            <w:pPr>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wzWsXEOL","properties":{"formattedCitation":"(Blum et al., 1991)","plainCitation":"(Blum et al., 1991)","noteIndex":0},"citationItems":[{"id":791,"uris":["http://zotero.org/groups/4992050/items/8NUXWME7"],"itemData":{"id":791,"type":"article-journal","abstract":"Post-anthesis chemical desiccation of wheat (Triticum aestivum L.) plants in the field eliminates transtent photosynthesis by killing all green tissues, thus revealing the plant's capacity for grain filling from stored stem reserves, as the case is for post-anthesis stress such as drought or leaf diseases. This study was conducted to investigate whether mass selection for large kernels under chemical desiccation would lead to the improve ment of grain filling in the absence of transient photosynthesis.","container-title":"Euphytica","DOI":"10.1007/BF00145637","ISSN":"1573-5060","issue":"1","journalAbbreviation":"Euphytica","language":"en","page":"111-116","source":"Springer Link","title":"Mass selection of wheat for grain filling without transient photosynthesis","volume":"54","author":[{"family":"Blum","given":"A."},{"family":"Shpiler","given":"L."},{"family":"Golan","given":"G."},{"family":"Mayer","given":"J."},{"family":"Sinmena","given":"B."}],"issued":{"date-parts":[["1991",4,1]]}}}],"schema":"https://github.com/citation-style-language/schema/raw/master/csl-citation.json"} </w:instrText>
            </w:r>
            <w:r w:rsidRPr="00E2265C">
              <w:rPr>
                <w:sz w:val="16"/>
                <w:szCs w:val="18"/>
              </w:rPr>
              <w:fldChar w:fldCharType="separate"/>
            </w:r>
            <w:r w:rsidRPr="00E2265C">
              <w:rPr>
                <w:sz w:val="16"/>
              </w:rPr>
              <w:t>(Blum et al., 1991)</w:t>
            </w:r>
            <w:r w:rsidRPr="00E2265C">
              <w:rPr>
                <w:sz w:val="16"/>
                <w:szCs w:val="18"/>
              </w:rPr>
              <w:fldChar w:fldCharType="end"/>
            </w:r>
          </w:p>
        </w:tc>
      </w:tr>
      <w:tr w:rsidR="00824B81" w:rsidRPr="00065447" w14:paraId="4F388274" w14:textId="77777777" w:rsidTr="00824B81">
        <w:trPr>
          <w:trHeight w:val="500"/>
        </w:trPr>
        <w:tc>
          <w:tcPr>
            <w:tcW w:w="1266" w:type="dxa"/>
          </w:tcPr>
          <w:p w14:paraId="5E8091C1" w14:textId="77777777" w:rsidR="00824B81" w:rsidRPr="00E2265C" w:rsidRDefault="00824B81" w:rsidP="00120575">
            <w:pPr>
              <w:spacing w:line="240" w:lineRule="auto"/>
              <w:jc w:val="center"/>
              <w:rPr>
                <w:sz w:val="16"/>
                <w:szCs w:val="18"/>
              </w:rPr>
            </w:pPr>
            <w:r w:rsidRPr="00E2265C">
              <w:rPr>
                <w:sz w:val="16"/>
                <w:szCs w:val="18"/>
              </w:rPr>
              <w:t>1 pop à 10 parents</w:t>
            </w:r>
          </w:p>
        </w:tc>
        <w:tc>
          <w:tcPr>
            <w:tcW w:w="1070" w:type="dxa"/>
          </w:tcPr>
          <w:p w14:paraId="05649439" w14:textId="77777777" w:rsidR="00824B81" w:rsidRPr="00E2265C" w:rsidRDefault="00824B81" w:rsidP="00120575">
            <w:pPr>
              <w:spacing w:line="240" w:lineRule="auto"/>
              <w:jc w:val="center"/>
              <w:rPr>
                <w:sz w:val="16"/>
                <w:szCs w:val="18"/>
              </w:rPr>
            </w:pPr>
            <w:r w:rsidRPr="00E2265C">
              <w:rPr>
                <w:sz w:val="16"/>
                <w:szCs w:val="18"/>
              </w:rPr>
              <w:t>Récurrente sur poids du grain</w:t>
            </w:r>
          </w:p>
        </w:tc>
        <w:tc>
          <w:tcPr>
            <w:tcW w:w="871" w:type="dxa"/>
          </w:tcPr>
          <w:p w14:paraId="7E9712E3" w14:textId="77777777" w:rsidR="00824B81" w:rsidRPr="00E2265C" w:rsidRDefault="00824B81" w:rsidP="00120575">
            <w:pPr>
              <w:spacing w:line="240" w:lineRule="auto"/>
              <w:jc w:val="center"/>
              <w:rPr>
                <w:sz w:val="16"/>
                <w:szCs w:val="18"/>
              </w:rPr>
            </w:pPr>
            <w:r w:rsidRPr="00E2265C">
              <w:rPr>
                <w:sz w:val="16"/>
                <w:szCs w:val="18"/>
              </w:rPr>
              <w:t>8</w:t>
            </w:r>
          </w:p>
        </w:tc>
        <w:tc>
          <w:tcPr>
            <w:tcW w:w="969" w:type="dxa"/>
          </w:tcPr>
          <w:p w14:paraId="04BC99E9" w14:textId="19A73E5B" w:rsidR="00824B81" w:rsidRPr="00E2265C" w:rsidRDefault="00824B81" w:rsidP="00120575">
            <w:pPr>
              <w:spacing w:line="240" w:lineRule="auto"/>
              <w:jc w:val="center"/>
              <w:rPr>
                <w:sz w:val="16"/>
                <w:szCs w:val="18"/>
              </w:rPr>
            </w:pPr>
            <w:r w:rsidRPr="00E2265C">
              <w:rPr>
                <w:sz w:val="16"/>
                <w:szCs w:val="18"/>
              </w:rPr>
              <w:t>+4.5 % /cycle</w:t>
            </w:r>
          </w:p>
        </w:tc>
        <w:tc>
          <w:tcPr>
            <w:tcW w:w="837" w:type="dxa"/>
            <w:shd w:val="clear" w:color="auto" w:fill="BFBFBF" w:themeFill="background1" w:themeFillShade="BF"/>
          </w:tcPr>
          <w:p w14:paraId="290EBB9B" w14:textId="77777777" w:rsidR="00824B81" w:rsidRPr="00E2265C" w:rsidRDefault="00824B81" w:rsidP="00120575">
            <w:pPr>
              <w:spacing w:line="240" w:lineRule="auto"/>
              <w:jc w:val="center"/>
              <w:rPr>
                <w:sz w:val="16"/>
                <w:szCs w:val="18"/>
              </w:rPr>
            </w:pPr>
          </w:p>
        </w:tc>
        <w:tc>
          <w:tcPr>
            <w:tcW w:w="1002" w:type="dxa"/>
          </w:tcPr>
          <w:p w14:paraId="3540053F" w14:textId="77777777" w:rsidR="00824B81" w:rsidRPr="00E2265C" w:rsidRDefault="00824B81" w:rsidP="00120575">
            <w:pPr>
              <w:spacing w:line="240" w:lineRule="auto"/>
              <w:jc w:val="center"/>
              <w:rPr>
                <w:sz w:val="16"/>
                <w:szCs w:val="18"/>
              </w:rPr>
            </w:pPr>
            <w:r w:rsidRPr="00E2265C">
              <w:rPr>
                <w:sz w:val="16"/>
                <w:szCs w:val="18"/>
              </w:rPr>
              <w:t>+0.5 jour/cycle</w:t>
            </w:r>
          </w:p>
        </w:tc>
        <w:tc>
          <w:tcPr>
            <w:tcW w:w="1002" w:type="dxa"/>
          </w:tcPr>
          <w:p w14:paraId="0E77A8A7" w14:textId="77777777" w:rsidR="00824B81" w:rsidRPr="00E2265C" w:rsidRDefault="00824B81" w:rsidP="00120575">
            <w:pPr>
              <w:spacing w:line="240" w:lineRule="auto"/>
              <w:jc w:val="center"/>
              <w:rPr>
                <w:sz w:val="16"/>
                <w:szCs w:val="18"/>
              </w:rPr>
            </w:pPr>
            <w:r w:rsidRPr="00E2265C">
              <w:rPr>
                <w:sz w:val="16"/>
                <w:szCs w:val="18"/>
              </w:rPr>
              <w:t>-0.5/cycle</w:t>
            </w:r>
          </w:p>
        </w:tc>
        <w:tc>
          <w:tcPr>
            <w:tcW w:w="837" w:type="dxa"/>
          </w:tcPr>
          <w:p w14:paraId="1F8DC119" w14:textId="77777777" w:rsidR="00824B81" w:rsidRPr="00E2265C" w:rsidRDefault="00824B81" w:rsidP="00120575">
            <w:pPr>
              <w:spacing w:line="240" w:lineRule="auto"/>
              <w:jc w:val="center"/>
              <w:rPr>
                <w:sz w:val="16"/>
                <w:szCs w:val="18"/>
              </w:rPr>
            </w:pPr>
            <w:r w:rsidRPr="00E2265C">
              <w:rPr>
                <w:sz w:val="16"/>
                <w:szCs w:val="18"/>
              </w:rPr>
              <w:t>0</w:t>
            </w:r>
          </w:p>
        </w:tc>
        <w:tc>
          <w:tcPr>
            <w:tcW w:w="1165" w:type="dxa"/>
          </w:tcPr>
          <w:p w14:paraId="1C3598ED" w14:textId="77777777" w:rsidR="00824B81" w:rsidRPr="00E2265C" w:rsidRDefault="00824B81" w:rsidP="00120575">
            <w:pPr>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by3gvw29","properties":{"formattedCitation":"(Wiersma et al., 2001)","plainCitation":"(Wiersma et al., 2001)","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Pr="00E2265C">
              <w:rPr>
                <w:rFonts w:ascii="Cambria Math" w:hAnsi="Cambria Math" w:cs="Cambria Math"/>
                <w:sz w:val="16"/>
                <w:szCs w:val="18"/>
              </w:rPr>
              <w:instrText>∼</w:instrText>
            </w:r>
            <w:r w:rsidRPr="00E2265C">
              <w:rPr>
                <w:sz w:val="16"/>
                <w:szCs w:val="18"/>
              </w:rPr>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E2265C">
              <w:rPr>
                <w:sz w:val="16"/>
                <w:szCs w:val="18"/>
              </w:rPr>
              <w:fldChar w:fldCharType="separate"/>
            </w:r>
            <w:r w:rsidRPr="00E2265C">
              <w:rPr>
                <w:sz w:val="16"/>
              </w:rPr>
              <w:t>(Wiersma et al., 2001)</w:t>
            </w:r>
            <w:r w:rsidRPr="00E2265C">
              <w:rPr>
                <w:sz w:val="16"/>
                <w:szCs w:val="18"/>
              </w:rPr>
              <w:fldChar w:fldCharType="end"/>
            </w:r>
          </w:p>
        </w:tc>
      </w:tr>
      <w:tr w:rsidR="00824B81" w:rsidRPr="00065447" w14:paraId="084175C8" w14:textId="77777777" w:rsidTr="00824B81">
        <w:trPr>
          <w:trHeight w:val="487"/>
        </w:trPr>
        <w:tc>
          <w:tcPr>
            <w:tcW w:w="1266" w:type="dxa"/>
          </w:tcPr>
          <w:p w14:paraId="45F18B7C" w14:textId="77777777" w:rsidR="00824B81" w:rsidRPr="00E2265C" w:rsidRDefault="00824B81" w:rsidP="00120575">
            <w:pPr>
              <w:spacing w:line="240" w:lineRule="auto"/>
              <w:jc w:val="center"/>
              <w:rPr>
                <w:sz w:val="16"/>
                <w:szCs w:val="18"/>
              </w:rPr>
            </w:pPr>
            <w:r w:rsidRPr="00E2265C">
              <w:rPr>
                <w:sz w:val="16"/>
                <w:szCs w:val="18"/>
              </w:rPr>
              <w:t>1 pop à 10 parents</w:t>
            </w:r>
          </w:p>
        </w:tc>
        <w:tc>
          <w:tcPr>
            <w:tcW w:w="1070" w:type="dxa"/>
            <w:shd w:val="clear" w:color="auto" w:fill="auto"/>
          </w:tcPr>
          <w:p w14:paraId="5E80EABD" w14:textId="77777777" w:rsidR="00824B81" w:rsidRPr="00E2265C" w:rsidRDefault="00824B81" w:rsidP="00120575">
            <w:pPr>
              <w:spacing w:line="240" w:lineRule="auto"/>
              <w:jc w:val="center"/>
              <w:rPr>
                <w:sz w:val="16"/>
                <w:szCs w:val="18"/>
              </w:rPr>
            </w:pPr>
            <w:r w:rsidRPr="00E2265C">
              <w:rPr>
                <w:sz w:val="16"/>
                <w:szCs w:val="18"/>
              </w:rPr>
              <w:t>Récurrente sur poids du grain</w:t>
            </w:r>
          </w:p>
        </w:tc>
        <w:tc>
          <w:tcPr>
            <w:tcW w:w="871" w:type="dxa"/>
          </w:tcPr>
          <w:p w14:paraId="12BA3492" w14:textId="77777777" w:rsidR="00824B81" w:rsidRPr="00E2265C" w:rsidRDefault="00824B81" w:rsidP="00120575">
            <w:pPr>
              <w:spacing w:line="240" w:lineRule="auto"/>
              <w:jc w:val="center"/>
              <w:rPr>
                <w:sz w:val="16"/>
                <w:szCs w:val="18"/>
              </w:rPr>
            </w:pPr>
            <w:r w:rsidRPr="00E2265C">
              <w:rPr>
                <w:sz w:val="16"/>
                <w:szCs w:val="18"/>
              </w:rPr>
              <w:t>4</w:t>
            </w:r>
          </w:p>
        </w:tc>
        <w:tc>
          <w:tcPr>
            <w:tcW w:w="969" w:type="dxa"/>
          </w:tcPr>
          <w:p w14:paraId="0C7F8BB3" w14:textId="77777777" w:rsidR="00824B81" w:rsidRPr="00E2265C" w:rsidRDefault="00824B81" w:rsidP="00120575">
            <w:pPr>
              <w:spacing w:line="240" w:lineRule="auto"/>
              <w:jc w:val="center"/>
              <w:rPr>
                <w:sz w:val="16"/>
                <w:szCs w:val="18"/>
              </w:rPr>
            </w:pPr>
            <w:r w:rsidRPr="00E2265C">
              <w:rPr>
                <w:sz w:val="16"/>
                <w:szCs w:val="18"/>
              </w:rPr>
              <w:t>+7% / cycle</w:t>
            </w:r>
          </w:p>
        </w:tc>
        <w:tc>
          <w:tcPr>
            <w:tcW w:w="837" w:type="dxa"/>
          </w:tcPr>
          <w:p w14:paraId="06C98487" w14:textId="77777777" w:rsidR="00824B81" w:rsidRPr="00E2265C" w:rsidRDefault="00824B81" w:rsidP="00120575">
            <w:pPr>
              <w:spacing w:line="240" w:lineRule="auto"/>
              <w:jc w:val="center"/>
              <w:rPr>
                <w:sz w:val="16"/>
                <w:szCs w:val="18"/>
              </w:rPr>
            </w:pPr>
            <w:r w:rsidRPr="00E2265C">
              <w:rPr>
                <w:sz w:val="16"/>
                <w:szCs w:val="18"/>
              </w:rPr>
              <w:t>+1% / cycle</w:t>
            </w:r>
          </w:p>
        </w:tc>
        <w:tc>
          <w:tcPr>
            <w:tcW w:w="1002" w:type="dxa"/>
          </w:tcPr>
          <w:p w14:paraId="7BEDEA15" w14:textId="77777777" w:rsidR="00824B81" w:rsidRPr="00E2265C" w:rsidRDefault="00824B81" w:rsidP="00120575">
            <w:pPr>
              <w:spacing w:line="240" w:lineRule="auto"/>
              <w:jc w:val="center"/>
              <w:rPr>
                <w:sz w:val="16"/>
                <w:szCs w:val="18"/>
              </w:rPr>
            </w:pPr>
            <w:r w:rsidRPr="00E2265C">
              <w:rPr>
                <w:sz w:val="16"/>
                <w:szCs w:val="18"/>
              </w:rPr>
              <w:t>+2% /cycle</w:t>
            </w:r>
          </w:p>
        </w:tc>
        <w:tc>
          <w:tcPr>
            <w:tcW w:w="1002" w:type="dxa"/>
          </w:tcPr>
          <w:p w14:paraId="5FDA5F54" w14:textId="77777777" w:rsidR="00824B81" w:rsidRPr="00E2265C" w:rsidRDefault="00824B81" w:rsidP="00120575">
            <w:pPr>
              <w:spacing w:line="240" w:lineRule="auto"/>
              <w:jc w:val="center"/>
              <w:rPr>
                <w:sz w:val="16"/>
                <w:szCs w:val="18"/>
              </w:rPr>
            </w:pPr>
            <w:r w:rsidRPr="00E2265C">
              <w:rPr>
                <w:sz w:val="16"/>
                <w:szCs w:val="18"/>
              </w:rPr>
              <w:t>0</w:t>
            </w:r>
          </w:p>
        </w:tc>
        <w:tc>
          <w:tcPr>
            <w:tcW w:w="837" w:type="dxa"/>
          </w:tcPr>
          <w:p w14:paraId="5788149F" w14:textId="77777777" w:rsidR="00824B81" w:rsidRPr="00E2265C" w:rsidRDefault="00824B81" w:rsidP="00120575">
            <w:pPr>
              <w:spacing w:line="240" w:lineRule="auto"/>
              <w:jc w:val="center"/>
              <w:rPr>
                <w:sz w:val="16"/>
                <w:szCs w:val="18"/>
              </w:rPr>
            </w:pPr>
            <w:r w:rsidRPr="00E2265C">
              <w:rPr>
                <w:sz w:val="16"/>
                <w:szCs w:val="18"/>
              </w:rPr>
              <w:t>0</w:t>
            </w:r>
          </w:p>
        </w:tc>
        <w:tc>
          <w:tcPr>
            <w:tcW w:w="1165" w:type="dxa"/>
          </w:tcPr>
          <w:p w14:paraId="1A8C0250" w14:textId="77777777" w:rsidR="00824B81" w:rsidRPr="00E2265C" w:rsidRDefault="00824B81" w:rsidP="00120575">
            <w:pPr>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ANE5fHrF","properties":{"formattedCitation":"(Busch and Kofoid, 1982)","plainCitation":"(Busch and Kofoid, 1982)","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Pr="00E2265C">
              <w:rPr>
                <w:sz w:val="16"/>
                <w:szCs w:val="18"/>
              </w:rPr>
              <w:fldChar w:fldCharType="separate"/>
            </w:r>
            <w:r w:rsidRPr="00E2265C">
              <w:rPr>
                <w:sz w:val="16"/>
              </w:rPr>
              <w:t>(Busch and Kofoid, 1982)</w:t>
            </w:r>
            <w:r w:rsidRPr="00E2265C">
              <w:rPr>
                <w:sz w:val="16"/>
                <w:szCs w:val="18"/>
              </w:rPr>
              <w:fldChar w:fldCharType="end"/>
            </w:r>
          </w:p>
        </w:tc>
      </w:tr>
      <w:tr w:rsidR="00824B81" w:rsidRPr="00065447" w14:paraId="3659A891" w14:textId="77777777" w:rsidTr="00824B81">
        <w:trPr>
          <w:trHeight w:val="330"/>
        </w:trPr>
        <w:tc>
          <w:tcPr>
            <w:tcW w:w="1266" w:type="dxa"/>
          </w:tcPr>
          <w:p w14:paraId="52502E68" w14:textId="77777777" w:rsidR="00824B81" w:rsidRPr="00E2265C" w:rsidRDefault="00824B81" w:rsidP="00120575">
            <w:pPr>
              <w:spacing w:line="240" w:lineRule="auto"/>
              <w:jc w:val="center"/>
              <w:rPr>
                <w:sz w:val="16"/>
                <w:szCs w:val="18"/>
              </w:rPr>
            </w:pPr>
            <w:r w:rsidRPr="00E2265C">
              <w:rPr>
                <w:sz w:val="16"/>
                <w:szCs w:val="18"/>
              </w:rPr>
              <w:t xml:space="preserve">1 pop à 10 parents </w:t>
            </w:r>
          </w:p>
        </w:tc>
        <w:tc>
          <w:tcPr>
            <w:tcW w:w="1070" w:type="dxa"/>
          </w:tcPr>
          <w:p w14:paraId="691120D3" w14:textId="77777777" w:rsidR="00824B81" w:rsidRPr="00E2265C" w:rsidRDefault="00824B81" w:rsidP="00120575">
            <w:pPr>
              <w:spacing w:line="240" w:lineRule="auto"/>
              <w:jc w:val="center"/>
              <w:rPr>
                <w:sz w:val="16"/>
                <w:szCs w:val="18"/>
              </w:rPr>
            </w:pPr>
            <w:r w:rsidRPr="00E2265C">
              <w:rPr>
                <w:sz w:val="16"/>
                <w:szCs w:val="18"/>
              </w:rPr>
              <w:t>Tamisage grain</w:t>
            </w:r>
          </w:p>
        </w:tc>
        <w:tc>
          <w:tcPr>
            <w:tcW w:w="871" w:type="dxa"/>
          </w:tcPr>
          <w:p w14:paraId="51251EB6" w14:textId="77777777" w:rsidR="00824B81" w:rsidRPr="00E2265C" w:rsidRDefault="00824B81" w:rsidP="00120575">
            <w:pPr>
              <w:spacing w:line="240" w:lineRule="auto"/>
              <w:jc w:val="center"/>
              <w:rPr>
                <w:sz w:val="16"/>
                <w:szCs w:val="18"/>
              </w:rPr>
            </w:pPr>
            <w:r w:rsidRPr="00E2265C">
              <w:rPr>
                <w:sz w:val="16"/>
                <w:szCs w:val="18"/>
              </w:rPr>
              <w:t>3</w:t>
            </w:r>
          </w:p>
        </w:tc>
        <w:tc>
          <w:tcPr>
            <w:tcW w:w="969" w:type="dxa"/>
          </w:tcPr>
          <w:p w14:paraId="181800B7" w14:textId="77777777" w:rsidR="00824B81" w:rsidRPr="00E2265C" w:rsidRDefault="00824B81" w:rsidP="00120575">
            <w:pPr>
              <w:spacing w:line="240" w:lineRule="auto"/>
              <w:jc w:val="center"/>
              <w:rPr>
                <w:sz w:val="16"/>
                <w:szCs w:val="18"/>
              </w:rPr>
            </w:pPr>
            <w:r w:rsidRPr="00E2265C">
              <w:rPr>
                <w:sz w:val="16"/>
                <w:szCs w:val="18"/>
              </w:rPr>
              <w:t>+</w:t>
            </w:r>
          </w:p>
        </w:tc>
        <w:tc>
          <w:tcPr>
            <w:tcW w:w="837" w:type="dxa"/>
            <w:shd w:val="clear" w:color="auto" w:fill="BFBFBF" w:themeFill="background1" w:themeFillShade="BF"/>
          </w:tcPr>
          <w:p w14:paraId="10A126E5" w14:textId="77777777" w:rsidR="00824B81" w:rsidRPr="00E2265C" w:rsidRDefault="00824B81" w:rsidP="00120575">
            <w:pPr>
              <w:spacing w:line="240" w:lineRule="auto"/>
              <w:jc w:val="center"/>
              <w:rPr>
                <w:sz w:val="16"/>
                <w:szCs w:val="18"/>
              </w:rPr>
            </w:pPr>
          </w:p>
        </w:tc>
        <w:tc>
          <w:tcPr>
            <w:tcW w:w="1002" w:type="dxa"/>
            <w:shd w:val="clear" w:color="auto" w:fill="BFBFBF" w:themeFill="background1" w:themeFillShade="BF"/>
          </w:tcPr>
          <w:p w14:paraId="115DD345" w14:textId="77777777" w:rsidR="00824B81" w:rsidRPr="00E2265C" w:rsidRDefault="00824B81" w:rsidP="00120575">
            <w:pPr>
              <w:spacing w:line="240" w:lineRule="auto"/>
              <w:jc w:val="center"/>
              <w:rPr>
                <w:sz w:val="16"/>
                <w:szCs w:val="18"/>
              </w:rPr>
            </w:pPr>
          </w:p>
        </w:tc>
        <w:tc>
          <w:tcPr>
            <w:tcW w:w="1002" w:type="dxa"/>
          </w:tcPr>
          <w:p w14:paraId="33CF8343" w14:textId="77777777" w:rsidR="00824B81" w:rsidRPr="00E2265C" w:rsidRDefault="00824B81" w:rsidP="00120575">
            <w:pPr>
              <w:spacing w:line="240" w:lineRule="auto"/>
              <w:jc w:val="center"/>
              <w:rPr>
                <w:sz w:val="16"/>
                <w:szCs w:val="18"/>
              </w:rPr>
            </w:pPr>
            <w:r w:rsidRPr="00E2265C">
              <w:rPr>
                <w:sz w:val="16"/>
                <w:szCs w:val="18"/>
              </w:rPr>
              <w:t>0</w:t>
            </w:r>
          </w:p>
        </w:tc>
        <w:tc>
          <w:tcPr>
            <w:tcW w:w="837" w:type="dxa"/>
          </w:tcPr>
          <w:p w14:paraId="3AEB7290" w14:textId="77777777" w:rsidR="00824B81" w:rsidRPr="00E2265C" w:rsidRDefault="00824B81" w:rsidP="00120575">
            <w:pPr>
              <w:spacing w:line="240" w:lineRule="auto"/>
              <w:jc w:val="center"/>
              <w:rPr>
                <w:sz w:val="16"/>
                <w:szCs w:val="18"/>
              </w:rPr>
            </w:pPr>
            <w:r w:rsidRPr="00E2265C">
              <w:rPr>
                <w:sz w:val="16"/>
                <w:szCs w:val="18"/>
              </w:rPr>
              <w:t>+</w:t>
            </w:r>
          </w:p>
        </w:tc>
        <w:tc>
          <w:tcPr>
            <w:tcW w:w="1165" w:type="dxa"/>
          </w:tcPr>
          <w:p w14:paraId="7596D441" w14:textId="77777777" w:rsidR="00824B81" w:rsidRPr="00E2265C" w:rsidRDefault="00824B81" w:rsidP="00120575">
            <w:pPr>
              <w:keepNext/>
              <w:spacing w:line="240" w:lineRule="auto"/>
              <w:jc w:val="center"/>
              <w:rPr>
                <w:sz w:val="16"/>
                <w:szCs w:val="18"/>
              </w:rPr>
            </w:pPr>
            <w:r w:rsidRPr="00E2265C">
              <w:rPr>
                <w:sz w:val="16"/>
                <w:szCs w:val="18"/>
              </w:rPr>
              <w:fldChar w:fldCharType="begin"/>
            </w:r>
            <w:r w:rsidRPr="00E2265C">
              <w:rPr>
                <w:sz w:val="16"/>
                <w:szCs w:val="18"/>
              </w:rPr>
              <w:instrText xml:space="preserve"> ADDIN ZOTERO_ITEM CSL_CITATION {"citationID":"fv07yZvF","properties":{"formattedCitation":"(Sharma et al., 1995)","plainCitation":"(Sharma et al., 1995)","noteIndex":0},"citationItems":[{"id":773,"uris":["http://zotero.org/groups/4992050/items/JKZHEKZ7"],"itemData":{"id":773,"type":"article-journal","abstract":"Mechanical mass selection for grain size, followed by two cycles of intermating among the high grain-weight populations, was done to achieve improvement in grain yield. Forty progenies each from five mass selected, eight populations of the first and four of the second intermating cycles were evaluated for plant height, number of grains/spike, l000-grain weight, and grain yield. Mechanical mass selection and each cycle of intermating were effective to increase l000-grain weight, indicating the accumulation of favourable alleles in the segregates. There was slight improvement in number of grains/spike also in the progenies of the first intermated populations which pushed up grain yield. However, the second cycle of intermating was not effective in increasing grain yield due to reduction in number of grains/spike. Correlation studies also revealed the usefulness of one cycle of intermating for improving grain yield. Therefore, it is proposed to practice only one cycle of intermating to achieve optimum expression of yield components.","container-title":"INDIAN JOURNAL OF GENETICS AND PLANT BREEDING","ISSN":"0975-6906","issue":"04","language":"en","license":"Copyright (c) 1995 Indian Journal of Genetics and Plant Breeding","note":"number: 04","page":"365-373","source":"www.isgpb.org","title":"SELECTION RESPONSES FOR GRAIN WEIGHT IN SOME MASS SELECTED AND INTERMATED POPULATIONS OF WHEAT (TRITICUM AESTIVUM L.)","volume":"55","author":[{"family":"Sharma","given":"S. K."},{"family":"Singh","given":"K. P."},{"family":"Singh","given":"Iqbal"}],"issued":{"date-parts":[["1995",11,25]]}}}],"schema":"https://github.com/citation-style-language/schema/raw/master/csl-citation.json"} </w:instrText>
            </w:r>
            <w:r w:rsidRPr="00E2265C">
              <w:rPr>
                <w:sz w:val="16"/>
                <w:szCs w:val="18"/>
              </w:rPr>
              <w:fldChar w:fldCharType="separate"/>
            </w:r>
            <w:r w:rsidRPr="00E2265C">
              <w:rPr>
                <w:sz w:val="16"/>
              </w:rPr>
              <w:t>(Sharma et al., 1995)</w:t>
            </w:r>
            <w:r w:rsidRPr="00E2265C">
              <w:rPr>
                <w:sz w:val="16"/>
                <w:szCs w:val="18"/>
              </w:rPr>
              <w:fldChar w:fldCharType="end"/>
            </w:r>
          </w:p>
        </w:tc>
      </w:tr>
    </w:tbl>
    <w:p w14:paraId="28A48C55" w14:textId="725967AB" w:rsidR="003B252E" w:rsidRDefault="003B252E" w:rsidP="003B252E">
      <w:pPr>
        <w:spacing w:line="240" w:lineRule="auto"/>
        <w:rPr>
          <w:b/>
          <w:i/>
        </w:rPr>
      </w:pPr>
      <w:r w:rsidRPr="005F6229">
        <w:rPr>
          <w:b/>
          <w:i/>
        </w:rPr>
        <w:t xml:space="preserve">Tableau </w:t>
      </w:r>
      <w:r w:rsidRPr="005F6229">
        <w:rPr>
          <w:b/>
          <w:i/>
        </w:rPr>
        <w:fldChar w:fldCharType="begin"/>
      </w:r>
      <w:r w:rsidRPr="005F6229">
        <w:rPr>
          <w:b/>
          <w:i/>
        </w:rPr>
        <w:instrText xml:space="preserve"> SEQ Tableau \* ARABIC </w:instrText>
      </w:r>
      <w:r w:rsidRPr="005F6229">
        <w:rPr>
          <w:b/>
          <w:i/>
        </w:rPr>
        <w:fldChar w:fldCharType="separate"/>
      </w:r>
      <w:r w:rsidR="003571A1">
        <w:rPr>
          <w:b/>
          <w:i/>
          <w:noProof/>
        </w:rPr>
        <w:t>3</w:t>
      </w:r>
      <w:r w:rsidRPr="005F6229">
        <w:rPr>
          <w:b/>
          <w:i/>
        </w:rPr>
        <w:fldChar w:fldCharType="end"/>
      </w:r>
      <w:r w:rsidRPr="005F6229">
        <w:rPr>
          <w:b/>
          <w:i/>
        </w:rPr>
        <w:t xml:space="preserve"> : Résultats d'études sur </w:t>
      </w:r>
      <w:r>
        <w:rPr>
          <w:b/>
          <w:i/>
        </w:rPr>
        <w:t>la sélection massale pour la taille du grain</w:t>
      </w:r>
      <w:r w:rsidRPr="005F6229">
        <w:rPr>
          <w:b/>
          <w:i/>
        </w:rPr>
        <w:t xml:space="preserve"> dans des populations de blé</w:t>
      </w:r>
      <w:r>
        <w:rPr>
          <w:b/>
          <w:i/>
        </w:rPr>
        <w:t>.</w:t>
      </w:r>
      <w:r w:rsidRPr="005F6229">
        <w:rPr>
          <w:b/>
          <w:i/>
        </w:rPr>
        <w:t xml:space="preserve"> </w:t>
      </w:r>
    </w:p>
    <w:p w14:paraId="4BA8618F" w14:textId="4173CC4D" w:rsidR="003B252E" w:rsidRPr="00A8232D" w:rsidRDefault="00525DDF" w:rsidP="003B252E">
      <w:pPr>
        <w:spacing w:line="240" w:lineRule="auto"/>
        <w:rPr>
          <w:b/>
          <w:i/>
        </w:rPr>
      </w:pPr>
      <w:r>
        <w:rPr>
          <w:i/>
        </w:rPr>
        <w:t xml:space="preserve">Population = type de population sur laquelle la sélection a été menée, Nb cycles = nombres de cycles </w:t>
      </w:r>
      <w:r>
        <w:rPr>
          <w:i/>
        </w:rPr>
        <w:lastRenderedPageBreak/>
        <w:t xml:space="preserve">de sélection effectués, </w:t>
      </w:r>
      <w:proofErr w:type="spellStart"/>
      <w:r w:rsidR="003B252E" w:rsidRPr="005F6229">
        <w:rPr>
          <w:i/>
        </w:rPr>
        <w:t>Rdt</w:t>
      </w:r>
      <w:proofErr w:type="spellEnd"/>
      <w:r w:rsidR="003B252E" w:rsidRPr="005F6229">
        <w:rPr>
          <w:i/>
        </w:rPr>
        <w:t xml:space="preserve"> = rendement, </w:t>
      </w:r>
      <w:proofErr w:type="spellStart"/>
      <w:r w:rsidR="003B252E" w:rsidRPr="005F6229">
        <w:rPr>
          <w:i/>
        </w:rPr>
        <w:t>Prot</w:t>
      </w:r>
      <w:proofErr w:type="spellEnd"/>
      <w:r w:rsidR="003B252E" w:rsidRPr="005F6229">
        <w:rPr>
          <w:i/>
        </w:rPr>
        <w:t xml:space="preserve"> = taux de protéines</w:t>
      </w:r>
      <w:r w:rsidR="003B252E">
        <w:rPr>
          <w:i/>
        </w:rPr>
        <w:t xml:space="preserve"> des grains</w:t>
      </w:r>
      <w:r w:rsidR="00EF148F">
        <w:rPr>
          <w:i/>
        </w:rPr>
        <w:t>, PMG = poids de mille grains</w:t>
      </w:r>
      <w:r w:rsidR="00BB1289">
        <w:rPr>
          <w:i/>
        </w:rPr>
        <w:t xml:space="preserve">, </w:t>
      </w:r>
      <w:proofErr w:type="spellStart"/>
      <w:r w:rsidR="00BB1289">
        <w:rPr>
          <w:i/>
        </w:rPr>
        <w:t>preco</w:t>
      </w:r>
      <w:proofErr w:type="spellEnd"/>
      <w:r w:rsidR="00BB1289">
        <w:rPr>
          <w:i/>
        </w:rPr>
        <w:t xml:space="preserve"> = précocité, Grains/</w:t>
      </w:r>
      <w:proofErr w:type="spellStart"/>
      <w:r w:rsidR="00BB1289">
        <w:rPr>
          <w:i/>
        </w:rPr>
        <w:t>epi</w:t>
      </w:r>
      <w:proofErr w:type="spellEnd"/>
      <w:r w:rsidR="00BB1289">
        <w:rPr>
          <w:i/>
        </w:rPr>
        <w:t xml:space="preserve"> = nombre de grains par épi</w:t>
      </w:r>
      <w:r w:rsidR="003B252E" w:rsidRPr="005F6229">
        <w:rPr>
          <w:i/>
        </w:rPr>
        <w:t>. Un "+" indique une augmentation de la valeur</w:t>
      </w:r>
      <w:r w:rsidR="003B252E">
        <w:rPr>
          <w:i/>
        </w:rPr>
        <w:t xml:space="preserve"> du trait après sélection sur la taille du grain</w:t>
      </w:r>
      <w:r w:rsidR="007B6697">
        <w:rPr>
          <w:i/>
        </w:rPr>
        <w:t>,</w:t>
      </w:r>
      <w:r w:rsidR="003B252E" w:rsidRPr="005F6229">
        <w:rPr>
          <w:i/>
        </w:rPr>
        <w:t xml:space="preserve"> un "-" indique une diminution</w:t>
      </w:r>
      <w:r w:rsidR="007B6697">
        <w:rPr>
          <w:i/>
        </w:rPr>
        <w:t>, et un "0" indique l’absence de changement significatif</w:t>
      </w:r>
      <w:r w:rsidR="003B252E" w:rsidRPr="005F6229">
        <w:rPr>
          <w:i/>
        </w:rPr>
        <w:t>. Pour la précocité "+" = plus précoce et "-" = plus tardif. Lorsque les changements étaient quantifiés en pourcentage, les chiffres apparaissent après le "+" ou le "-". Une case grisée indique l’absence d’information.</w:t>
      </w:r>
    </w:p>
    <w:p w14:paraId="15B38C22" w14:textId="77777777" w:rsidR="003B252E" w:rsidRPr="00065447" w:rsidRDefault="003B252E" w:rsidP="003B252E"/>
    <w:p w14:paraId="4BD69DAE" w14:textId="36DE54BF" w:rsidR="003B252E" w:rsidRDefault="003B252E" w:rsidP="00F5638B">
      <w:r>
        <w:t>On constate</w:t>
      </w:r>
      <w:r w:rsidRPr="00065447">
        <w:t xml:space="preserve"> dans la majorité des études</w:t>
      </w:r>
      <w:r>
        <w:t xml:space="preserve"> que</w:t>
      </w:r>
      <w:r w:rsidRPr="00065447">
        <w:t xml:space="preserve"> la sélection sur grain a eu un effet positif sur le PMG et le rendement en quelques cycles de sélection. Il semble que la taille des plants soit peu affectée, et les effets ne sont pas clairs sur la précocité, le nombre de grains par épi ou le taux de protéines. De plus, les études menées par </w:t>
      </w:r>
      <w:r w:rsidRPr="00065447">
        <w:fldChar w:fldCharType="begin"/>
      </w:r>
      <w:r w:rsidRPr="00065447">
        <w:instrText xml:space="preserve"> ADDIN ZOTERO_ITEM CSL_CITATION {"citationID":"Tq62vHW5","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Pr="00065447">
        <w:rPr>
          <w:rFonts w:ascii="Cambria Math" w:hAnsi="Cambria Math" w:cs="Cambria Math"/>
        </w:rPr>
        <w:instrText>∼</w:instrText>
      </w:r>
      <w:r w:rsidRPr="00065447">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065447">
        <w:fldChar w:fldCharType="separate"/>
      </w:r>
      <w:r w:rsidRPr="00065447">
        <w:t>Wiersma et al. (2001)</w:t>
      </w:r>
      <w:r w:rsidRPr="00065447">
        <w:fldChar w:fldCharType="end"/>
      </w:r>
      <w:r w:rsidRPr="00065447">
        <w:t xml:space="preserve"> et </w:t>
      </w:r>
      <w:r w:rsidRPr="00065447">
        <w:fldChar w:fldCharType="begin"/>
      </w:r>
      <w:r w:rsidRPr="00065447">
        <w:instrText xml:space="preserve"> ADDIN ZOTERO_ITEM CSL_CITATION {"citationID":"oqt1LLXK","properties":{"formattedCitation":"(Busch and Kofoid, 1982)","plainCitation":"(Busch and Kofoid, 1982)","dontUpdate":true,"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Pr="00065447">
        <w:fldChar w:fldCharType="separate"/>
      </w:r>
      <w:r w:rsidRPr="00065447">
        <w:t>Busch and Kofoid (1982)</w:t>
      </w:r>
      <w:r w:rsidRPr="00065447">
        <w:fldChar w:fldCharType="end"/>
      </w:r>
      <w:r w:rsidRPr="00065447">
        <w:t xml:space="preserve"> </w:t>
      </w:r>
      <w:r>
        <w:t xml:space="preserve">portent sur la sélection du PMG et non de la taille du grain, mais nous les avons prises en compte car ce sont des traits corrélés. Ces études </w:t>
      </w:r>
      <w:r w:rsidRPr="00065447">
        <w:t xml:space="preserve">semblent montrer que la sélection est plus efficace pendant les premiers cycles de sélection. </w:t>
      </w:r>
      <w:r w:rsidRPr="00065447">
        <w:fldChar w:fldCharType="begin"/>
      </w:r>
      <w:r w:rsidRPr="00065447">
        <w:instrText xml:space="preserve"> ADDIN ZOTERO_ITEM CSL_CITATION {"citationID":"6IzXyjTa","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Pr="00065447">
        <w:rPr>
          <w:rFonts w:ascii="Cambria Math" w:hAnsi="Cambria Math" w:cs="Cambria Math"/>
        </w:rPr>
        <w:instrText>∼</w:instrText>
      </w:r>
      <w:r w:rsidRPr="00065447">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065447">
        <w:fldChar w:fldCharType="separate"/>
      </w:r>
      <w:r w:rsidRPr="00065447">
        <w:t>Wiersma et al. (2001)</w:t>
      </w:r>
      <w:r w:rsidRPr="00065447">
        <w:fldChar w:fldCharType="end"/>
      </w:r>
      <w:r w:rsidRPr="00065447">
        <w:t xml:space="preserve"> précisent également que la variance génétique pour le PMG a été fortement réduite par la sélection</w:t>
      </w:r>
      <w:r>
        <w:t xml:space="preserve">. </w:t>
      </w:r>
    </w:p>
    <w:p w14:paraId="70D0B82D" w14:textId="08FA2654" w:rsidR="00DE3C9D" w:rsidRDefault="00F5638B" w:rsidP="009150BC">
      <w:r>
        <w:t xml:space="preserve"> </w:t>
      </w:r>
    </w:p>
    <w:p w14:paraId="2484A535" w14:textId="4F64D5BD" w:rsidR="009F0037" w:rsidRDefault="0067558C" w:rsidP="009F0037">
      <w:r>
        <w:t>De plus, n</w:t>
      </w:r>
      <w:r w:rsidR="0026069D">
        <w:t xml:space="preserve">os résultats montrent que la sélection de gros grains pourrait faire augmenter la variance de la taille des grains au sein des épis. </w:t>
      </w:r>
      <w:r w:rsidR="007A0CA5">
        <w:t>Aucune</w:t>
      </w:r>
      <w:r w:rsidR="00450B23">
        <w:t xml:space="preserve"> étude précédente</w:t>
      </w:r>
      <w:r w:rsidR="001D51D0">
        <w:t xml:space="preserve"> à notre connaissance</w:t>
      </w:r>
      <w:r w:rsidR="00450B23">
        <w:t xml:space="preserve"> n’a mesuré l’effet de la </w:t>
      </w:r>
      <w:r w:rsidR="000B35A1">
        <w:t>sélection</w:t>
      </w:r>
      <w:r w:rsidR="00450B23">
        <w:t xml:space="preserve"> sur la GSV</w:t>
      </w:r>
      <w:r w:rsidR="00615496">
        <w:t>.</w:t>
      </w:r>
      <w:r w:rsidR="003C55C0">
        <w:t xml:space="preserve"> </w:t>
      </w:r>
      <w:r w:rsidR="001D51D0">
        <w:t xml:space="preserve">Les résultats obtenus </w:t>
      </w:r>
      <w:r w:rsidR="0026069D">
        <w:t xml:space="preserve">pour ces traits ne peuvent donc </w:t>
      </w:r>
      <w:r w:rsidR="001D51D0">
        <w:t>pas être co</w:t>
      </w:r>
      <w:r w:rsidR="0026069D">
        <w:t>mparés à de précédentes expériences de sélection</w:t>
      </w:r>
      <w:r w:rsidR="001D51D0">
        <w:t xml:space="preserve">. </w:t>
      </w:r>
      <w:r w:rsidR="00D412D5">
        <w:t xml:space="preserve">On peut </w:t>
      </w:r>
      <w:del w:id="682" w:author="Jacques DAVID" w:date="2023-08-31T09:34:00Z">
        <w:r w:rsidR="00D412D5" w:rsidDel="00B508B3">
          <w:delText xml:space="preserve">tout de même </w:delText>
        </w:r>
      </w:del>
      <w:r w:rsidR="00D412D5">
        <w:t xml:space="preserve">citer les travaux de </w:t>
      </w:r>
      <w:r w:rsidR="003C55C0">
        <w:fldChar w:fldCharType="begin"/>
      </w:r>
      <w:r w:rsidR="005878C7">
        <w:instrText xml:space="preserve"> ADDIN ZOTERO_ITEM CSL_CITATION {"citationID":"zbMqUKpw","properties":{"formattedCitation":"(Beral, 2020)","plainCitation":"(Beral, 2020)","dontUpdate":true,"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rsidR="003C55C0">
        <w:fldChar w:fldCharType="separate"/>
      </w:r>
      <w:r w:rsidR="003C55C0" w:rsidRPr="003C55C0">
        <w:t xml:space="preserve">Beral </w:t>
      </w:r>
      <w:r w:rsidR="003C55C0">
        <w:t>(</w:t>
      </w:r>
      <w:r w:rsidR="003C55C0" w:rsidRPr="003C55C0">
        <w:t>2020)</w:t>
      </w:r>
      <w:r w:rsidR="003C55C0">
        <w:fldChar w:fldCharType="end"/>
      </w:r>
      <w:r w:rsidR="003C55C0">
        <w:t xml:space="preserve"> qui a montré que les </w:t>
      </w:r>
      <w:r w:rsidR="003C55C0" w:rsidRPr="003C55C0">
        <w:t>différences génotypiques de masses de grains individuels existaient uniquement pour les grains proximaux</w:t>
      </w:r>
      <w:r w:rsidR="003C55C0">
        <w:t xml:space="preserve"> (les grains issus des fleurs les plus proches de la tige</w:t>
      </w:r>
      <w:r w:rsidR="00841053">
        <w:t xml:space="preserve"> qui donnent les grains à l’extérieur de l’épillet</w:t>
      </w:r>
      <w:r w:rsidR="00223019">
        <w:t>)</w:t>
      </w:r>
      <w:r w:rsidR="00841053">
        <w:t>. Il en découle mécaniquement</w:t>
      </w:r>
      <w:r w:rsidR="003C55C0">
        <w:t xml:space="preserve"> que les épis portant des grains individuels de taille importante ont également une plus grande variance de la taille des grains</w:t>
      </w:r>
      <w:r w:rsidR="005C0ABF">
        <w:t>. En effet</w:t>
      </w:r>
      <w:r w:rsidR="003C55C0">
        <w:t xml:space="preserve"> les grains distaux</w:t>
      </w:r>
      <w:r w:rsidR="005C0ABF">
        <w:t xml:space="preserve"> (issus des fleurs éloignées de la </w:t>
      </w:r>
      <w:r w:rsidR="00D0265B">
        <w:t>tige) d’épis</w:t>
      </w:r>
      <w:r w:rsidR="005C0ABF">
        <w:t xml:space="preserve"> portant de gros grains </w:t>
      </w:r>
      <w:r w:rsidR="003C55C0">
        <w:t xml:space="preserve">sont aussi petits </w:t>
      </w:r>
      <w:ins w:id="683" w:author="Jacques DAVID" w:date="2023-08-31T09:35:00Z">
        <w:r w:rsidR="00B508B3">
          <w:t xml:space="preserve">que </w:t>
        </w:r>
      </w:ins>
      <w:r w:rsidR="005C0ABF">
        <w:t xml:space="preserve">les grains distaux </w:t>
      </w:r>
      <w:r w:rsidR="003C55C0">
        <w:t xml:space="preserve">d’épis ne portant pas de gros grains. </w:t>
      </w:r>
      <w:r w:rsidR="009F0037">
        <w:t>Il a aussi été montré que la GSV avait un déterminisme génétique spéci</w:t>
      </w:r>
      <w:r w:rsidR="00AE6BAB">
        <w:t>fique et que ce trait pouvait av</w:t>
      </w:r>
      <w:r w:rsidR="009F0037">
        <w:t>oir une héritabilité de l’ordre de 0.52 à 0.85</w:t>
      </w:r>
      <w:ins w:id="684" w:author="Jacques DAVID" w:date="2023-08-31T09:35:00Z">
        <w:r w:rsidR="00B508B3">
          <w:t xml:space="preserve"> sur le blé tendre</w:t>
        </w:r>
      </w:ins>
      <w:r w:rsidR="009F0037">
        <w:t xml:space="preserve"> </w:t>
      </w:r>
      <w:r w:rsidR="003C55C0">
        <w:fldChar w:fldCharType="begin"/>
      </w:r>
      <w:r w:rsidR="005878C7">
        <w:instrText xml:space="preserve"> ADDIN ZOTERO_ITEM CSL_CITATION {"citationID":"Cfe7dZzO","properties":{"formattedCitation":"(B\\uc0\\u233{}ral et al., 2020)","plainCitation":"(Béral et al., 2020)","noteIndex":0},"citationItems":[{"id":4944,"uris":["http://zotero.org/groups/4992050/items/CAJMNA4J"],"itemData":{"id":4944,"type":"article-journal","abstract":"Wheat grain yield is usually decomposed in the yield components: number of spikes / m2, number of grains / spike, number of grains / m2 and thousand kernel weight (TKW). These are correlated one with another due to yield component compensation. Under optimal conditions, the number of grains per m2 has been identified as the main determinant of yield. However, with increasing occurrences of post-flowering abiotic stress associated with climate change, TKW may become severely limiting and hence a target for breeding. TKW is usually studied at the plot scale as it represents the average mass of a grain. However, this view disregards the large intra-genotypic variance of individual grain mass and its effect on TKW. The aim of this study is to investigate the determinism of the variance of individual grain size. We measured yield components and individual grain size variances of two large genetic wheat panels grown in two environments. We also carried out a genome-wide association study using a dense SNPs array. We show that the variance of individual grain size partly originates from the pre-flowering components of grain yield; in particular it is driven by canopy structure via its negative correlation with the number of spikes per m2. But the variance of final grain size also has a specific genetic basis. The genome-wide analysis revealed the existence of QTL with strong effects on the variance of individual grain size, independently from the other yield components. Finally, our results reveal some interesting drivers for manipulating individual grain size variance either through canopy structure or through specific chromosomal regions.","container-title":"PLOS ONE","DOI":"10.1371/journal.pone.0230689","ISSN":"1932-6203","issue":"3","journalAbbreviation":"PLOS ONE","language":"en","note":"publisher: Public Library of Science","page":"e0230689","source":"PLoS Journals","title":"Wheat individual grain-size variance originates from crop development and from specific genetic determinism","volume":"15","author":[{"family":"Béral","given":"Aurore"},{"family":"Rincent","given":"Renaud"},{"family":"Gouis","given":"Jacques Le"},{"family":"Girousse","given":"Christine"},{"family":"Allard","given":"Vincent"}],"issued":{"date-parts":[["2020",3,26]]}}}],"schema":"https://github.com/citation-style-language/schema/raw/master/csl-citation.json"} </w:instrText>
      </w:r>
      <w:r w:rsidR="003C55C0">
        <w:fldChar w:fldCharType="separate"/>
      </w:r>
      <w:r w:rsidR="005878C7" w:rsidRPr="005878C7">
        <w:t>(Béral et al., 2020)</w:t>
      </w:r>
      <w:r w:rsidR="003C55C0">
        <w:fldChar w:fldCharType="end"/>
      </w:r>
      <w:r w:rsidR="00AE6BAB">
        <w:t xml:space="preserve"> ce qui est plus élevé que ce que nous avons trouvé dans notre dispositif (H²=0.35)</w:t>
      </w:r>
      <w:r w:rsidR="009F0037">
        <w:t xml:space="preserve">. Tout cela est donc cohérent avec une augmentation de la GSV lors de la sélection de gros grains. </w:t>
      </w:r>
    </w:p>
    <w:p w14:paraId="29C7E936" w14:textId="6E33ABD7" w:rsidR="003C55C0" w:rsidRDefault="009F0037" w:rsidP="00B20032">
      <w:r>
        <w:t xml:space="preserve">Cependant, cette augmentation de la GSV peut être désavantageuse. Premièrement du point de vue de la transformation des grains car cela montre que sélectionner pour des grains de bonne qualité ne permet que d’améliorer la qualité d’une partie des grains (même s’il est </w:t>
      </w:r>
      <w:r>
        <w:rPr>
          <w:i/>
        </w:rPr>
        <w:t xml:space="preserve">a priori </w:t>
      </w:r>
      <w:r>
        <w:t xml:space="preserve">possible de sélectionner pour une faible GSV indépendamment du reste du fait du déterminisme génétique spécifique de ce trait). Deuxièmement, </w:t>
      </w:r>
      <w:r>
        <w:fldChar w:fldCharType="begin"/>
      </w:r>
      <w:r w:rsidR="005878C7">
        <w:instrText xml:space="preserve"> ADDIN ZOTERO_ITEM CSL_CITATION {"citationID":"ecnb12qc","properties":{"formattedCitation":"(Beral, 2020)","plainCitation":"(Beral, 2020)","dontUpdate":true,"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fldChar w:fldCharType="separate"/>
      </w:r>
      <w:r w:rsidRPr="009F0037">
        <w:t xml:space="preserve">Beral, </w:t>
      </w:r>
      <w:r>
        <w:t>(</w:t>
      </w:r>
      <w:r w:rsidRPr="009F0037">
        <w:t>2020)</w:t>
      </w:r>
      <w:r>
        <w:fldChar w:fldCharType="end"/>
      </w:r>
      <w:r>
        <w:t xml:space="preserve"> a aussi montré que plus la GSV est élevée, plus </w:t>
      </w:r>
      <w:r w:rsidR="003C55C0" w:rsidRPr="003C55C0">
        <w:t>la perte de PMG liée à un stress thermique post-floraison sera importante.</w:t>
      </w:r>
      <w:r w:rsidR="00D35C24">
        <w:t xml:space="preserve"> Il serait intéressant de voir si une augmentation de la GSV liée à une sélection sur la taille du grain rend le blé plus sensible à ce stress</w:t>
      </w:r>
      <w:r w:rsidR="005419E6">
        <w:t>, ce qui serait contre-productif dans un contexte de sélection pour l’adaptation aux changements climatiques</w:t>
      </w:r>
      <w:r w:rsidR="00D35C24">
        <w:t xml:space="preserve">. </w:t>
      </w:r>
    </w:p>
    <w:p w14:paraId="3EA06BCE" w14:textId="77777777" w:rsidR="001D51D0" w:rsidRDefault="001D51D0" w:rsidP="00B20032"/>
    <w:p w14:paraId="4731DD5D" w14:textId="283DFD40" w:rsidR="00DB40A6" w:rsidRDefault="00983181" w:rsidP="00B20032">
      <w:r>
        <w:t>Enfin, u</w:t>
      </w:r>
      <w:r w:rsidR="00C556F8">
        <w:t>n défaut dans nos résultats est l’absence de mesure de rendement.</w:t>
      </w:r>
      <w:r w:rsidR="00DA0E1F">
        <w:t xml:space="preserve"> Ce trait a été indirectement mesuré par le poids total d’épi dans les bacs, mais les conditions des bacs sont surement trop différentes des conditions au champ pour considérer cette mesure comme valable. </w:t>
      </w:r>
      <w:r w:rsidR="006675E8">
        <w:t>Il manque donc dans l’analyse une information importante. Même</w:t>
      </w:r>
      <w:r w:rsidR="00587408">
        <w:t xml:space="preserve"> si,</w:t>
      </w:r>
      <w:r w:rsidR="006675E8">
        <w:t xml:space="preserve"> dans le cadre de sélection massale ou de sélection sur la morphologie du grain, </w:t>
      </w:r>
      <w:r w:rsidR="00567AEC">
        <w:t>les objectifs de sélection peuvent être différents de ceux travaillés en sélection conventionnelle</w:t>
      </w:r>
      <w:r w:rsidR="00587408">
        <w:t xml:space="preserve"> et ne pas prioriser le rendement</w:t>
      </w:r>
      <w:r w:rsidR="00567AEC">
        <w:t xml:space="preserve">, </w:t>
      </w:r>
      <w:r w:rsidR="006675E8">
        <w:t xml:space="preserve">il reste important de savoir comment il est impacté par cette sélection. </w:t>
      </w:r>
    </w:p>
    <w:p w14:paraId="6D294E79" w14:textId="77777777" w:rsidR="006219C3" w:rsidRDefault="006219C3" w:rsidP="00B20032"/>
    <w:p w14:paraId="781D0187" w14:textId="7550C612" w:rsidR="009E4A02" w:rsidRDefault="00514205" w:rsidP="00505948">
      <w:pPr>
        <w:pStyle w:val="Titre2"/>
      </w:pPr>
      <w:bookmarkStart w:id="685" w:name="_Toc144300124"/>
      <w:del w:id="686" w:author="Jacques DAVID" w:date="2023-08-31T09:36:00Z">
        <w:r w:rsidDel="00BF5FA9">
          <w:delText>Prise de recul sur</w:delText>
        </w:r>
        <w:r w:rsidR="00505948" w:rsidDel="00BF5FA9">
          <w:delText xml:space="preserve"> </w:delText>
        </w:r>
        <w:r w:rsidR="00505948" w:rsidDel="00B508B3">
          <w:delText>l’équation</w:delText>
        </w:r>
      </w:del>
      <w:bookmarkEnd w:id="685"/>
      <w:ins w:id="687" w:author="Jacques DAVID" w:date="2023-08-31T09:43:00Z">
        <w:r w:rsidR="00AA7D7E">
          <w:t>Recul sur l’approche</w:t>
        </w:r>
      </w:ins>
      <w:ins w:id="688" w:author="Jacques DAVID" w:date="2023-08-31T09:36:00Z">
        <w:r w:rsidR="00BF5FA9">
          <w:t xml:space="preserve"> </w:t>
        </w:r>
        <w:r w:rsidR="00B508B3">
          <w:t>théorique</w:t>
        </w:r>
      </w:ins>
    </w:p>
    <w:p w14:paraId="43C9CD90" w14:textId="528F3A84" w:rsidR="00097BAC" w:rsidRDefault="00097BAC" w:rsidP="00097BAC">
      <w:r>
        <w:t xml:space="preserve">Dans le cadre du stage, l’équation </w:t>
      </w:r>
      <w:ins w:id="689" w:author="Jacques DAVID" w:date="2023-08-31T09:36:00Z">
        <w:r w:rsidR="00BF5FA9">
          <w:t xml:space="preserve">I </w:t>
        </w:r>
      </w:ins>
      <w:r>
        <w:t>a seulement été utilisée pour la taille du grain car c’est le seul trait pour lequel nous avons pu estimer les composantes de la variance nécessaires pour les calculs</w:t>
      </w:r>
      <w:ins w:id="690" w:author="Jacques DAVID" w:date="2023-08-31T09:37:00Z">
        <w:r w:rsidR="00BF5FA9">
          <w:t xml:space="preserve"> (pas tout à fait vrai …</w:t>
        </w:r>
        <w:proofErr w:type="gramStart"/>
        <w:r w:rsidR="00BF5FA9">
          <w:t xml:space="preserve">) </w:t>
        </w:r>
      </w:ins>
      <w:r>
        <w:t>.</w:t>
      </w:r>
      <w:proofErr w:type="gramEnd"/>
      <w:r>
        <w:t xml:space="preserve"> Cependant, cette équation peut en théorie être utilisée pour n’importe quel trait qui peut être mesuré à l’échelle du grain individuel, et pour n’importe quelle céréale autogame. De plus, elle pourrait être améliorée. Une des améliorations les plus évidentes est la prise en compte du temps et du coût nécessaire dans chaque méthode pour pondérer les progrès. Cela permettrait surtout de prendre en compte la faisabilité d’une sélection sur épi qui n’est aujourd’hui pas possible à grande échelle d’après nos connaissances. </w:t>
      </w:r>
      <w:r w:rsidRPr="007E72A6">
        <w:t xml:space="preserve">Même si dans certaines situations la sélection sur épi devient meilleure </w:t>
      </w:r>
      <w:r>
        <w:t xml:space="preserve">à grande échelle </w:t>
      </w:r>
      <w:r w:rsidRPr="007E72A6">
        <w:t>que la sélection sur grain, il se peut que les moyens à investir pour faire ce progrès ne puissent être envisagés que dans le cas d’un groupe d’agriculteur</w:t>
      </w:r>
      <w:ins w:id="691" w:author="Jacques DAVID" w:date="2023-08-31T09:38:00Z">
        <w:r w:rsidR="00BF5FA9">
          <w:t>s</w:t>
        </w:r>
      </w:ins>
      <w:r w:rsidRPr="007E72A6">
        <w:t xml:space="preserve"> ou d’un réseau animé par une as</w:t>
      </w:r>
      <w:r>
        <w:t xml:space="preserve">sociation de semences de fermes </w:t>
      </w:r>
      <w:r w:rsidRPr="007E72A6">
        <w:t xml:space="preserve">et qu’une sélection sur grain soit au final plus efficace relativement à l’investissement nécessaire. </w:t>
      </w:r>
      <w:r>
        <w:t>De</w:t>
      </w:r>
      <w:r w:rsidRPr="00367453">
        <w:t xml:space="preserve"> tels </w:t>
      </w:r>
      <w:r>
        <w:t>investissements pourraient toutefois inté</w:t>
      </w:r>
      <w:r w:rsidRPr="00367453">
        <w:t>resser les sélectionneurs dans les premières génération</w:t>
      </w:r>
      <w:r>
        <w:t>s</w:t>
      </w:r>
      <w:r w:rsidRPr="00367453">
        <w:t xml:space="preserve"> de fixation sur bulk ou d’</w:t>
      </w:r>
      <w:proofErr w:type="spellStart"/>
      <w:r w:rsidRPr="00367453">
        <w:t>introgression</w:t>
      </w:r>
      <w:proofErr w:type="spellEnd"/>
      <w:r w:rsidRPr="00367453">
        <w:t xml:space="preserve"> en population de ressources génétiques</w:t>
      </w:r>
      <w:r>
        <w:t>.</w:t>
      </w:r>
    </w:p>
    <w:p w14:paraId="3CB64933" w14:textId="5C4B43C2" w:rsidR="00097BAC" w:rsidRDefault="00097BAC" w:rsidP="00097BAC">
      <w:r>
        <w:t>Il serait aussi judicieux de prendre en compte des compromis qui existe</w:t>
      </w:r>
      <w:ins w:id="692" w:author="Jacques DAVID" w:date="2023-08-31T09:38:00Z">
        <w:r w:rsidR="00BF5FA9">
          <w:t>nt</w:t>
        </w:r>
      </w:ins>
      <w:del w:id="693" w:author="Jacques DAVID" w:date="2023-08-31T09:38:00Z">
        <w:r w:rsidDel="00BF5FA9">
          <w:delText>s</w:delText>
        </w:r>
      </w:del>
      <w:r>
        <w:t xml:space="preserve"> entre les traits du grain, par exemple le compromis entre la taille et le nombre de grains. Ce compromis ferait changer la valeur de NGE en fonction de l’intensité de sélection appliquée car plus l’intensité de sélection serait forte, plus les grains sélectionnés seraient gros, et plus ils viendraient d’épis avec un faible nombre de grain. Au final, la prise en compte de ce compromis changerait le rapport entre les intensités de sélection, et le rapport entre les héritabilités sur grain et sur épi. En revanche, la prise en compte de compromis implique surement de perdre la généralité de l’équation et de devoir construire une équation pour chaque compromis que l’on veut prendre en compte. </w:t>
      </w:r>
    </w:p>
    <w:p w14:paraId="38230FA8" w14:textId="65965D82" w:rsidR="00097BAC" w:rsidRDefault="00097BAC" w:rsidP="00097BAC">
      <w:r>
        <w:t xml:space="preserve">Un autre élément important de discussion est justement la nécessité d’estimer les paramètres de la variance pour utiliser l’équation. Etant donné que ces paramètres sont contraints (on ne peut pas les </w:t>
      </w:r>
      <w:r>
        <w:lastRenderedPageBreak/>
        <w:t xml:space="preserve">adapter ou les choisir comme NEO, NGO ou </w:t>
      </w:r>
      <w:proofErr w:type="spellStart"/>
      <w:r>
        <w:t>nsel</w:t>
      </w:r>
      <w:proofErr w:type="spellEnd"/>
      <w:r>
        <w:t xml:space="preserve">), il est nécessaire de les estimer </w:t>
      </w:r>
      <w:r w:rsidR="006B5A30">
        <w:t xml:space="preserve">au préalable. </w:t>
      </w:r>
      <w:r>
        <w:t>L’estimation de ces paramètres requiert un travail conséquent et/ou l’utilisation de technologie avancée (Optomachine</w:t>
      </w:r>
      <w:r w:rsidR="0057061D">
        <w:t xml:space="preserve"> ou NIRS</w:t>
      </w:r>
      <w:r>
        <w:t>) du fait de la nécessité de mesurer des grains individuellement. Dans le cadre d’une sélection massale menée par un groupement d’agriculteur</w:t>
      </w:r>
      <w:ins w:id="694" w:author="Jacques DAVID" w:date="2023-08-31T09:39:00Z">
        <w:r w:rsidR="00BF5FA9">
          <w:t>s</w:t>
        </w:r>
      </w:ins>
      <w:r>
        <w:t>, il est raisonnable de penser que ni le temps ni la technologie ne sont disponibles actuellement. De plus, comme ces paramètres changent en fonction du lieu, de l’année et du trait observé, il faudrait surement "</w:t>
      </w:r>
      <w:proofErr w:type="spellStart"/>
      <w:r>
        <w:t>recalibrer</w:t>
      </w:r>
      <w:proofErr w:type="spellEnd"/>
      <w:r>
        <w:t xml:space="preserve">" régulièrement l’équation, c’est-à-dire ré-estimer régulièrement les paramètres de variance pour s’en servir. </w:t>
      </w:r>
    </w:p>
    <w:p w14:paraId="2CEB8DB8" w14:textId="1D95F93D" w:rsidR="00097BAC" w:rsidRDefault="00097BAC" w:rsidP="007E72A6"/>
    <w:p w14:paraId="0F23C971" w14:textId="6909800E" w:rsidR="00D20DF3" w:rsidRDefault="0070549E" w:rsidP="00505948">
      <w:r>
        <w:t xml:space="preserve">La validation de l’équation a été faite sur des données peu réalistes. En effet, les données du dispositif de sélection </w:t>
      </w:r>
      <w:r>
        <w:rPr>
          <w:i/>
        </w:rPr>
        <w:t>in silico</w:t>
      </w:r>
      <w:r>
        <w:t xml:space="preserve"> ont contraints le nombre de grains observés à 859 (nombre de grains du premier semis ayant été récoltés) et le nombre de grain par épi à 5 car parmi les 859 grains utilisés, en moyenne 5 grains de chaque lot était présent. Cela correspond donc bien à une sélection sur épi où les épis n’auraient donné que 5 grains. De plus, les variances estimées ne correspondent peut-être pas à des variances en conditions réelles au champ. </w:t>
      </w:r>
      <w:r w:rsidR="00286E0F" w:rsidRPr="00286E0F">
        <w:t xml:space="preserve">On ne sait donc pas si l’équation a le même pouvoir prédictif pour des valeurs de paramètres </w:t>
      </w:r>
      <w:del w:id="695" w:author="Jacques DAVID" w:date="2023-08-31T09:40:00Z">
        <w:r w:rsidR="00286E0F" w:rsidRPr="00286E0F" w:rsidDel="00AA7D7E">
          <w:delText xml:space="preserve">réalistes </w:delText>
        </w:r>
      </w:del>
      <w:ins w:id="696" w:author="Jacques DAVID" w:date="2023-08-31T09:40:00Z">
        <w:r w:rsidR="00AA7D7E">
          <w:t>estimés au champ</w:t>
        </w:r>
        <w:r w:rsidR="00AA7D7E" w:rsidRPr="00286E0F">
          <w:t xml:space="preserve"> </w:t>
        </w:r>
      </w:ins>
      <w:r w:rsidR="00286E0F" w:rsidRPr="00286E0F">
        <w:t>et il faudrait la valider totalement en sélectionnant réellement sur grain et sur épi au champ. Une telle expérience serait assez lourde à mener étant donné l’effort à faire pour sélectionner sur épi et pour récolter les données permettant d’estimer les paramètres de la variance phén</w:t>
      </w:r>
      <w:r w:rsidR="00286E0F">
        <w:t>otypique (Vg, Vinter, Vintra V</w:t>
      </w:r>
      <w:r w:rsidR="00286E0F" w:rsidRPr="00286E0F">
        <w:t>e).</w:t>
      </w:r>
      <w:r w:rsidR="00D20DF3">
        <w:t xml:space="preserve"> </w:t>
      </w:r>
    </w:p>
    <w:p w14:paraId="005CC8BA" w14:textId="108EA895" w:rsidR="00957B7E" w:rsidRDefault="00CA611F" w:rsidP="00505948">
      <w:r>
        <w:t xml:space="preserve">L’exploration des domaines de supériorité de la sélection sur grain et sur épi s’est faite en utilisant les variances estimées dans le dispositif de sélection </w:t>
      </w:r>
      <w:r>
        <w:rPr>
          <w:i/>
        </w:rPr>
        <w:t>in silico</w:t>
      </w:r>
      <w:r>
        <w:t xml:space="preserve">. Ces résultats sont donc valables pour ces valeurs de variances mais ne sont </w:t>
      </w:r>
      <w:r w:rsidR="00D20DF3">
        <w:t>pas universel</w:t>
      </w:r>
      <w:r>
        <w:t>s.</w:t>
      </w:r>
      <w:r w:rsidR="00D20DF3">
        <w:t xml:space="preserve"> Nous avons </w:t>
      </w:r>
      <w:r w:rsidR="000255C9">
        <w:t xml:space="preserve">tout de même </w:t>
      </w:r>
      <w:r w:rsidR="00D20DF3">
        <w:t xml:space="preserve">trouvé une étude qui a comparé la sélection sur grain et la sélection sur épi </w:t>
      </w:r>
      <w:r w:rsidR="00D20DF3">
        <w:fldChar w:fldCharType="begin"/>
      </w:r>
      <w:r w:rsidR="00D20DF3">
        <w:instrText xml:space="preserve"> ADDIN ZOTERO_ITEM CSL_CITATION {"citationID":"BwLreBoh","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00D20DF3">
        <w:fldChar w:fldCharType="separate"/>
      </w:r>
      <w:r w:rsidR="00D20DF3" w:rsidRPr="00D20DF3">
        <w:t>(Nass, 1987)</w:t>
      </w:r>
      <w:r w:rsidR="00D20DF3">
        <w:fldChar w:fldCharType="end"/>
      </w:r>
      <w:r w:rsidR="00200F67" w:rsidRPr="00200F67">
        <w:t xml:space="preserve"> </w:t>
      </w:r>
      <w:r w:rsidR="00945A9F">
        <w:t>et nos résultats corroborent sa conclusion</w:t>
      </w:r>
      <w:r w:rsidR="00200F67">
        <w:t xml:space="preserve"> </w:t>
      </w:r>
      <w:r w:rsidR="00811D46">
        <w:t>(</w:t>
      </w:r>
      <w:r w:rsidR="00200F67" w:rsidRPr="00200F67">
        <w:t>la sélection sur grain est plus efficace dans de grande</w:t>
      </w:r>
      <w:r w:rsidR="00200F67">
        <w:t>s populations, mais</w:t>
      </w:r>
      <w:r w:rsidR="00200F67" w:rsidRPr="00200F67">
        <w:t xml:space="preserve"> la sélection sur épi peut être avantageuse dans des populations réduites</w:t>
      </w:r>
      <w:r w:rsidR="00251F7D">
        <w:t>)</w:t>
      </w:r>
      <w:r w:rsidR="00200F67" w:rsidRPr="00200F67">
        <w:t>. </w:t>
      </w:r>
      <w:r w:rsidR="00811D46">
        <w:t xml:space="preserve">Il </w:t>
      </w:r>
      <w:r w:rsidR="00957B7E">
        <w:t xml:space="preserve">est intéressant de voir que ces résultats ont été obtenus avec une héritabilité de 0,14 pour les mesures sur grains individuels et de l’ordre de 0.3 pour les mesures sur épi. </w:t>
      </w:r>
      <w:r w:rsidR="006F0FDF">
        <w:t xml:space="preserve">Il n’était pas trivial que sélectionner avec une faible héritabilité serait avantageux dans </w:t>
      </w:r>
      <w:r w:rsidR="00810B9E">
        <w:t xml:space="preserve">un grand nombre de situations grâce à la compensation des fortes intensités de sélection. </w:t>
      </w:r>
    </w:p>
    <w:p w14:paraId="756FDDD1" w14:textId="41903D61" w:rsidR="0082301B" w:rsidRDefault="003A3C24" w:rsidP="00505948">
      <w:r>
        <w:t>De plus, l</w:t>
      </w:r>
      <w:r w:rsidR="00CA611F">
        <w:t xml:space="preserve">es valeurs de variances </w:t>
      </w:r>
      <w:r>
        <w:t xml:space="preserve">utilisées </w:t>
      </w:r>
      <w:r w:rsidR="00CA611F">
        <w:t>supposent que l’on a un moyen de mesurer précisément des traits de grains individuellement et de faire la moyenne de ces mesures épi</w:t>
      </w:r>
      <w:ins w:id="697" w:author="Jacques DAVID" w:date="2023-08-31T09:41:00Z">
        <w:r w:rsidR="00AA7D7E">
          <w:t xml:space="preserve"> </w:t>
        </w:r>
      </w:ins>
      <w:del w:id="698" w:author="Jacques DAVID" w:date="2023-08-31T09:41:00Z">
        <w:r w:rsidR="00CA611F" w:rsidDel="00AA7D7E">
          <w:delText xml:space="preserve">s </w:delText>
        </w:r>
      </w:del>
      <w:r w:rsidR="00CA611F">
        <w:t>par épi</w:t>
      </w:r>
      <w:del w:id="699" w:author="Jacques DAVID" w:date="2023-08-31T09:41:00Z">
        <w:r w:rsidR="00CA611F" w:rsidDel="00AA7D7E">
          <w:delText>s</w:delText>
        </w:r>
      </w:del>
      <w:r w:rsidR="00CA611F">
        <w:t>.</w:t>
      </w:r>
      <w:r w:rsidR="008A473B">
        <w:t xml:space="preserve"> </w:t>
      </w:r>
      <w:r w:rsidR="008A473B" w:rsidRPr="001B6058">
        <w:t xml:space="preserve">Il n’existe pas de machine ou de méthode permettant de faire cela à </w:t>
      </w:r>
      <w:r w:rsidR="008A473B">
        <w:t>haut débit à notre connaissance</w:t>
      </w:r>
      <w:r w:rsidR="008A473B" w:rsidRPr="001B6058">
        <w:t xml:space="preserve"> </w:t>
      </w:r>
      <w:r w:rsidR="008A473B">
        <w:t>m</w:t>
      </w:r>
      <w:r w:rsidR="008A473B" w:rsidRPr="001B6058">
        <w:t xml:space="preserve">ais cette démarche va être entreprise dans le projet </w:t>
      </w:r>
      <w:proofErr w:type="spellStart"/>
      <w:r w:rsidR="008A473B" w:rsidRPr="001B6058">
        <w:t>Bbsocoul</w:t>
      </w:r>
      <w:proofErr w:type="spellEnd"/>
      <w:r w:rsidR="008A473B" w:rsidRPr="001B6058">
        <w:t xml:space="preserve"> </w:t>
      </w:r>
      <w:ins w:id="700" w:author="Jacques DAVID" w:date="2023-08-31T09:41:00Z">
        <w:r w:rsidR="00AA7D7E">
          <w:t xml:space="preserve">(blé bio sous couvert permanent de Luzerne) </w:t>
        </w:r>
      </w:ins>
      <w:r w:rsidR="008A473B" w:rsidRPr="001B6058">
        <w:t>de mon laboratoire d’accueil</w:t>
      </w:r>
      <w:r w:rsidR="008A473B">
        <w:t xml:space="preserve">. </w:t>
      </w:r>
      <w:r w:rsidR="00E35B9B">
        <w:t xml:space="preserve">On peut donc imaginer en prenant l’exemple de la sélection sur la taille du grain que des tamis permettent une mesure précise du trait </w:t>
      </w:r>
      <w:r w:rsidR="00543677">
        <w:t xml:space="preserve">à l’échelle du grain individuel </w:t>
      </w:r>
      <w:r w:rsidR="00E35B9B">
        <w:t>mais qu’une sélection sur épi doive se faire de façon visuelle et soit imprécise (seule une observation visuelle des épis permettrait d’observer assez d’épis pour opérer la sélection</w:t>
      </w:r>
      <w:r w:rsidR="004A6B48">
        <w:t>)</w:t>
      </w:r>
      <w:r w:rsidR="00E35B9B">
        <w:t xml:space="preserve">. </w:t>
      </w:r>
      <w:r w:rsidR="008A473B">
        <w:t xml:space="preserve">L’imprécision d’une sélection visuelle </w:t>
      </w:r>
      <w:r w:rsidR="008A473B">
        <w:lastRenderedPageBreak/>
        <w:t xml:space="preserve">ferait baisser l’héritabilité </w:t>
      </w:r>
      <w:r w:rsidR="00BF0085">
        <w:t>des observations sur épi et</w:t>
      </w:r>
      <w:r w:rsidR="00315B91">
        <w:t xml:space="preserve"> </w:t>
      </w:r>
      <w:r w:rsidR="00BF0085">
        <w:t>l</w:t>
      </w:r>
      <w:r w:rsidR="008A473B">
        <w:t xml:space="preserve">e rapport des héritabilités entre mesures sur grain et mesures sur épi est </w:t>
      </w:r>
      <w:r w:rsidR="00315B91">
        <w:t xml:space="preserve">déterminant pour l’efficacité relative entre les deux méthodes. </w:t>
      </w:r>
      <w:r w:rsidR="001E6194">
        <w:t>Dans ce cas, la sélection sur épi serait plus désavantagée par rapport à la sélection sur grain que ce que nos résultats montrent.</w:t>
      </w:r>
      <w:r w:rsidR="006E60B1">
        <w:t xml:space="preserve"> </w:t>
      </w:r>
      <w:r w:rsidR="005B1507">
        <w:t xml:space="preserve">Toutefois, l’équation pourrait quand même permettre d’explorer ce type de situation en faisant varier les valeurs de </w:t>
      </w: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oMath>
      <w:r w:rsidR="005B1507">
        <w:t xml:space="preserve"> tout en gardant une valeur de </w:t>
      </w:r>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oMath>
      <w:r w:rsidR="005B1507">
        <w:t xml:space="preserve"> non négligeable. De plus, c</w:t>
      </w:r>
      <w:r w:rsidR="00415CCB">
        <w:t xml:space="preserve">e raisonnement ne s’applique pas </w:t>
      </w:r>
      <w:r w:rsidR="006E60B1">
        <w:t xml:space="preserve">pour </w:t>
      </w:r>
      <w:r w:rsidR="00415CCB">
        <w:t>tous les traits.</w:t>
      </w:r>
      <w:r w:rsidR="006E60B1">
        <w:t xml:space="preserve"> </w:t>
      </w:r>
      <w:r w:rsidR="00415CCB">
        <w:t>P</w:t>
      </w:r>
      <w:r w:rsidR="006E60B1">
        <w:t xml:space="preserve">ar exemple sur le taux de protéine, qui se mesure par NIRS, il se peut que les précisions de mesure sur grain individuel ou sur lot de grain soient similaires. </w:t>
      </w:r>
    </w:p>
    <w:p w14:paraId="05BD89CC" w14:textId="77777777" w:rsidR="00097BAC" w:rsidRDefault="00097BAC" w:rsidP="00505948"/>
    <w:p w14:paraId="7A64771D" w14:textId="69AAB5AF" w:rsidR="0004414F" w:rsidRDefault="00134F4C" w:rsidP="00505948">
      <w:r>
        <w:t xml:space="preserve">Enfin, cette équation fonctionne lorsqu’il s’agit de faire de la sélection par troncation. Or, ce n’est pas la seule façon de sélectionner qui existe. </w:t>
      </w:r>
      <w:r w:rsidR="003D02DE">
        <w:t xml:space="preserve">L’équation ne s’applique pas par exemple si l’on veut utiliser un gradient de sélection ou faire de la sélection sur index. </w:t>
      </w:r>
      <w:r>
        <w:t xml:space="preserve">En sélection massale particulièrement, un des enjeux de la sélection peut être de conserver de la diversité génétique dans la population. Par exemple, </w:t>
      </w:r>
      <w:r>
        <w:fldChar w:fldCharType="begin"/>
      </w:r>
      <w:r w:rsidR="00206988">
        <w:instrText xml:space="preserve"> ADDIN ZOTERO_ITEM CSL_CITATION {"citationID":"4H3Nhqtr","properties":{"formattedCitation":"(Gorjanc et al., 2018)","plainCitation":"(Gorjanc et al., 2018)","dontUpdate":true,"noteIndex":0},"citationItems":[{"id":4922,"uris":["http://zotero.org/groups/4992050/items/QEPAMNEQ"],"itemData":{"id":4922,"type":"article-journal","abstract":"Key messageOptimal cross selection increases long-term genetic gain of two-part programs with rapid recurrent genomic selection. It achieves this by optimising efficiency of converting genetic diversity into genetic gain through reducing the loss of genetic diversity and reducing the drop of genomic prediction accuracy with rapid cycling.","container-title":"Theoretical and Applied Genetics","DOI":"10.1007/s00122-018-3125-3","ISSN":"1432-2242","issue":"9","journalAbbreviation":"Theor Appl Genet","language":"en","page":"1953-1966","source":"Springer Link","title":"Optimal cross selection for long-term genetic gain in two-part programs with rapid recurrent genomic selection","volume":"131","author":[{"family":"Gorjanc","given":"Gregor"},{"family":"Gaynor","given":"R. Chris"},{"family":"Hickey","given":"John M."}],"issued":{"date-parts":[["2018",9,1]]}}}],"schema":"https://github.com/citation-style-language/schema/raw/master/csl-citation.json"} </w:instrText>
      </w:r>
      <w:r>
        <w:fldChar w:fldCharType="separate"/>
      </w:r>
      <w:r>
        <w:t>Gorjanc et al.,</w:t>
      </w:r>
      <w:r w:rsidRPr="00134F4C">
        <w:t xml:space="preserve"> </w:t>
      </w:r>
      <w:r>
        <w:t>(</w:t>
      </w:r>
      <w:r w:rsidRPr="00134F4C">
        <w:t>2018)</w:t>
      </w:r>
      <w:r>
        <w:fldChar w:fldCharType="end"/>
      </w:r>
      <w:r>
        <w:t xml:space="preserve"> ont </w:t>
      </w:r>
      <w:r w:rsidR="00106323">
        <w:t>testé</w:t>
      </w:r>
      <w:r>
        <w:t xml:space="preserve"> p</w:t>
      </w:r>
      <w:r w:rsidR="00106323">
        <w:t xml:space="preserve">ar une approche de simulation </w:t>
      </w:r>
      <w:r w:rsidR="00A63ABE">
        <w:t>une méth</w:t>
      </w:r>
      <w:r w:rsidR="00E179BC">
        <w:t>ode de sélection où les grains sélectionnés sont obtenus</w:t>
      </w:r>
      <w:r w:rsidR="00106323">
        <w:t xml:space="preserve"> en choisissant dans la population les parents à croiser selon leurs caractéristiques et leur niveau de parenté de sorte à conserver un certain niveau de diversité génétique de génération en génération tout en réalisant un progrès. </w:t>
      </w:r>
      <w:r w:rsidR="00E363B8">
        <w:t xml:space="preserve"> </w:t>
      </w:r>
      <w:r w:rsidR="00106323">
        <w:t xml:space="preserve">Ils ont montré qu’une telle approche </w:t>
      </w:r>
      <w:r w:rsidR="00E363B8">
        <w:t>pourrait permettre d</w:t>
      </w:r>
      <w:r w:rsidR="00106323">
        <w:t>’obtenir de meilleurs gains génétiques sur le long terme par rapport à des générations de sélection par troncation</w:t>
      </w:r>
      <w:r w:rsidR="00724E0D">
        <w:t xml:space="preserve"> ou de sélection sur index</w:t>
      </w:r>
      <w:r w:rsidR="00106323">
        <w:t xml:space="preserve">. </w:t>
      </w:r>
      <w:r w:rsidR="003D02DE">
        <w:t xml:space="preserve">L’équation n’est donc évidemment pas adaptable à toute situation de sélection massale sur les traits du grain. </w:t>
      </w:r>
    </w:p>
    <w:p w14:paraId="5BF59F62" w14:textId="3167C341" w:rsidR="00E22313" w:rsidRDefault="00E22313" w:rsidP="00E22313">
      <w:pPr>
        <w:pStyle w:val="Titre2"/>
      </w:pPr>
      <w:bookmarkStart w:id="701" w:name="_Toc144300125"/>
      <w:r>
        <w:t xml:space="preserve">A qui </w:t>
      </w:r>
      <w:r w:rsidR="00A301EE">
        <w:t>peut servir l’équation ?</w:t>
      </w:r>
      <w:bookmarkEnd w:id="701"/>
    </w:p>
    <w:p w14:paraId="449C829E" w14:textId="50DC8080" w:rsidR="00B824AE" w:rsidRDefault="00B824AE" w:rsidP="00E22313">
      <w:r>
        <w:rPr>
          <w:i/>
        </w:rPr>
        <w:t>A priori</w:t>
      </w:r>
      <w:r>
        <w:t xml:space="preserve"> l’équation peut être utile aux agriculteurs qui souhaitent faire de la sélection massale sur grain et qui se demandent </w:t>
      </w:r>
      <w:r w:rsidR="000526BB">
        <w:t>comment gérer l’effort de sélection et dans quel type de mesure et de matériel investir selon les conditions de l’exploitation et la façon dont il</w:t>
      </w:r>
      <w:r w:rsidR="00887041">
        <w:t>s</w:t>
      </w:r>
      <w:r w:rsidR="000526BB">
        <w:t xml:space="preserve"> veulent mener la sélection. Cela pourrait aussi servir aux sélectionneurs qui veulent améliorer une population</w:t>
      </w:r>
      <w:r w:rsidR="00887041">
        <w:t xml:space="preserve"> dans un cadre de pré-breeding</w:t>
      </w:r>
      <w:r w:rsidR="000526BB">
        <w:t xml:space="preserve"> ou </w:t>
      </w:r>
      <w:r w:rsidR="00887041">
        <w:t>d’utilisation de la méthode bulk dans un schéma de sélection.</w:t>
      </w:r>
    </w:p>
    <w:p w14:paraId="04951B6E" w14:textId="04099386" w:rsidR="00096D92" w:rsidRPr="004E7231" w:rsidRDefault="00766E7A" w:rsidP="00E22313">
      <w:r>
        <w:t>Les résultats obtenus peuvent aussi apporter des éléments de discussion dans la pratique et le dimensionnement de programmes de sélection participative</w:t>
      </w:r>
      <w:r w:rsidRPr="004E7231">
        <w:t xml:space="preserve">. </w:t>
      </w:r>
      <w:r w:rsidR="00206988">
        <w:t xml:space="preserve">Par exemple, un des objectifs de la mise en place d’une méthodologie de sélection participative par </w:t>
      </w:r>
      <w:r w:rsidR="00206988">
        <w:fldChar w:fldCharType="begin"/>
      </w:r>
      <w:r w:rsidR="008A7284">
        <w:instrText xml:space="preserve"> ADDIN ZOTERO_ITEM CSL_CITATION {"citationID":"isQl5ybm","properties":{"formattedCitation":"(Mailhe et al., 2013)","plainCitation":"(Mailhe et al., 2013)","dontUpdate":true,"noteIndex":0},"citationItems":[{"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rsidR="00206988">
        <w:fldChar w:fldCharType="separate"/>
      </w:r>
      <w:r w:rsidR="00206988" w:rsidRPr="00206988">
        <w:t xml:space="preserve">Mailhe et al., </w:t>
      </w:r>
      <w:r w:rsidR="00206988">
        <w:t>(</w:t>
      </w:r>
      <w:r w:rsidR="00206988" w:rsidRPr="00206988">
        <w:t>2013)</w:t>
      </w:r>
      <w:r w:rsidR="00206988">
        <w:fldChar w:fldCharType="end"/>
      </w:r>
      <w:r w:rsidR="00206988">
        <w:t>, était de "</w:t>
      </w:r>
      <w:r w:rsidR="00206988" w:rsidRPr="00206988">
        <w:t>développer des méthodes et des outils opérationnels pour la gestion / sélection de la biodiversité cultivée à la ferme</w:t>
      </w:r>
      <w:r w:rsidR="00206988">
        <w:t xml:space="preserve">". Dans cette méthodologie, des caractéristiques globales de la plante étaient mesurés, et les meilleurs épis étaient sélectionnés. Certains agriculteurs étaient inclus dans une filière large </w:t>
      </w:r>
      <w:r w:rsidR="00611C2D">
        <w:t xml:space="preserve">ou étaient paysans-boulanger / paysan-meunier </w:t>
      </w:r>
      <w:r w:rsidR="00206988">
        <w:t>et devaient sélectionner des populations avec des grains de bonne qualité pour la transformation. On pourrait donc imaginer que l’équation serve à dimensionner et a</w:t>
      </w:r>
      <w:ins w:id="702" w:author="Jacques DAVID" w:date="2023-08-31T09:43:00Z">
        <w:r w:rsidR="00AA7D7E">
          <w:t>i</w:t>
        </w:r>
      </w:ins>
      <w:r w:rsidR="00206988">
        <w:t xml:space="preserve">guiller la méthode de sélection pour ces caractéristiques du grain selon les contraintes et besoins de chaque </w:t>
      </w:r>
      <w:r w:rsidR="00206988">
        <w:lastRenderedPageBreak/>
        <w:t xml:space="preserve">agriculteur. </w:t>
      </w:r>
    </w:p>
    <w:p w14:paraId="4BB224B9" w14:textId="77777777" w:rsidR="00810D9E" w:rsidRDefault="00810D9E" w:rsidP="00505948"/>
    <w:p w14:paraId="7AF68644" w14:textId="705D955F" w:rsidR="00CC77C5" w:rsidRDefault="006934EE" w:rsidP="00505948">
      <w:pPr>
        <w:pStyle w:val="Titre2"/>
      </w:pPr>
      <w:bookmarkStart w:id="703" w:name="_Toc144300126"/>
      <w:r>
        <w:t>Vers une sélection</w:t>
      </w:r>
      <w:r w:rsidR="00573E15">
        <w:t xml:space="preserve"> massale</w:t>
      </w:r>
      <w:r>
        <w:t xml:space="preserve"> phénomique des grains ?</w:t>
      </w:r>
      <w:bookmarkEnd w:id="703"/>
    </w:p>
    <w:p w14:paraId="5942FE3C" w14:textId="3A2986D0" w:rsidR="00667E62" w:rsidRDefault="00BC5FF1" w:rsidP="00C93D7A">
      <w:r>
        <w:t xml:space="preserve">La prédiction phénomique est un développement récent en génétique quantitative, dont le but est de pouvoir prédire certains traits d’une plante à partir de spectres infrarouges collectés sur une autre partie de la plante. </w:t>
      </w:r>
      <w:r w:rsidRPr="00BC5FF1">
        <w:t xml:space="preserve">De premiers résultats encourageants montrent que la sélection phénomique a une efficacité souvent comparable à l’efficacité de la prédiction génomique, et parfois même meilleure pour le rendement chez le blé </w:t>
      </w:r>
      <w:r w:rsidRPr="00BC5FF1">
        <w:fldChar w:fldCharType="begin"/>
      </w:r>
      <w:r w:rsidRPr="00BC5FF1">
        <w:instrText xml:space="preserve"> ADDIN ZOTERO_ITEM CSL_CITATION {"citationID":"FRUJQB0x","properties":{"formattedCitation":"(Rincent et al., 2018)","plainCitation":"(Rincent et al., 2018)","noteIndex":0},"citationItems":[{"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schema":"https://github.com/citation-style-language/schema/raw/master/csl-citation.json"} </w:instrText>
      </w:r>
      <w:r w:rsidRPr="00BC5FF1">
        <w:fldChar w:fldCharType="separate"/>
      </w:r>
      <w:r w:rsidRPr="00BC5FF1">
        <w:t>(Rincent et al., 2018)</w:t>
      </w:r>
      <w:r w:rsidRPr="00BC5FF1">
        <w:fldChar w:fldCharType="end"/>
      </w:r>
      <w:r w:rsidRPr="00BC5FF1">
        <w:t xml:space="preserve">. C’est une méthode non destructive, peu coûteuse et qui pourrait permettre de traiter les grains </w:t>
      </w:r>
      <w:ins w:id="704" w:author="Jacques DAVID" w:date="2023-08-31T09:44:00Z">
        <w:r w:rsidR="00AA7D7E">
          <w:t xml:space="preserve">individuellement </w:t>
        </w:r>
      </w:ins>
      <w:r w:rsidRPr="00BC5FF1">
        <w:t>à haut débit. Des trieurs optiques sont déjà utilisés de façon routinière dans certaines entreprises semencières, qui possèdent donc déjà au moins une partie des outils nécessaires à l’implémentation de cette méthode. Pour ces raisons, la sélection phénomique semble être pertinente dans un cadre de sélection massale</w:t>
      </w:r>
      <w:r w:rsidR="00587FC8">
        <w:t xml:space="preserve">, et certains auteurs pensent que cette méthode sera à l’avenir un élément essentiel des programmes de sélection classique </w:t>
      </w:r>
      <w:r w:rsidR="00587FC8">
        <w:fldChar w:fldCharType="begin"/>
      </w:r>
      <w:r w:rsidR="00587FC8">
        <w:instrText xml:space="preserve"> ADDIN ZOTERO_ITEM CSL_CITATION {"citationID":"6Zr06xIR","properties":{"formattedCitation":"(Zhu et al., 2021)","plainCitation":"(Zhu et al., 2021)","noteIndex":0},"citationItems":[{"id":4916,"uris":["http://zotero.org/groups/4992050/items/3I8LE3TS"],"itemData":{"id":4916,"type":"article-journal","abstract":"The efficiency of breeding programs depends on the ability to screen large numbers of individuals. For complex traits like yield, this can be assisted by genomic selection, which is based on estimating breeding values with genome-wide marker data. Here, we evaluate phenomic prediction, which, similar to its genomic counterpart, aims to predict the performance of untested individuals but using near-infrared spectroscopy (NIRS) data. In a large panel of 944 soybean [Glycine max (L.) Merr.] recombinant inbred lines phenotyped for seed yield, thousand-seed weight, and plant height at three locations, we demonstrate that the phenomic predictive abilities are high and comparable with those obtained by genomic prediction. We found that ridge regression best linear unbiased prediction performs well for phenomic prediction and that the number of wavelengths can be reduced without a decrease in predictive ability. For prediction at different locations, NIRS data from a single location can be used. However, NIRS data from different environments, like years, should be connected by common genotypes in training and prediction sets. Phenomic prediction appears to be less susceptible to relatedness between individuals in training and prediction sets than genomic prediction, as generally half-sib but also unrelated families achieved high predictive abilities. Moreover, for the same training set sizes phenomic prediction resulted in higher predictive abilities compared to genomic prediction. Phenomic prediction can be applied at different stages in a breeding program, and collectively our results highlight the potential of this approach to increase genetic gain in plant breeding.","container-title":"The Plant Phenome Journal","DOI":"10.1002/ppj2.20027","ISSN":"2578-2703","issue":"1","language":"en","license":"© 2020 The Authors. The Plant Phenome Journal published by Wiley Periodicals, LLC on behalf of American Society of Agronomy and Crop Science Society of America.","note":"_eprint: https://onlinelibrary.wiley.com/doi/pdf/10.1002/ppj2.20027","page":"e20027","source":"Wiley Online Library","title":"Phenomic selection is competitive with genomic selection for breeding of complex traits","volume":"4","author":[{"family":"Zhu","given":"Xintian"},{"family":"Leiser","given":"Willmar L."},{"family":"Hahn","given":"Volker"},{"family":"Würschum","given":"Tobias"}],"issued":{"date-parts":[["2021"]]}}}],"schema":"https://github.com/citation-style-language/schema/raw/master/csl-citation.json"} </w:instrText>
      </w:r>
      <w:r w:rsidR="00587FC8">
        <w:fldChar w:fldCharType="separate"/>
      </w:r>
      <w:r w:rsidR="00587FC8" w:rsidRPr="00587FC8">
        <w:t>(Zhu et al., 2021)</w:t>
      </w:r>
      <w:r w:rsidR="00587FC8">
        <w:fldChar w:fldCharType="end"/>
      </w:r>
      <w:r w:rsidR="00587FC8">
        <w:t>.</w:t>
      </w:r>
    </w:p>
    <w:p w14:paraId="44CD8883" w14:textId="3093BBA4" w:rsidR="00961643" w:rsidRDefault="00961643" w:rsidP="00961643">
      <w:r>
        <w:t xml:space="preserve">Etant donné que l’équation peut être utilisée pour n’importe quel trait mesurable sur grain individuel, elle peut apporter des éléments de discussion intéressants pour la sélection phénomique. En effet, si l’on peut mesurer des spectres de grains individuels </w:t>
      </w:r>
      <w:del w:id="705" w:author="Jacques DAVID" w:date="2023-08-31T09:44:00Z">
        <w:r w:rsidDel="00AA7D7E">
          <w:delText xml:space="preserve">(ce qui est possible avec un trieur optique) </w:delText>
        </w:r>
      </w:del>
      <w:r>
        <w:t xml:space="preserve">dans le but de prédire un trait, on s’attend à ce que la prédiction soit toujours meilleure en moyennant des spectres acquis sur des grains d’un même épi ou d’un même génotype pour prédire le trait. Cela fonctionne de la même façon que lorsqu’on veut estimer la valeur génétique du grain en le regardant soit individuellement, soit pris dans son épi. </w:t>
      </w:r>
      <w:r w:rsidR="009F40A6">
        <w:t xml:space="preserve">On pourrait donc comparer le progrès atteignable en faisant des modèles prédictifs basés sur le grain individuel ou sur la moyenne de grains de même génotype/épi en utilisant l’équation et en remplaçant de rapport des héritabilités par le rapport des </w:t>
      </w:r>
      <w:proofErr w:type="spellStart"/>
      <w:r w:rsidR="009F40A6">
        <w:t>accuracy</w:t>
      </w:r>
      <w:proofErr w:type="spellEnd"/>
      <w:r w:rsidR="009F40A6">
        <w:t xml:space="preserve"> de prédiction des deux méthodes. </w:t>
      </w:r>
    </w:p>
    <w:p w14:paraId="34BE5DE0" w14:textId="21B6FC15" w:rsidR="00C72544" w:rsidRDefault="007D6ED1" w:rsidP="00C72544">
      <w:r>
        <w:t>L</w:t>
      </w:r>
      <w:r w:rsidR="00E65CED">
        <w:t xml:space="preserve">a plupart des travaux réalisés en prédiction phénomique </w:t>
      </w:r>
      <w:r w:rsidR="001C3AD0">
        <w:t xml:space="preserve">sur des céréales </w:t>
      </w:r>
      <w:r w:rsidR="00E65CED">
        <w:t>utilisent des spectres et des phénotypes mesurés sur de lots de grains</w:t>
      </w:r>
      <w:r w:rsidR="001C3AD0">
        <w:t xml:space="preserve"> </w:t>
      </w:r>
      <w:r w:rsidR="00FD72E7">
        <w:t xml:space="preserve">ou sur de la farine de lots de grains </w:t>
      </w:r>
      <w:r w:rsidR="001C3AD0">
        <w:fldChar w:fldCharType="begin"/>
      </w:r>
      <w:r w:rsidR="00BA061F">
        <w:instrText xml:space="preserve"> ADDIN ZOTERO_ITEM CSL_CITATION {"citationID":"v22TzT93","properties":{"formattedCitation":"(Cuevas et al., 2019; Lane et al., 2020; Rincent et al., 2018; Robert et al., 2022; Wei\\uc0\\u223{} et al., 2022; Zhu et al., 2022)","plainCitation":"(Cuevas et al., 2019; Lane et al., 2020; Rincent et al., 2018; Robert et al., 2022; Weiß et al., 2022; Zhu et al., 2022)","noteIndex":0},"citationItems":[{"id":4935,"uris":["http://zotero.org/groups/4992050/items/ZKITZ7DH"],"itemData":{"id":4935,"type":"article-journal","abstract":"Kernel methods are flexible and easy to interpret and have been successfully used in genomic-enabled prediction of various plant species. Kernel methods used in genomic prediction comprise the linear genomic best linear unbiased predictor (GBLUP or GB) kernel, and the Gaussian kernel (GK). In general, these kernels have been used with two statistical models: single-environment and genomic × environment (GE) models. Recently near infrared spectroscopy (NIR) has been used as an inexpensive and non-destructive high-throughput phenotyping method for predicting unobserved line performance in plant breeding trials. In this study, we used a non-linear arc-cosine kernel (AK) that emulates deep learning artificial neural networks. We compared AK prediction accuracy with the prediction accuracy of GB and GK kernel methods in four genomic data sets, one of which also includes pedigree and NIR information. Results show that for all four data sets, AK and GK kernels achieved higher prediction accuracy than the linear GB kernel for the single-environment and GE multi-environment models. In addition, AK achieved similar or slightly higher prediction accuracy than the GK kernel. For all data sets, the GE model achieved higher prediction accuracy than the single-environment model. For the data set that includes pedigree, markers and NIR, results show that the NIR wavelength alone achieved lower prediction accuracy than the genomic information alone; however, the pedigree plus NIR information achieved only slightly lower prediction accuracy than the marker plus the NIR high-throughput data.","container-title":"G3 Genes|Genomes|Genetics","DOI":"10.1534/g3.119.400493","ISSN":"2160-1836","issue":"9","journalAbbreviation":"G3 Genes|Genomes|Genetics","page":"2913-2924","source":"Silverchair","title":"Deep Kernel for Genomic and Near Infrared Predictions in Multi-environment Breeding Trials","volume":"9","author":[{"family":"Cuevas","given":"Jaime"},{"family":"Montesinos-López","given":"Osval"},{"family":"Juliana","given":"Philomin"},{"family":"Guzmán","given":"Carlos"},{"family":"Pérez-Rodríguez","given":"Paulino"},{"family":"González-Bucio","given":"José"},{"family":"Burgueño","given":"Juan"},{"family":"Montesinos-López","given":"Abelardo"},{"family":"Crossa","given":"José"}],"issued":{"date-parts":[["2019",9,1]]}}},{"id":4912,"uris":["http://zotero.org/groups/4992050/items/EGQKZHA6"],"itemData":{"id":4912,"type":"article-journal","abstract":"High-throughput phenotyping technologies, which can generate large volumes of data at low costs, may be used to indirectly predict yield. We explore this concept, using high-throughput phenotype information from Fourier transformed near-infrared reflectance spectroscopy (NIRS) of harvested kernels to predict parental grain yield in maize (Zea mays L.), and demonstrate a proof of concept for phenomic-based models in maize breeding. A dataset of 2,563 whole-kernel samples from a diversity panel of 346 hybrid testcrosses were scanned on a plot basis using NIRS. Scans consisted of 3,076 wavenumbers (bands) in the range of 4,000–10,000 cm−1. Corresponding grain yield for each sample was used to train phenomic prediction and selection models using three types of statistical learning: (a) partial least square regression (PLSR), (b) NIRS best linear unbiased predictor (NIRS BLUP), and (c) functional regression. Our results found that NIRS data were a useful tool to predict maize grain yield and showed promising results for evaluating genetically independent breeding populations. All model types were successful; functional regression followed by the PLSR model resulted in the best predictions. Pearson's correlations between predicted and observed grain yields exceeded .7 in many cases within random cross validation. Partial least squares regression also showed promise on independent breeding trials. More research on predicting phenotypic traits from spectra will provide better understanding how NIRS and other phenomic technology can be used in predicting phenotypes of breeding programs.","container-title":"The Plant Phenome Journal","DOI":"10.1002/ppj2.20002","ISSN":"2578-2703","issue":"1","language":"en","license":"© 2020 The Authors. The Plant Phenome Journal published by Wiley Periodicals, Inc. on behalf of American Society of Agronomy and Crop Science Society of America.","note":"_eprint: https://onlinelibrary.wiley.com/doi/pdf/10.1002/ppj2.20002","page":"e20002","source":"Wiley Online Library","title":"Phenomic selection and prediction of maize grain yield from near-infrared reflectance spectroscopy of kernels","volume":"3","author":[{"family":"Lane","given":"Holly M."},{"family":"Murray","given":"Seth C."},{"family":"Montesinos‑López","given":"Osval A."},{"family":"Montesinos‑López","given":"Abelardo"},{"family":"Crossa","given":"José"},{"family":"Rooney","given":"David K."},{"family":"Barrero-Farfan","given":"Ivan D."},{"family":"De La Fuente","given":"Gerald N."},{"family":"Morgan","given":"Cristine L. S."}],"issued":{"date-parts":[["2020"]]}}},{"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id":4552,"uris":["http://zotero.org/groups/4992050/items/CMF9BR39"],"itemData":{"id":4552,"type":"article-journal","abstract":"Phenomic selection is a promising alternative or complement to genomic selection in wheat breeding. Models combining spectra from different environments maximise the predictive ability of grain yield and heading date of wheat breeding lines.","container-title":"Theoretical and Applied Genetics","DOI":"10.1007/s00122-021-04005-8","ISSN":"1432-2242","issue":"3","journalAbbreviation":"Theor Appl Genet","language":"en","page":"895-914","source":"Springer Link","title":"Phenomic selection in wheat breeding: identification and optimisation of factors influencing prediction accuracy and comparison to genomic selection","title-short":"Phenomic selection in wheat breeding","volume":"135","author":[{"family":"Robert","given":"Pauline"},{"family":"Auzanneau","given":"Jérôme"},{"family":"Goudemand","given":"Ellen"},{"family":"Oury","given":"François-Xavier"},{"family":"Rolland","given":"Bernard"},{"family":"Heumez","given":"Emmanuel"},{"family":"Bouchet","given":"Sophie"},{"family":"Le Gouis","given":"Jacques"},{"family":"Rincent","given":"Renaud"}],"issued":{"date-parts":[["2022",3,1]]}}},{"id":4941,"uris":["http://zotero.org/groups/4992050/items/9C5P7KJT"],"itemData":{"id":4941,"type":"article-journal","container-title":"G3","issue":"3","note":"publisher: Oxford University Press","page":"jkab445","title":"Unraveling the potential of phenomic selection within and among diverse breeding material of maize (Zea mays L.)","volume":"12","author":[{"family":"Weiß","given":"Thea Mi"},{"family":"Zhu","given":"Xintian"},{"family":"Leiser","given":"Willmar L"},{"family":"Li","given":"Dongdong"},{"family":"Liu","given":"Wenxin"},{"family":"Schipprack","given":"Wolfgang"},{"family":"Melchinger","given":"Albrecht E"},{"family":"Hahn","given":"Volker"},{"family":"Würschum","given":"Tobias"}],"issued":{"date-parts":[["2022"]]}}},{"id":4937,"uris":["http://zotero.org/groups/4992050/items/HR2CF6QV"],"itemData":{"id":4937,"type":"article-journal","abstract":"The phenomic predictive ability depends on the genetic architecture of the target trait, being high for complex traits and low for traits with major QTL.","container-title":"Theoretical and Applied Genetics","DOI":"10.1007/s00122-021-03997-7","ISSN":"1432-2242","issue":"2","journalAbbreviation":"Theor Appl Genet","language":"en","page":"653-665","source":"Springer Link","title":"The performance of phenomic selection depends on the genetic architecture of the target trait","volume":"135","author":[{"family":"Zhu","given":"Xintian"},{"family":"Maurer","given":"Hans Peter"},{"family":"Jenz","given":"Mario"},{"family":"Hahn","given":"Volker"},{"family":"Ruckelshausen","given":"Arno"},{"family":"Leiser","given":"Willmar L."},{"family":"Würschum","given":"Tobias"}],"issued":{"date-parts":[["2022",2,1]]}}}],"schema":"https://github.com/citation-style-language/schema/raw/master/csl-citation.json"} </w:instrText>
      </w:r>
      <w:r w:rsidR="001C3AD0">
        <w:fldChar w:fldCharType="separate"/>
      </w:r>
      <w:r w:rsidR="00BA061F" w:rsidRPr="00BA061F">
        <w:t>(Cuevas et al., 2019; Lane et al., 2020; Rincent et al., 2018; Robert et al., 2022; Weiß et al., 2022; Zhu et al., 2022)</w:t>
      </w:r>
      <w:r w:rsidR="001C3AD0">
        <w:fldChar w:fldCharType="end"/>
      </w:r>
      <w:r w:rsidR="00E65CED">
        <w:t xml:space="preserve">. </w:t>
      </w:r>
      <w:r w:rsidR="000D779D">
        <w:t>On</w:t>
      </w:r>
      <w:r w:rsidR="00E65CED">
        <w:t xml:space="preserve"> peut considérer le spectre ou le phénotype d’un lot de grain comme une moyenne des spectres/phénotypes individuels des grains du lot. C</w:t>
      </w:r>
      <w:r w:rsidR="00427CF8">
        <w:t xml:space="preserve">ette façon de calibrer les modèles prédictifs correspond donc </w:t>
      </w:r>
      <w:r w:rsidR="00CA6181">
        <w:t xml:space="preserve">plutôt </w:t>
      </w:r>
      <w:r w:rsidR="00427CF8">
        <w:t>à une sélection sur épi.</w:t>
      </w:r>
      <w:r w:rsidR="001C5AE3">
        <w:t xml:space="preserve"> </w:t>
      </w:r>
      <w:r w:rsidR="001C5AE3" w:rsidRPr="00AA7D7E">
        <w:rPr>
          <w:highlight w:val="yellow"/>
          <w:rPrChange w:id="706" w:author="Jacques DAVID" w:date="2023-08-31T09:45:00Z">
            <w:rPr/>
          </w:rPrChange>
        </w:rPr>
        <w:t>Or les trieurs optiques utilisés en sélection prenn</w:t>
      </w:r>
      <w:r w:rsidR="00CF7C1C" w:rsidRPr="00AA7D7E">
        <w:rPr>
          <w:highlight w:val="yellow"/>
          <w:rPrChange w:id="707" w:author="Jacques DAVID" w:date="2023-08-31T09:45:00Z">
            <w:rPr/>
          </w:rPrChange>
        </w:rPr>
        <w:t xml:space="preserve">ent </w:t>
      </w:r>
      <w:ins w:id="708" w:author="Jacques DAVID" w:date="2023-08-31T09:45:00Z">
        <w:r w:rsidR="00AA7D7E" w:rsidRPr="00AA7D7E">
          <w:rPr>
            <w:highlight w:val="yellow"/>
            <w:rPrChange w:id="709" w:author="Jacques DAVID" w:date="2023-08-31T09:45:00Z">
              <w:rPr/>
            </w:rPrChange>
          </w:rPr>
          <w:t xml:space="preserve">déjà </w:t>
        </w:r>
      </w:ins>
      <w:r w:rsidR="00CF7C1C" w:rsidRPr="00AA7D7E">
        <w:rPr>
          <w:highlight w:val="yellow"/>
          <w:rPrChange w:id="710" w:author="Jacques DAVID" w:date="2023-08-31T09:45:00Z">
            <w:rPr/>
          </w:rPrChange>
        </w:rPr>
        <w:t>des mesures sur des grains</w:t>
      </w:r>
      <w:r w:rsidR="001C5AE3" w:rsidRPr="00AA7D7E">
        <w:rPr>
          <w:highlight w:val="yellow"/>
          <w:rPrChange w:id="711" w:author="Jacques DAVID" w:date="2023-08-31T09:45:00Z">
            <w:rPr/>
          </w:rPrChange>
        </w:rPr>
        <w:t xml:space="preserve"> individuels</w:t>
      </w:r>
      <w:r w:rsidR="00CF7C1C" w:rsidRPr="00AA7D7E">
        <w:rPr>
          <w:highlight w:val="yellow"/>
          <w:rPrChange w:id="712" w:author="Jacques DAVID" w:date="2023-08-31T09:45:00Z">
            <w:rPr/>
          </w:rPrChange>
        </w:rPr>
        <w:t xml:space="preserve"> et une méthode de prédiction basée sur des moyennes de lots de grains ne serait peut-être pas adaptée à ce type de </w:t>
      </w:r>
      <w:commentRangeStart w:id="713"/>
      <w:r w:rsidR="00CF7C1C" w:rsidRPr="00AA7D7E">
        <w:rPr>
          <w:highlight w:val="yellow"/>
          <w:rPrChange w:id="714" w:author="Jacques DAVID" w:date="2023-08-31T09:45:00Z">
            <w:rPr/>
          </w:rPrChange>
        </w:rPr>
        <w:t>tri</w:t>
      </w:r>
      <w:commentRangeEnd w:id="713"/>
      <w:r w:rsidR="00AA7D7E">
        <w:rPr>
          <w:rStyle w:val="Marquedecommentaire"/>
          <w:rFonts w:asciiTheme="minorHAnsi" w:eastAsiaTheme="minorHAnsi" w:hAnsiTheme="minorHAnsi" w:cstheme="minorBidi"/>
          <w:lang w:eastAsia="en-US"/>
        </w:rPr>
        <w:commentReference w:id="713"/>
      </w:r>
      <w:r w:rsidR="001C5AE3">
        <w:t>.</w:t>
      </w:r>
      <w:r w:rsidR="00CF7C1C">
        <w:t xml:space="preserve"> Il serait donc intéressant de comparer de progrès atteignable à partir de prédiction sur grains individuels et sur moyennes de lots de grains. En effet, si l’on peut montrer qu’une prédiction à partir de grains individuels permet un meilleur progrès malgré </w:t>
      </w:r>
      <w:del w:id="715" w:author="Jacques DAVID" w:date="2023-08-31T09:46:00Z">
        <w:r w:rsidR="00CF7C1C" w:rsidDel="00AA7D7E">
          <w:delText xml:space="preserve">la </w:delText>
        </w:r>
      </w:del>
      <w:ins w:id="716" w:author="Jacques DAVID" w:date="2023-08-31T09:46:00Z">
        <w:r w:rsidR="00AA7D7E">
          <w:t xml:space="preserve">une </w:t>
        </w:r>
      </w:ins>
      <w:r w:rsidR="00CF7C1C">
        <w:t>plu</w:t>
      </w:r>
      <w:r w:rsidR="002B3DCB">
        <w:t xml:space="preserve">s faible </w:t>
      </w:r>
      <w:proofErr w:type="spellStart"/>
      <w:r w:rsidR="002B3DCB">
        <w:t>accuracy</w:t>
      </w:r>
      <w:proofErr w:type="spellEnd"/>
      <w:r w:rsidR="002B3DCB">
        <w:t xml:space="preserve"> </w:t>
      </w:r>
      <w:r w:rsidR="002B3DCB">
        <w:lastRenderedPageBreak/>
        <w:t xml:space="preserve">de prédiction, </w:t>
      </w:r>
      <w:r w:rsidR="00615E8C">
        <w:t>c</w:t>
      </w:r>
      <w:r w:rsidR="00ED2758">
        <w:t>ela ouvre des</w:t>
      </w:r>
      <w:r w:rsidR="00615E8C">
        <w:t xml:space="preserve"> perspectives pour la sélection </w:t>
      </w:r>
      <w:ins w:id="717" w:author="Jacques DAVID" w:date="2023-08-31T09:46:00Z">
        <w:r w:rsidR="00AA7D7E">
          <w:t xml:space="preserve">phénomique </w:t>
        </w:r>
      </w:ins>
      <w:r w:rsidR="00615E8C">
        <w:t>sur grain</w:t>
      </w:r>
      <w:del w:id="718" w:author="Jacques DAVID" w:date="2023-08-31T09:46:00Z">
        <w:r w:rsidR="00615E8C" w:rsidDel="00AA7D7E">
          <w:delText xml:space="preserve">. </w:delText>
        </w:r>
        <w:r w:rsidR="00144E81" w:rsidDel="00AA7D7E">
          <w:delText>C</w:delText>
        </w:r>
        <w:r w:rsidR="00EB6048" w:rsidDel="00AA7D7E">
          <w:delText>ela permettrait de</w:delText>
        </w:r>
        <w:r w:rsidR="00DB12E5" w:rsidDel="00AA7D7E">
          <w:delText xml:space="preserve"> faire de la sélection sur grain en sélectionnant </w:delText>
        </w:r>
        <w:r w:rsidR="00417368" w:rsidDel="00AA7D7E">
          <w:delText>sur des traits qui ne sont</w:delText>
        </w:r>
        <w:r w:rsidR="00DB12E5" w:rsidDel="00AA7D7E">
          <w:delText xml:space="preserve"> pas </w:delText>
        </w:r>
        <w:r w:rsidR="00417368" w:rsidDel="00AA7D7E">
          <w:delText xml:space="preserve">mesurables sur </w:delText>
        </w:r>
        <w:r w:rsidR="00DB12E5" w:rsidDel="00AA7D7E">
          <w:delText>le grain</w:delText>
        </w:r>
      </w:del>
      <w:r w:rsidR="00EB6048">
        <w:t>. On aurait donc accès à une estimation</w:t>
      </w:r>
      <w:ins w:id="719" w:author="Jacques DAVID" w:date="2023-08-31T09:46:00Z">
        <w:r w:rsidR="00AA7D7E">
          <w:t xml:space="preserve"> indirecte</w:t>
        </w:r>
      </w:ins>
      <w:r w:rsidR="00EB6048">
        <w:t xml:space="preserve"> de la valeur </w:t>
      </w:r>
      <w:del w:id="720" w:author="Jacques DAVID" w:date="2023-08-31T09:46:00Z">
        <w:r w:rsidR="00EB6048" w:rsidDel="00AA7D7E">
          <w:delText xml:space="preserve">du grain pour </w:delText>
        </w:r>
      </w:del>
      <w:ins w:id="721" w:author="Jacques DAVID" w:date="2023-08-31T09:46:00Z">
        <w:r w:rsidR="00AA7D7E">
          <w:t>d’</w:t>
        </w:r>
      </w:ins>
      <w:r w:rsidR="00EB6048">
        <w:t xml:space="preserve">un ensemble de traits de la plante ce qui faciliterait énormément le travail de sélection. </w:t>
      </w:r>
      <w:r w:rsidR="007E059D">
        <w:t>Il serait aussi intéressant de savoir si dans l’absolu (sans comparer des prédictions sur grains individuels et sur lots de grains) un</w:t>
      </w:r>
      <w:r w:rsidR="007204CA">
        <w:t>e</w:t>
      </w:r>
      <w:r w:rsidR="007E059D">
        <w:t xml:space="preserve"> prédiction sur grain individuel serait déjà suffisante pour réaliser un progrès satisfaisant. </w:t>
      </w:r>
    </w:p>
    <w:p w14:paraId="16E408FA" w14:textId="1EF77692" w:rsidR="00887041" w:rsidRDefault="00887041" w:rsidP="00C72544">
      <w:pPr>
        <w:rPr>
          <w:ins w:id="722" w:author="Jacques DAVID" w:date="2023-08-31T09:47:00Z"/>
        </w:rPr>
      </w:pPr>
    </w:p>
    <w:p w14:paraId="168C8267" w14:textId="69264196" w:rsidR="00AA7D7E" w:rsidRDefault="00AA7D7E" w:rsidP="00C72544">
      <w:pPr>
        <w:rPr>
          <w:ins w:id="723" w:author="Jacques DAVID" w:date="2023-08-31T09:47:00Z"/>
        </w:rPr>
      </w:pPr>
      <w:ins w:id="724" w:author="Jacques DAVID" w:date="2023-08-31T09:47:00Z">
        <w:r>
          <w:t xml:space="preserve">C’est sympa, essaie de concentrer un </w:t>
        </w:r>
        <w:proofErr w:type="gramStart"/>
        <w:r>
          <w:t>peu .</w:t>
        </w:r>
        <w:proofErr w:type="gramEnd"/>
      </w:ins>
    </w:p>
    <w:p w14:paraId="3CD1D15A" w14:textId="77777777" w:rsidR="00AA7D7E" w:rsidRDefault="00AA7D7E" w:rsidP="00C72544"/>
    <w:p w14:paraId="7B09A72A" w14:textId="051C2702" w:rsidR="00FB2303" w:rsidRDefault="00077106" w:rsidP="00C72544">
      <w:r>
        <w:t xml:space="preserve">Enfin, </w:t>
      </w:r>
      <w:r>
        <w:fldChar w:fldCharType="begin"/>
      </w:r>
      <w:r w:rsidR="00134F4C">
        <w:instrText xml:space="preserve"> ADDIN ZOTERO_ITEM CSL_CITATION {"citationID":"mLAfewUF","properties":{"formattedCitation":"(Gaynor et al., 2017)","plainCitation":"(Gaynor et al., 2017)","dontUpdate":true,"noteIndex":0},"citationItems":[{"id":4927,"uris":["http://zotero.org/groups/4992050/items/GAMGAIUG"],"itemData":{"id":4927,"type":"article-journal","abstract":"We propose a strategy for implementing genomic selection in plant breeding programs for developing inbred lines that reorganizes traditional breeding programs into two distinct components. These components are: (i) a population improvement component to develop improved germplasm through rapid recurrent selection and (ii) a product development component to identify new inbred varieties or parents for hybrids using traditional breeding program designs. Stochastic simulations of entire breeding programs over 40 yr were used to evaluate the effectiveness of this strategy relative to a conventional program without genomic selection and programs using three standard strategies of implementing genomic selection. Cost effectiveness was measured by constraining all programs to approximately equal annual operating costs and directly comparing each program's overall performance. Programs using the two-part strategy generated between 2.36 and 2.47 times more genetic gain than the conventional program and between 1.31 and 1.46 times more genetic gain than the best performing standard genomic selection strategy. These results indicate that the two-part strategy is a cost-effective strategy for implementing genomic selection in plant breeding programs.","container-title":"Crop Science","DOI":"https://doi.org/10.2135/cropsci2016.09.0742","issue":"5","note":"_eprint: https://acsess.onlinelibrary.wiley.com/doi/pdf/10.2135/cropsci2016.09.0742","page":"2372-2386","title":"A Two-Part Strategy for Using Genomic Selection to Develop Inbred Lines","volume":"57","author":[{"family":"Gaynor","given":"R. Chris"},{"family":"Gorjanc","given":"Gregor"},{"family":"Bentley","given":"Alison R."},{"family":"Ober","given":"Eric S."},{"family":"Howell","given":"Phil"},{"family":"Jackson","given":"Robert"},{"family":"Mackay","given":"Ian J."},{"family":"Hickey","given":"John M."}],"issued":{"date-parts":[["2017"]]}}}],"schema":"https://github.com/citation-style-language/schema/raw/master/csl-citation.json"} </w:instrText>
      </w:r>
      <w:r>
        <w:fldChar w:fldCharType="separate"/>
      </w:r>
      <w:r>
        <w:t>Gaynor et al.</w:t>
      </w:r>
      <w:r w:rsidRPr="00077106">
        <w:t xml:space="preserve"> </w:t>
      </w:r>
      <w:r>
        <w:t>(</w:t>
      </w:r>
      <w:r w:rsidRPr="00077106">
        <w:t>2017)</w:t>
      </w:r>
      <w:r>
        <w:fldChar w:fldCharType="end"/>
      </w:r>
      <w:r>
        <w:t xml:space="preserve"> ont imaginé un schéma de sélection pouvant s’appliquer au blé. Ce schéma comprenant une partie dédiée à l’amélioration récurrente d’une population pour l’améliorer et entretenir et créer de la diversité génétique, et une deuxième partie utilisant les individus de cette population comme parents dans un schéma de sélection classique pour transformer la diversité génétique entretenue en progrès. Ils ont montré par des simulations qu’un tel schéma permettrait d’obtenir de meilleurs gains génétique sur le long terme que les schémas de sélection actuellement en place sur le blé. Dans leur approche, la meilleure efficacité de ce schéma de sélection découle de l’utilisation de prédiction génomique pour l’amélioration de la population. On peut donc imaginer remplacer dans ce schéma la prédiction génomique par la prédiction phénomique, et la question de la prédiction sur grain ou sur lots </w:t>
      </w:r>
      <w:r w:rsidR="00FB2303">
        <w:t xml:space="preserve">de grains se pose alors encore. Tout cela suppose que l’on puisse prédire des traits d’une plante à partir du spectre du grain dont cette plante est issue, ce qui n’est aujourd’hui pas bien démontré. </w:t>
      </w:r>
    </w:p>
    <w:p w14:paraId="4D468C99" w14:textId="5F26EFC3" w:rsidR="00DB40A6" w:rsidRDefault="00DB40A6" w:rsidP="00DB40A6"/>
    <w:p w14:paraId="73C8E47A" w14:textId="09D78192" w:rsidR="00200B46" w:rsidRDefault="0014485E" w:rsidP="00200B46">
      <w:pPr>
        <w:pStyle w:val="Titre2"/>
      </w:pPr>
      <w:commentRangeStart w:id="725"/>
      <w:r>
        <w:t>Le potentiel du dispositif de sélection in silico</w:t>
      </w:r>
    </w:p>
    <w:p w14:paraId="789762AF" w14:textId="1DD2E549" w:rsidR="00DB40A6" w:rsidRDefault="00200B46" w:rsidP="00DB40A6">
      <w:r>
        <w:t xml:space="preserve">L’expérimentation au champ avait le mérite d’être une réelle mise en situation de sélection sur la taille du grain. </w:t>
      </w:r>
      <w:r w:rsidR="00FF4031">
        <w:t>Cependant, il a manqué à ce dispositif certaines mesures (notamment de rendement). Cette partie de l’expérimentation a reçu moi</w:t>
      </w:r>
      <w:ins w:id="726" w:author="Jacques DAVID" w:date="2023-08-31T09:48:00Z">
        <w:r w:rsidR="00AA7D7E">
          <w:t>n</w:t>
        </w:r>
      </w:ins>
      <w:r w:rsidR="00FF4031">
        <w:t xml:space="preserve">s d’attention que les bacs, justement car ceux-ci ont nécessité un investissement de temps et d’effort conséquent. </w:t>
      </w:r>
    </w:p>
    <w:p w14:paraId="16233E6D" w14:textId="60222FD7" w:rsidR="0062606D" w:rsidRDefault="00FF4031" w:rsidP="00DB40A6">
      <w:r>
        <w:t>En effet, dans les bacs, chaque plante a été mesurée individuellement en gardant trace de sa position dans le bac et de son génotype, puis chaque grain de chaque plante a été mesuré individuellement. Cela nécessite beaucoup d’effort pour ne pas faire d’erreur pendant les mesures, car il ne faut pas se tromper sur la position de la plante, réussir à isoler la bonne plante pour la bonne mesure etc… Cependant, ces efforts permettent d’acquérir une très grande quantité d’informations exploitables</w:t>
      </w:r>
      <w:r w:rsidR="00B45172">
        <w:t xml:space="preserve"> et ouvrent des perspectives pour un grand nombre d’analyses</w:t>
      </w:r>
      <w:r>
        <w:t xml:space="preserve">. En effet, </w:t>
      </w:r>
      <w:r w:rsidR="00B54323">
        <w:t>ce dispositif permet d’accéder aux valeurs phénotypiques en population et non en culture pure. L</w:t>
      </w:r>
      <w:r>
        <w:t xml:space="preserve">a position et le génotype de chaque plante étant connu, il est possible d’étudier en détail les interactions entre les plantes (effets de certains allèles sur </w:t>
      </w:r>
      <w:r w:rsidR="00B54323">
        <w:lastRenderedPageBreak/>
        <w:t>les phénotypes voisins, tendance de chaque génotype à collaborer ou à rentrer en compétition par exemple</w:t>
      </w:r>
      <w:r w:rsidR="0062606D">
        <w:t>, allèles à favoriser dans la population pour améliorer un trait…</w:t>
      </w:r>
      <w:r w:rsidR="00B54323">
        <w:t xml:space="preserve">). </w:t>
      </w:r>
      <w:r w:rsidR="0062606D">
        <w:t xml:space="preserve">Le dispositif permet également d’explorer les questions liées à la phénomique car des spectres de feuilles et des grains de chaque plante ont été acquis. On pourrait par exemple apporter des éléments de réponse aux questionnements évoqués plus haut, ou regarder s’il est possible de prédire l’effet d’un génotype sur ses voisins à partir de son spectre. </w:t>
      </w:r>
    </w:p>
    <w:p w14:paraId="6F32427C" w14:textId="3BA8713C" w:rsidR="00110323" w:rsidRPr="000B6B21" w:rsidRDefault="0062606D" w:rsidP="000B6B21">
      <w:pPr>
        <w:sectPr w:rsidR="00110323" w:rsidRPr="000B6B21" w:rsidSect="00025664">
          <w:footerReference w:type="default" r:id="rId26"/>
          <w:footnotePr>
            <w:pos w:val="beneathText"/>
          </w:footnotePr>
          <w:pgSz w:w="11906" w:h="16838"/>
          <w:pgMar w:top="1417" w:right="1417" w:bottom="1417" w:left="1417" w:header="720" w:footer="1701" w:gutter="0"/>
          <w:cols w:space="720"/>
          <w:docGrid w:linePitch="299"/>
        </w:sectPr>
      </w:pPr>
      <w:r>
        <w:t>Au final, les analyses réalisées dans ce stage n’ont permis d’extraire qu’une partie de toute l’</w:t>
      </w:r>
      <w:r w:rsidR="00B45172">
        <w:t>information collect</w:t>
      </w:r>
      <w:commentRangeEnd w:id="725"/>
      <w:r w:rsidR="00AA7D7E">
        <w:rPr>
          <w:rStyle w:val="Marquedecommentaire"/>
          <w:rFonts w:asciiTheme="minorHAnsi" w:eastAsiaTheme="minorHAnsi" w:hAnsiTheme="minorHAnsi" w:cstheme="minorBidi"/>
          <w:lang w:eastAsia="en-US"/>
        </w:rPr>
        <w:commentReference w:id="725"/>
      </w:r>
      <w:r w:rsidR="00B45172">
        <w:t xml:space="preserve">ée, et il y a sûrement encore assez de matière pour </w:t>
      </w:r>
      <w:r w:rsidR="000B6B21">
        <w:t>un stage d’analyses de données.</w:t>
      </w:r>
      <w:r w:rsidR="000B6B21">
        <w:tab/>
      </w:r>
    </w:p>
    <w:p w14:paraId="78D4123E" w14:textId="77777777" w:rsidR="00110323" w:rsidRPr="00EA76C3" w:rsidRDefault="00110323" w:rsidP="000B6B21">
      <w:pPr>
        <w:pStyle w:val="301Introduction"/>
        <w:rPr>
          <w:rFonts w:ascii="Arial" w:hAnsi="Arial" w:cs="Arial"/>
        </w:rPr>
      </w:pPr>
      <w:r w:rsidRPr="00EA76C3">
        <w:rPr>
          <w:rFonts w:ascii="Arial" w:hAnsi="Arial" w:cs="Arial"/>
        </w:rPr>
        <w:lastRenderedPageBreak/>
        <w:t>Conclusion</w:t>
      </w:r>
    </w:p>
    <w:p w14:paraId="7ACCBD92" w14:textId="77777777" w:rsidR="00110323" w:rsidRPr="00EA76C3" w:rsidRDefault="00110323">
      <w:pPr>
        <w:pStyle w:val="Corpsdetexte"/>
        <w:rPr>
          <w:rFonts w:ascii="Arial" w:hAnsi="Arial" w:cs="Arial"/>
        </w:rPr>
      </w:pPr>
    </w:p>
    <w:p w14:paraId="1B917D5B" w14:textId="77777777" w:rsidR="00110323" w:rsidRPr="00EA76C3" w:rsidRDefault="00110323">
      <w:pPr>
        <w:pStyle w:val="Corpsdetexte"/>
        <w:rPr>
          <w:rFonts w:ascii="Arial" w:hAnsi="Arial" w:cs="Arial"/>
        </w:rPr>
      </w:pPr>
    </w:p>
    <w:p w14:paraId="3782D484" w14:textId="77777777" w:rsidR="00110323" w:rsidRPr="00EA76C3" w:rsidRDefault="00110323">
      <w:pPr>
        <w:pStyle w:val="Corpsdetexte"/>
        <w:rPr>
          <w:rFonts w:ascii="Arial" w:hAnsi="Arial" w:cs="Arial"/>
        </w:rPr>
      </w:pPr>
    </w:p>
    <w:p w14:paraId="311F983B" w14:textId="77777777" w:rsidR="00110323" w:rsidRPr="00EA76C3" w:rsidRDefault="00110323">
      <w:pPr>
        <w:pStyle w:val="Corpsdetexte"/>
        <w:rPr>
          <w:rFonts w:ascii="Arial" w:hAnsi="Arial" w:cs="Arial"/>
        </w:rPr>
      </w:pPr>
    </w:p>
    <w:p w14:paraId="241FE5D4" w14:textId="77777777" w:rsidR="00110323" w:rsidRDefault="00110323">
      <w:pPr>
        <w:sectPr w:rsidR="00110323">
          <w:footerReference w:type="default" r:id="rId27"/>
          <w:footnotePr>
            <w:pos w:val="beneathText"/>
          </w:footnotePr>
          <w:pgSz w:w="11906" w:h="16838"/>
          <w:pgMar w:top="1417" w:right="1417" w:bottom="1983" w:left="1417" w:header="720" w:footer="1417" w:gutter="0"/>
          <w:cols w:space="720"/>
        </w:sectPr>
      </w:pPr>
    </w:p>
    <w:p w14:paraId="76C0BA0C" w14:textId="77777777" w:rsidR="00110323" w:rsidRDefault="00110323">
      <w:pPr>
        <w:pStyle w:val="308TitreBibliographie"/>
        <w:rPr>
          <w:rFonts w:ascii="Arial" w:hAnsi="Arial" w:cs="Arial"/>
        </w:rPr>
      </w:pPr>
      <w:r w:rsidRPr="00EA76C3">
        <w:rPr>
          <w:rFonts w:ascii="Arial" w:hAnsi="Arial" w:cs="Arial"/>
        </w:rPr>
        <w:lastRenderedPageBreak/>
        <w:t>Références bibliographiques</w:t>
      </w:r>
    </w:p>
    <w:p w14:paraId="5AAE5BDD" w14:textId="77777777" w:rsidR="00DF331B" w:rsidRPr="00EA76C3" w:rsidRDefault="00DF331B">
      <w:pPr>
        <w:pStyle w:val="308TitreBibliographie"/>
        <w:rPr>
          <w:rFonts w:ascii="Arial" w:hAnsi="Arial" w:cs="Arial"/>
        </w:rPr>
      </w:pPr>
    </w:p>
    <w:p w14:paraId="65E1B869" w14:textId="77777777" w:rsidR="00FE4491" w:rsidRPr="00127BA7" w:rsidRDefault="00DF331B" w:rsidP="00FE4491">
      <w:pPr>
        <w:pStyle w:val="Bibliographie"/>
        <w:rPr>
          <w:lang w:val="en-GB"/>
        </w:rPr>
      </w:pPr>
      <w:r>
        <w:rPr>
          <w:rFonts w:ascii="Arial" w:hAnsi="Arial" w:cs="Arial"/>
        </w:rPr>
        <w:fldChar w:fldCharType="begin"/>
      </w:r>
      <w:r w:rsidR="005878C7">
        <w:rPr>
          <w:rFonts w:ascii="Arial" w:hAnsi="Arial" w:cs="Arial"/>
        </w:rPr>
        <w:instrText xml:space="preserve"> ADDIN ZOTERO_BIBL {"uncited":[],"omitted":[],"custom":[]} CSL_BIBLIOGRAPHY </w:instrText>
      </w:r>
      <w:r>
        <w:rPr>
          <w:rFonts w:ascii="Arial" w:hAnsi="Arial" w:cs="Arial"/>
        </w:rPr>
        <w:fldChar w:fldCharType="separate"/>
      </w:r>
      <w:r w:rsidR="00FE4491" w:rsidRPr="00FE4491">
        <w:t xml:space="preserve">Andrée, P., Clark, J.K., Levkoe, C.Z., Lowitt, K. (Eds.), 2019. </w:t>
      </w:r>
      <w:r w:rsidR="00FE4491" w:rsidRPr="00127BA7">
        <w:rPr>
          <w:lang w:val="en-GB"/>
        </w:rPr>
        <w:t>Civil Society and Social Movements in Food System Governance. Taylor &amp; Francis.</w:t>
      </w:r>
    </w:p>
    <w:p w14:paraId="1F6C8EBB" w14:textId="77777777" w:rsidR="00FE4491" w:rsidRPr="00127BA7" w:rsidRDefault="00FE4491" w:rsidP="00FE4491">
      <w:pPr>
        <w:pStyle w:val="Bibliographie"/>
        <w:rPr>
          <w:lang w:val="en-GB"/>
        </w:rPr>
      </w:pPr>
      <w:r w:rsidRPr="00127BA7">
        <w:rPr>
          <w:lang w:val="en-GB"/>
        </w:rPr>
        <w:t>Asseng, S., Ewert, F., Martre, P., Rötter, R.P., Lobell, D.B., Cammarano, D., Kimball, B.A., Ottman, M.J., Wall, G.W., White, J.W., Reynolds, M.P., Alderman, P.D., Prasad, P.V.V., Aggarwal, P.K., Anothai, J., Basso, B., Biernath, C., Challinor, A.J., De Sanctis, G., Doltra, J., Fereres, E., Garcia-Vila, M., Gayler, S., Hoogenboom, G., Hunt, L.A., Izaurralde, R.C., Jabloun, M., Jones, C.D., Kersebaum, K.C., Koehler, A.-K., Müller, C., Naresh Kumar, S., Nendel, C., O’Leary, G., Olesen, J.E., Palosuo, T., Priesack, E., Eyshi Rezaei, E., Ruane, A.C., Semenov, M.A., Shcherbak, I., Stöckle, C., Stratonovitch, P., Streck, T., Supit, I., Tao, F., Thorburn, P.J., Waha, K., Wang, E., Wallach, D., Wolf, J., Zhao, Z., Zhu, Y., 2015. Rising temperatures reduce global wheat production. Nat. Clim. Change 5, 143–147. https://doi.org/10.1038/nclimate2470</w:t>
      </w:r>
    </w:p>
    <w:p w14:paraId="22AC55B5" w14:textId="77777777" w:rsidR="00FE4491" w:rsidRPr="00FE4491" w:rsidRDefault="00FE4491" w:rsidP="00FE4491">
      <w:pPr>
        <w:pStyle w:val="Bibliographie"/>
      </w:pPr>
      <w:r w:rsidRPr="00FE4491">
        <w:t>Beral, A., 2020. Déterminisme génétique et écophysiologique de la variabilité des masses de grains individuels chez le blé tendre (Triticum aestivum). (phdthesis). Université Clermont Auvergne [2017-2020].</w:t>
      </w:r>
    </w:p>
    <w:p w14:paraId="4860B5F4" w14:textId="77777777" w:rsidR="00FE4491" w:rsidRPr="00FE4491" w:rsidRDefault="00FE4491" w:rsidP="00FE4491">
      <w:pPr>
        <w:pStyle w:val="Bibliographie"/>
      </w:pPr>
      <w:r w:rsidRPr="00FE4491">
        <w:t>Béral, A., 2020. Déterminisme génétique et écophysiologique de la variabilité des masses de grains individuels chez le blé tendre (Triticum aestivum). (phdthesis). Université Clermont Auvergne [2017-2020].</w:t>
      </w:r>
    </w:p>
    <w:p w14:paraId="41312A22" w14:textId="77777777" w:rsidR="00FE4491" w:rsidRPr="00127BA7" w:rsidRDefault="00FE4491" w:rsidP="00FE4491">
      <w:pPr>
        <w:pStyle w:val="Bibliographie"/>
        <w:rPr>
          <w:lang w:val="en-GB"/>
        </w:rPr>
      </w:pPr>
      <w:r w:rsidRPr="00FE4491">
        <w:t xml:space="preserve">Béral, A., Rincent, R., Gouis, J.L., Girousse, C., Allard, V., 2020. </w:t>
      </w:r>
      <w:r w:rsidRPr="00127BA7">
        <w:rPr>
          <w:lang w:val="en-GB"/>
        </w:rPr>
        <w:t>Wheat individual grain-size variance originates from crop development and from specific genetic determinism. PLOS ONE 15, e0230689. https://doi.org/10.1371/journal.pone.0230689</w:t>
      </w:r>
    </w:p>
    <w:p w14:paraId="162A21B0" w14:textId="77777777" w:rsidR="00FE4491" w:rsidRPr="00127BA7" w:rsidRDefault="00FE4491" w:rsidP="00FE4491">
      <w:pPr>
        <w:pStyle w:val="Bibliographie"/>
        <w:rPr>
          <w:lang w:val="en-GB"/>
        </w:rPr>
      </w:pPr>
      <w:r w:rsidRPr="00127BA7">
        <w:rPr>
          <w:lang w:val="en-GB"/>
        </w:rPr>
        <w:t>Blum, A., Shpiler, L., Golan, G., Mayer, J., Sinmena, B., 1991. Mass selection of wheat for grain filling without transient photosynthesis. Euphytica 54, 111–116. https://doi.org/10.1007/BF00145637</w:t>
      </w:r>
    </w:p>
    <w:p w14:paraId="695B0D6A" w14:textId="77777777" w:rsidR="00FE4491" w:rsidRPr="00127BA7" w:rsidRDefault="00FE4491" w:rsidP="00FE4491">
      <w:pPr>
        <w:pStyle w:val="Bibliographie"/>
        <w:rPr>
          <w:lang w:val="en-GB"/>
        </w:rPr>
      </w:pPr>
      <w:r w:rsidRPr="00127BA7">
        <w:rPr>
          <w:lang w:val="en-GB"/>
        </w:rPr>
        <w:t>Busch, R.H., Kofoid, K., 1982. Recurrent Selection for Kernel Weight in Spring Wheat. Crop Sci. 22. https://doi.org/10.2135/cropsci1982.0011183X002200030032x</w:t>
      </w:r>
    </w:p>
    <w:p w14:paraId="651E895A" w14:textId="77777777" w:rsidR="00FE4491" w:rsidRPr="00FE4491" w:rsidRDefault="00FE4491" w:rsidP="00FE4491">
      <w:pPr>
        <w:pStyle w:val="Bibliographie"/>
      </w:pPr>
      <w:r w:rsidRPr="00127BA7">
        <w:rPr>
          <w:lang w:val="en-GB"/>
        </w:rPr>
        <w:t xml:space="preserve">Chable, V., Berthellot, J.-F., 2006. </w:t>
      </w:r>
      <w:r w:rsidRPr="00FE4491">
        <w:t>La sélection participative en France: présentation des expériences en cours pour les agricultures biologiques et paysannes. Courr. L’environnement L’INRA 30, 129–138.</w:t>
      </w:r>
    </w:p>
    <w:p w14:paraId="5F882679" w14:textId="77777777" w:rsidR="00FE4491" w:rsidRPr="00127BA7" w:rsidRDefault="00FE4491" w:rsidP="00FE4491">
      <w:pPr>
        <w:pStyle w:val="Bibliographie"/>
        <w:rPr>
          <w:lang w:val="en-GB"/>
        </w:rPr>
      </w:pPr>
      <w:r w:rsidRPr="00FE4491">
        <w:t xml:space="preserve">Cuevas, J., Montesinos-López, O., Juliana, P., Guzmán, C., Pérez-Rodríguez, P., González-Bucio, J., Burgueño, J., Montesinos-López, A., Crossa, J., 2019. </w:t>
      </w:r>
      <w:r w:rsidRPr="00127BA7">
        <w:rPr>
          <w:lang w:val="en-GB"/>
        </w:rPr>
        <w:t>Deep Kernel for Genomic and Near Infrared Predictions in Multi-environment Breeding Trials. G3 GenesGenomesGenetics 9, 2913–2924. https://doi.org/10.1534/g3.119.400493</w:t>
      </w:r>
    </w:p>
    <w:p w14:paraId="0538D590" w14:textId="77777777" w:rsidR="00FE4491" w:rsidRPr="00127BA7" w:rsidRDefault="00FE4491" w:rsidP="00FE4491">
      <w:pPr>
        <w:pStyle w:val="Bibliographie"/>
        <w:rPr>
          <w:lang w:val="en-GB"/>
        </w:rPr>
      </w:pPr>
      <w:r w:rsidRPr="00127BA7">
        <w:rPr>
          <w:lang w:val="en-GB"/>
        </w:rPr>
        <w:t>David, J., Holtz, Y., Ranwez, V., Santoni, S., Sarah, G., Ardisson, M., Poux, G., Choulet, F., Genthon, C., Roumet, P., Tavaud-Pirra, M., 2014. Genotyping by sequencing transcriptomes in an evolutionary pre-breeding durum wheat population. Mol. Breed. 34, 1531–1548. https://doi.org/10.1007/s11032-014-0179-z</w:t>
      </w:r>
    </w:p>
    <w:p w14:paraId="7065B479" w14:textId="77777777" w:rsidR="00FE4491" w:rsidRPr="00127BA7" w:rsidRDefault="00FE4491" w:rsidP="00FE4491">
      <w:pPr>
        <w:pStyle w:val="Bibliographie"/>
        <w:rPr>
          <w:lang w:val="en-GB"/>
        </w:rPr>
      </w:pPr>
      <w:r w:rsidRPr="00127BA7">
        <w:rPr>
          <w:lang w:val="en-GB"/>
        </w:rPr>
        <w:t>Dawson, J.C., Goldringer, I., 2012. Breeding for Genetically Diverse Populations: Variety Mixtures and Evolutionary Populations, in: Organic Crop Breeding. John Wiley &amp; Sons, Ltd, pp. 77–98. https://doi.org/10.1002/9781119945932.ch5</w:t>
      </w:r>
    </w:p>
    <w:p w14:paraId="08C98AE2" w14:textId="77777777" w:rsidR="00FE4491" w:rsidRPr="00127BA7" w:rsidRDefault="00FE4491" w:rsidP="00FE4491">
      <w:pPr>
        <w:pStyle w:val="Bibliographie"/>
        <w:rPr>
          <w:lang w:val="en-GB"/>
        </w:rPr>
      </w:pPr>
      <w:r w:rsidRPr="00127BA7">
        <w:rPr>
          <w:lang w:val="en-GB"/>
        </w:rPr>
        <w:t>Dawson, J.C., Rivière, P., Berthellot, J.-F., Mercier, F., De Kochko, P., Galic, N., Pin, S., Serpolay, E., Thomas, M., Giuliano, S., others, 2011. Collaborative plant breeding for organic agricultural systems in developed countries. Sustainability 3, 1206–1223.</w:t>
      </w:r>
    </w:p>
    <w:p w14:paraId="36E1BC92" w14:textId="77777777" w:rsidR="00FE4491" w:rsidRPr="00127BA7" w:rsidRDefault="00FE4491" w:rsidP="00FE4491">
      <w:pPr>
        <w:pStyle w:val="Bibliographie"/>
        <w:rPr>
          <w:lang w:val="en-GB"/>
        </w:rPr>
      </w:pPr>
      <w:r w:rsidRPr="00127BA7">
        <w:rPr>
          <w:lang w:val="en-GB"/>
        </w:rPr>
        <w:t>Derera, N.F., Bhatt, G.M., 1972. Effectiveness of mechanical mass selection in wheat (Triticum aestivum L.). Aust. J. Agric. Res. 23, 761–768. https://doi.org/10.1071/ar9720761</w:t>
      </w:r>
    </w:p>
    <w:p w14:paraId="0D0BF6EC" w14:textId="77777777" w:rsidR="00FE4491" w:rsidRPr="00127BA7" w:rsidRDefault="00FE4491" w:rsidP="00FE4491">
      <w:pPr>
        <w:pStyle w:val="Bibliographie"/>
        <w:rPr>
          <w:lang w:val="en-GB"/>
        </w:rPr>
      </w:pPr>
      <w:r w:rsidRPr="00127BA7">
        <w:rPr>
          <w:lang w:val="en-GB"/>
        </w:rPr>
        <w:t>Desclaux, D., Ceccarelli, S., Navazio, J., Coley, M., Trouche, G., Aguirre, S., Weltzien, E., Lançon, J., 2012. Centralized or Decentralized Breeding: The Potentials of Participatory Approaches for Low-Input and Organic Agriculture, in: Organic Crop Breeding. John Wiley &amp; Sons, Ltd, pp. 99–123. https://doi.org/10.1002/9781119945932.ch6</w:t>
      </w:r>
    </w:p>
    <w:p w14:paraId="1F0C72F5" w14:textId="77777777" w:rsidR="00FE4491" w:rsidRPr="00127BA7" w:rsidRDefault="00FE4491" w:rsidP="00FE4491">
      <w:pPr>
        <w:pStyle w:val="Bibliographie"/>
        <w:rPr>
          <w:lang w:val="en-GB"/>
        </w:rPr>
      </w:pPr>
      <w:r w:rsidRPr="00127BA7">
        <w:rPr>
          <w:lang w:val="en-GB"/>
        </w:rPr>
        <w:t>Donald, C., 1981. 14 COMPETITIVE PLANTS, COMMUNAL PLANTS, AND YIELD IN WHEAT CROPS. Wheat Sci.-Today Tomorrow 223.</w:t>
      </w:r>
    </w:p>
    <w:p w14:paraId="3BA2F5D3" w14:textId="77777777" w:rsidR="00FE4491" w:rsidRPr="00127BA7" w:rsidRDefault="00FE4491" w:rsidP="00FE4491">
      <w:pPr>
        <w:pStyle w:val="Bibliographie"/>
        <w:rPr>
          <w:lang w:val="en-GB"/>
        </w:rPr>
      </w:pPr>
      <w:r w:rsidRPr="00127BA7">
        <w:rPr>
          <w:lang w:val="en-GB"/>
        </w:rPr>
        <w:t xml:space="preserve">Finch-Savage, W.E., Bassel, G.W., 2016. Seed vigour and crop establishment: extending performance </w:t>
      </w:r>
      <w:r w:rsidRPr="00127BA7">
        <w:rPr>
          <w:lang w:val="en-GB"/>
        </w:rPr>
        <w:lastRenderedPageBreak/>
        <w:t>beyond adaptation. J. Exp. Bot. 67, 567–591. https://doi.org/10.1093/jxb/erv490</w:t>
      </w:r>
    </w:p>
    <w:p w14:paraId="75BD6ACD" w14:textId="77777777" w:rsidR="00FE4491" w:rsidRPr="00FE4491" w:rsidRDefault="00FE4491" w:rsidP="00FE4491">
      <w:pPr>
        <w:pStyle w:val="Bibliographie"/>
      </w:pPr>
      <w:r w:rsidRPr="00127BA7">
        <w:rPr>
          <w:lang w:val="en-GB"/>
        </w:rPr>
        <w:t xml:space="preserve">Gaynor, R.C., Gorjanc, G., Bentley, A.R., Ober, E.S., Howell, P., Jackson, R., Mackay, I.J., Hickey, J.M., 2017. A Two-Part Strategy for Using Genomic Selection to Develop Inbred Lines. </w:t>
      </w:r>
      <w:r w:rsidRPr="00FE4491">
        <w:t>Crop Sci. 57, 2372–2386. https://doi.org/10.2135/cropsci2016.09.0742</w:t>
      </w:r>
    </w:p>
    <w:p w14:paraId="7EB741CA" w14:textId="77777777" w:rsidR="00FE4491" w:rsidRPr="00FE4491" w:rsidRDefault="00FE4491" w:rsidP="00FE4491">
      <w:pPr>
        <w:pStyle w:val="Bibliographie"/>
      </w:pPr>
      <w:r w:rsidRPr="00FE4491">
        <w:t>GIE Blé dur, 2017. Description et spécificités - GIE Blé dur Description, spécificités du blé dur. GIE Blé Dur. URL https://www.gie-bledur.fr/la-filiere-ble-dur/description-du-ble-dur/ (accessed 6.7.23).</w:t>
      </w:r>
    </w:p>
    <w:p w14:paraId="5763E462" w14:textId="77777777" w:rsidR="00FE4491" w:rsidRPr="00127BA7" w:rsidRDefault="00FE4491" w:rsidP="00FE4491">
      <w:pPr>
        <w:pStyle w:val="Bibliographie"/>
        <w:rPr>
          <w:lang w:val="en-GB"/>
        </w:rPr>
      </w:pPr>
      <w:r w:rsidRPr="00127BA7">
        <w:rPr>
          <w:lang w:val="en-GB"/>
        </w:rPr>
        <w:t>Gorjanc, G., Gaynor, R.C., Hickey, J.M., 2018. Optimal cross selection for long-term genetic gain in two-part programs with rapid recurrent genomic selection. Theor. Appl. Genet. 131, 1953–1966. https://doi.org/10.1007/s00122-018-3125-3</w:t>
      </w:r>
    </w:p>
    <w:p w14:paraId="2E3D6323" w14:textId="77777777" w:rsidR="00FE4491" w:rsidRPr="00127BA7" w:rsidRDefault="00FE4491" w:rsidP="00FE4491">
      <w:pPr>
        <w:pStyle w:val="Bibliographie"/>
        <w:rPr>
          <w:lang w:val="en-GB"/>
        </w:rPr>
      </w:pPr>
      <w:r w:rsidRPr="00127BA7">
        <w:rPr>
          <w:lang w:val="en-GB"/>
        </w:rPr>
        <w:t>Horlings, L.G., Marsden, T.K., 2011. Towards the real green revolution? Exploring the conceptual dimensions of a new ecological modernisation of agriculture that could ‘feed the world.’ Glob. Environ. Change, Special Issue on The Politics and Policy of Carbon Capture and Storage 21, 441–452. https://doi.org/10.1016/j.gloenvcha.2011.01.004</w:t>
      </w:r>
    </w:p>
    <w:p w14:paraId="0410FFE6" w14:textId="77777777" w:rsidR="00FE4491" w:rsidRPr="00127BA7" w:rsidRDefault="00FE4491" w:rsidP="00FE4491">
      <w:pPr>
        <w:pStyle w:val="Bibliographie"/>
        <w:rPr>
          <w:lang w:val="en-GB"/>
        </w:rPr>
      </w:pPr>
      <w:r w:rsidRPr="00127BA7">
        <w:rPr>
          <w:lang w:val="en-GB"/>
        </w:rPr>
        <w:t>Houser, M., Stuart, D., 2020. An accelerating treadmill and an overlooked contradiction in industrial agriculture: Climate change and nitrogen fertilizer. J. Agrar. Change 20, 215–237. https://doi.org/10.1111/joac.12341</w:t>
      </w:r>
    </w:p>
    <w:p w14:paraId="1B35C74A" w14:textId="77777777" w:rsidR="00FE4491" w:rsidRPr="00127BA7" w:rsidRDefault="00FE4491" w:rsidP="00FE4491">
      <w:pPr>
        <w:pStyle w:val="Bibliographie"/>
        <w:rPr>
          <w:lang w:val="en-GB"/>
        </w:rPr>
      </w:pPr>
      <w:r w:rsidRPr="00127BA7">
        <w:rPr>
          <w:lang w:val="en-GB"/>
        </w:rPr>
        <w:t>Ishaque, W., Osman, R., Hafiza, B.S., Malghani, S., Zhao, B., Xu, M., Ata-Ul-Karim, S.T., 2023. Quantifying the impacts of climate change on wheat phenology, yield, and evapotranspiration under irrigated and rainfed conditions. Agric. Water Manag. 275, 108017. https://doi.org/10.1016/j.agwat.2022.108017</w:t>
      </w:r>
    </w:p>
    <w:p w14:paraId="792B2637" w14:textId="77777777" w:rsidR="00FE4491" w:rsidRPr="00127BA7" w:rsidRDefault="00FE4491" w:rsidP="00FE4491">
      <w:pPr>
        <w:pStyle w:val="Bibliographie"/>
        <w:rPr>
          <w:lang w:val="en-GB"/>
        </w:rPr>
      </w:pPr>
      <w:r w:rsidRPr="00127BA7">
        <w:rPr>
          <w:lang w:val="en-GB"/>
        </w:rPr>
        <w:t>Juroszek, P., von Tiedemann, A., 2013. Climate change and potential future risks through wheat diseases: a review. Eur. J. Plant Pathol. 136, 21–33. https://doi.org/10.1007/s10658-012-0144-9</w:t>
      </w:r>
    </w:p>
    <w:p w14:paraId="0765FF00" w14:textId="77777777" w:rsidR="00FE4491" w:rsidRPr="00127BA7" w:rsidRDefault="00FE4491" w:rsidP="00FE4491">
      <w:pPr>
        <w:pStyle w:val="Bibliographie"/>
        <w:rPr>
          <w:lang w:val="en-GB"/>
        </w:rPr>
      </w:pPr>
      <w:r w:rsidRPr="00127BA7">
        <w:rPr>
          <w:lang w:val="en-GB"/>
        </w:rPr>
        <w:t>Lane, H.M., Murray, S.C., Montesinos‑López, O.A., Montesinos‑López, A., Crossa, J., Rooney, D.K., Barrero-Farfan, I.D., De La Fuente, G.N., Morgan, C.L.S., 2020. Phenomic selection and prediction of maize grain yield from near-infrared reflectance spectroscopy of kernels. Plant Phenome J. 3, e20002. https://doi.org/10.1002/ppj2.20002</w:t>
      </w:r>
    </w:p>
    <w:p w14:paraId="6EF44F94" w14:textId="77777777" w:rsidR="00FE4491" w:rsidRPr="00127BA7" w:rsidRDefault="00FE4491" w:rsidP="00FE4491">
      <w:pPr>
        <w:pStyle w:val="Bibliographie"/>
        <w:rPr>
          <w:lang w:val="en-GB"/>
        </w:rPr>
      </w:pPr>
      <w:r w:rsidRPr="00127BA7">
        <w:rPr>
          <w:lang w:val="en-GB"/>
        </w:rPr>
        <w:t>Lang, L., Balla, L., Bedo, Z., 1989. Machine mass selection of winter wheat hybrid populations. Novenytermeles Hung.</w:t>
      </w:r>
    </w:p>
    <w:p w14:paraId="2D9DE3E4" w14:textId="77777777" w:rsidR="00FE4491" w:rsidRPr="00FE4491" w:rsidRDefault="00FE4491" w:rsidP="00FE4491">
      <w:pPr>
        <w:pStyle w:val="Bibliographie"/>
      </w:pPr>
      <w:r w:rsidRPr="00127BA7">
        <w:rPr>
          <w:lang w:val="en-GB"/>
        </w:rPr>
        <w:t xml:space="preserve">Mailhe, G., Cazeirgue, F., Gascuel, J., Gasnier, R., Berthelot, J., Baboulène, J., Poilly, C., Lavoyer, R., Hernandez, M., Coulbeaut, J., others, 2013. </w:t>
      </w:r>
      <w:r w:rsidRPr="00FE4491">
        <w:t>Mise en place d’une méthodologie de sélection participative sur le blé tendre en France.</w:t>
      </w:r>
    </w:p>
    <w:p w14:paraId="1D3C76E0" w14:textId="77777777" w:rsidR="00FE4491" w:rsidRPr="00127BA7" w:rsidRDefault="00FE4491" w:rsidP="00FE4491">
      <w:pPr>
        <w:pStyle w:val="Bibliographie"/>
        <w:rPr>
          <w:lang w:val="en-GB"/>
        </w:rPr>
      </w:pPr>
      <w:r w:rsidRPr="00127BA7">
        <w:rPr>
          <w:lang w:val="en-GB"/>
        </w:rPr>
        <w:t>Nass, H.G., 1987. Selection for grain yield of spring wheat utilizing seed size and other selection criteria. Can. J. Plant Sci. 67, 605–610. https://doi.org/10.4141/cjps87-086</w:t>
      </w:r>
    </w:p>
    <w:p w14:paraId="33A92912" w14:textId="77777777" w:rsidR="00FE4491" w:rsidRPr="00127BA7" w:rsidRDefault="00FE4491" w:rsidP="00FE4491">
      <w:pPr>
        <w:pStyle w:val="Bibliographie"/>
        <w:rPr>
          <w:lang w:val="en-GB"/>
        </w:rPr>
      </w:pPr>
      <w:r w:rsidRPr="00127BA7">
        <w:rPr>
          <w:lang w:val="en-GB"/>
        </w:rPr>
        <w:t>Pingali, P.L., 2012. Green Revolution: Impacts, limits, and the path ahead. Proc. Natl. Acad. Sci. 109, 12302–12308. https://doi.org/10.1073/pnas.0912953109</w:t>
      </w:r>
    </w:p>
    <w:p w14:paraId="7B996C21" w14:textId="77777777" w:rsidR="00FE4491" w:rsidRPr="00127BA7" w:rsidRDefault="00FE4491" w:rsidP="00FE4491">
      <w:pPr>
        <w:pStyle w:val="Bibliographie"/>
        <w:rPr>
          <w:lang w:val="en-GB"/>
        </w:rPr>
      </w:pPr>
      <w:r w:rsidRPr="00127BA7">
        <w:rPr>
          <w:lang w:val="en-GB"/>
        </w:rPr>
        <w:t>R Core Team, 2022. R: A Language and Environment for Statistical Computing. R Foundation for Statistical Computing, Vienna, Austria.</w:t>
      </w:r>
    </w:p>
    <w:p w14:paraId="47D630F6" w14:textId="77777777" w:rsidR="00FE4491" w:rsidRPr="00127BA7" w:rsidRDefault="00FE4491" w:rsidP="00FE4491">
      <w:pPr>
        <w:pStyle w:val="Bibliographie"/>
        <w:rPr>
          <w:lang w:val="en-GB"/>
        </w:rPr>
      </w:pPr>
      <w:r w:rsidRPr="00127BA7">
        <w:rPr>
          <w:lang w:val="en-GB"/>
        </w:rPr>
        <w:t>Rincent, R., Charpentier, J.-P., Faivre-Rampant, P., Paux, E., Le Gouis, J., Bastien, C., Segura, V., 2018. Phenomic Selection Is a Low-Cost and High-Throughput Method Based on Indirect Predictions: Proof of Concept on Wheat and Poplar. G3 GenesGenomesGenetics 8, 3961–3972. https://doi.org/10.1534/g3.118.200760</w:t>
      </w:r>
    </w:p>
    <w:p w14:paraId="7F213AAF" w14:textId="77777777" w:rsidR="00FE4491" w:rsidRPr="00127BA7" w:rsidRDefault="00FE4491" w:rsidP="00FE4491">
      <w:pPr>
        <w:pStyle w:val="Bibliographie"/>
        <w:rPr>
          <w:lang w:val="en-GB"/>
        </w:rPr>
      </w:pPr>
      <w:r w:rsidRPr="00127BA7">
        <w:rPr>
          <w:lang w:val="en-GB"/>
        </w:rPr>
        <w:t>Rivière, P., Goldringer, I., Berthellot, J.-F., Galic, N., Pin, S., Kochko, P.D., Dawson, J.C., 2015. Response to farmer mass selection in early generation progeny of bread wheat landrace crosses. Renew. Agric. Food Syst. 30, 190–201. https://doi.org/10.1017/S1742170513000343</w:t>
      </w:r>
    </w:p>
    <w:p w14:paraId="38D54C4D" w14:textId="77777777" w:rsidR="00FE4491" w:rsidRPr="00127BA7" w:rsidRDefault="00FE4491" w:rsidP="00FE4491">
      <w:pPr>
        <w:pStyle w:val="Bibliographie"/>
        <w:rPr>
          <w:lang w:val="en-GB"/>
        </w:rPr>
      </w:pPr>
      <w:r w:rsidRPr="00127BA7">
        <w:rPr>
          <w:lang w:val="en-GB"/>
        </w:rPr>
        <w:t>Robert, P., Auzanneau, J., Goudemand, E., Oury, F.-X., Rolland, B., Heumez, E., Bouchet, S., Le Gouis, J., Rincent, R., 2022. Phenomic selection in wheat breeding: identification and optimisation of factors influencing prediction accuracy and comparison to genomic selection. Theor. Appl. Genet. 135, 895–914. https://doi.org/10.1007/s00122-021-04005-8</w:t>
      </w:r>
    </w:p>
    <w:p w14:paraId="69DD0235" w14:textId="77777777" w:rsidR="00FE4491" w:rsidRPr="00127BA7" w:rsidRDefault="00FE4491" w:rsidP="00FE4491">
      <w:pPr>
        <w:pStyle w:val="Bibliographie"/>
        <w:rPr>
          <w:lang w:val="en-GB"/>
        </w:rPr>
      </w:pPr>
      <w:r w:rsidRPr="00127BA7">
        <w:rPr>
          <w:lang w:val="en-GB"/>
        </w:rPr>
        <w:t>Rodríguez-Álvarez, M.X., Boer, M.P., Eeuwijk, F.A. van, Eilers, P.H.C., 2017. Correcting for spatial heterogeneity in plant breeding experiments with P-splines. Spat. Stat. 23, 52–71.</w:t>
      </w:r>
    </w:p>
    <w:p w14:paraId="5EAA9C18" w14:textId="77777777" w:rsidR="00FE4491" w:rsidRPr="00127BA7" w:rsidRDefault="00FE4491" w:rsidP="00FE4491">
      <w:pPr>
        <w:pStyle w:val="Bibliographie"/>
        <w:rPr>
          <w:lang w:val="en-GB"/>
        </w:rPr>
      </w:pPr>
      <w:r w:rsidRPr="00127BA7">
        <w:rPr>
          <w:lang w:val="en-GB"/>
        </w:rPr>
        <w:t xml:space="preserve">Sadras, V.O., 2007. Evolutionary aspects of the trade-off between seed size and number in crops. Field </w:t>
      </w:r>
      <w:r w:rsidRPr="00127BA7">
        <w:rPr>
          <w:lang w:val="en-GB"/>
        </w:rPr>
        <w:lastRenderedPageBreak/>
        <w:t>Crops Res. 100, 125–138. https://doi.org/10.1016/j.fcr.2006.07.004</w:t>
      </w:r>
    </w:p>
    <w:p w14:paraId="523333B0" w14:textId="77777777" w:rsidR="00FE4491" w:rsidRPr="00127BA7" w:rsidRDefault="00FE4491" w:rsidP="00FE4491">
      <w:pPr>
        <w:pStyle w:val="Bibliographie"/>
        <w:rPr>
          <w:lang w:val="en-GB"/>
        </w:rPr>
      </w:pPr>
      <w:r w:rsidRPr="00127BA7">
        <w:rPr>
          <w:lang w:val="en-GB"/>
        </w:rPr>
        <w:t>Sharma, R.C., Tiwary, A.K., Ortiz-Ferrara, G., 2008. Reduction in kernel weight as a potential indirect selection criterion for wheat grain yield under terminal heat stress. Plant Breed. 127, 241–248. https://doi.org/10.1111/j.1439-0523.2007.01460.x</w:t>
      </w:r>
    </w:p>
    <w:p w14:paraId="1152C128" w14:textId="77777777" w:rsidR="00FE4491" w:rsidRPr="00127BA7" w:rsidRDefault="00FE4491" w:rsidP="00FE4491">
      <w:pPr>
        <w:pStyle w:val="Bibliographie"/>
        <w:rPr>
          <w:lang w:val="en-GB"/>
        </w:rPr>
      </w:pPr>
      <w:r w:rsidRPr="00127BA7">
        <w:rPr>
          <w:lang w:val="en-GB"/>
        </w:rPr>
        <w:t>Sharma, S.K., Singh, K.P., Singh, I., 1995. SELECTION RESPONSES FOR GRAIN WEIGHT IN SOME MASS SELECTED AND INTERMATED POPULATIONS OF WHEAT (TRITICUM AESTIVUM L.). INDIAN J. Genet. PLANT Breed. 55, 365–373.</w:t>
      </w:r>
    </w:p>
    <w:p w14:paraId="2EC8C352" w14:textId="77777777" w:rsidR="00FE4491" w:rsidRPr="00127BA7" w:rsidRDefault="00FE4491" w:rsidP="00FE4491">
      <w:pPr>
        <w:pStyle w:val="Bibliographie"/>
        <w:rPr>
          <w:lang w:val="en-GB"/>
        </w:rPr>
      </w:pPr>
      <w:r w:rsidRPr="00127BA7">
        <w:rPr>
          <w:lang w:val="en-GB"/>
        </w:rPr>
        <w:t>Truncated normal distribution [WWW Document], 2023. . Wikipedia. URL https://en.wikipedia.org/w/index.php?title=Truncated_normal_distribution&amp;oldid=1152823526#cite_note-5 (accessed 6.9.23).</w:t>
      </w:r>
    </w:p>
    <w:p w14:paraId="66F9E592" w14:textId="77777777" w:rsidR="00FE4491" w:rsidRPr="00127BA7" w:rsidRDefault="00FE4491" w:rsidP="00FE4491">
      <w:pPr>
        <w:pStyle w:val="Bibliographie"/>
        <w:rPr>
          <w:lang w:val="en-GB"/>
        </w:rPr>
      </w:pPr>
      <w:r w:rsidRPr="00127BA7">
        <w:rPr>
          <w:lang w:val="en-GB"/>
        </w:rPr>
        <w:t>Wang, J., Vanga, S.K., Saxena, R., Orsat, V., Raghavan, V., 2018. Effect of Climate Change on the Yield of Cereal Crops: A Review. Climate 6, 41. https://doi.org/10.3390/cli6020041</w:t>
      </w:r>
    </w:p>
    <w:p w14:paraId="1BE90881" w14:textId="77777777" w:rsidR="00FE4491" w:rsidRPr="00127BA7" w:rsidRDefault="00FE4491" w:rsidP="00FE4491">
      <w:pPr>
        <w:pStyle w:val="Bibliographie"/>
        <w:rPr>
          <w:lang w:val="en-GB"/>
        </w:rPr>
      </w:pPr>
      <w:r w:rsidRPr="00127BA7">
        <w:rPr>
          <w:lang w:val="en-GB"/>
        </w:rPr>
        <w:t>Wang, K., Fu, B.X., 2020. Inter-Relationships between Test Weight, Thousand Kernel Weight, Kernel Size Distribution and Their Effects on Durum Wheat Milling, Semolina Composition and Pasta Processing Quality. Foods 9, 1308. https://doi.org/10.3390/foods9091308</w:t>
      </w:r>
    </w:p>
    <w:p w14:paraId="55F7F702" w14:textId="77777777" w:rsidR="00FE4491" w:rsidRPr="00127BA7" w:rsidRDefault="00FE4491" w:rsidP="00FE4491">
      <w:pPr>
        <w:pStyle w:val="Bibliographie"/>
        <w:rPr>
          <w:lang w:val="en-GB"/>
        </w:rPr>
      </w:pPr>
      <w:r w:rsidRPr="00127BA7">
        <w:rPr>
          <w:lang w:val="en-GB"/>
        </w:rPr>
        <w:t>Weiß, T.M., Zhu, X., Leiser, W.L., Li, D., Liu, W., Schipprack, W., Melchinger, A.E., Hahn, V., Würschum, T., 2022. Unraveling the potential of phenomic selection within and among diverse breeding material of maize (Zea mays L.). G3 12, jkab445.</w:t>
      </w:r>
    </w:p>
    <w:p w14:paraId="24CBDFC5" w14:textId="77777777" w:rsidR="00FE4491" w:rsidRPr="00127BA7" w:rsidRDefault="00FE4491" w:rsidP="00FE4491">
      <w:pPr>
        <w:pStyle w:val="Bibliographie"/>
        <w:rPr>
          <w:lang w:val="en-GB"/>
        </w:rPr>
      </w:pPr>
      <w:r w:rsidRPr="00127BA7">
        <w:rPr>
          <w:lang w:val="en-GB"/>
        </w:rPr>
        <w:t>Wiersma, J.J., Busch, R.H., Fulcher, G.G., Hareland, G.A., 2001. Recurrent Selection for Kernel Weight in Spring Wheat. Crop Sci. 41, 999–1005. https://doi.org/10.2135/cropsci2001.414999x</w:t>
      </w:r>
    </w:p>
    <w:p w14:paraId="3C544C74" w14:textId="77777777" w:rsidR="00FE4491" w:rsidRPr="00127BA7" w:rsidRDefault="00FE4491" w:rsidP="00FE4491">
      <w:pPr>
        <w:pStyle w:val="Bibliographie"/>
        <w:rPr>
          <w:lang w:val="en-GB"/>
        </w:rPr>
      </w:pPr>
      <w:r w:rsidRPr="00127BA7">
        <w:rPr>
          <w:lang w:val="en-GB"/>
        </w:rPr>
        <w:t>Wilcox, J., Makowski, D., 2014. A meta-analysis of the predicted effects of climate change on wheat yields using simulation studies. Field Crops Res. 156, 180–190. https://doi.org/10.1016/j.fcr.2013.11.008</w:t>
      </w:r>
    </w:p>
    <w:p w14:paraId="0905C759" w14:textId="77777777" w:rsidR="00FE4491" w:rsidRPr="00127BA7" w:rsidRDefault="00FE4491" w:rsidP="00FE4491">
      <w:pPr>
        <w:pStyle w:val="Bibliographie"/>
        <w:rPr>
          <w:lang w:val="en-GB"/>
        </w:rPr>
      </w:pPr>
      <w:r w:rsidRPr="00127BA7">
        <w:rPr>
          <w:lang w:val="en-GB"/>
        </w:rPr>
        <w:t>Wolfram Research inc, n.d. Mathematica, Version 13.3.</w:t>
      </w:r>
    </w:p>
    <w:p w14:paraId="3DBD6691" w14:textId="77777777" w:rsidR="00FE4491" w:rsidRPr="00127BA7" w:rsidRDefault="00FE4491" w:rsidP="00FE4491">
      <w:pPr>
        <w:pStyle w:val="Bibliographie"/>
        <w:rPr>
          <w:lang w:val="en-GB"/>
        </w:rPr>
      </w:pPr>
      <w:r w:rsidRPr="00127BA7">
        <w:rPr>
          <w:lang w:val="en-GB"/>
        </w:rPr>
        <w:t>Zahra, N., Hafeez, M.B., Wahid, A., Al Masruri, M.H., Ullah, A., Siddique, K.H.M., Farooq, M., 2023. Impact of climate change on wheat grain composition and quality. J. Sci. Food Agric. 103, 2745–2751. https://doi.org/10.1002/jsfa.12289</w:t>
      </w:r>
    </w:p>
    <w:p w14:paraId="26149C39" w14:textId="77777777" w:rsidR="00FE4491" w:rsidRPr="00127BA7" w:rsidRDefault="00FE4491" w:rsidP="00FE4491">
      <w:pPr>
        <w:pStyle w:val="Bibliographie"/>
        <w:rPr>
          <w:lang w:val="en-GB"/>
        </w:rPr>
      </w:pPr>
      <w:r w:rsidRPr="00127BA7">
        <w:rPr>
          <w:lang w:val="en-GB"/>
        </w:rPr>
        <w:t>Zhu, X., Leiser, W.L., Hahn, V., Würschum, T., 2021. Phenomic selection is competitive with genomic selection for breeding of complex traits. Plant Phenome J. 4, e20027. https://doi.org/10.1002/ppj2.20027</w:t>
      </w:r>
    </w:p>
    <w:p w14:paraId="7FB9FE7C" w14:textId="77777777" w:rsidR="00FE4491" w:rsidRPr="00FE4491" w:rsidRDefault="00FE4491" w:rsidP="00FE4491">
      <w:pPr>
        <w:pStyle w:val="Bibliographie"/>
      </w:pPr>
      <w:r w:rsidRPr="00127BA7">
        <w:rPr>
          <w:lang w:val="en-GB"/>
        </w:rPr>
        <w:t xml:space="preserve">Zhu, X., Maurer, H.P., Jenz, M., Hahn, V., Ruckelshausen, A., Leiser, W.L., Würschum, T., 2022. The performance of phenomic selection depends on the genetic architecture of the target trait. </w:t>
      </w:r>
      <w:r w:rsidRPr="00FE4491">
        <w:t>Theor. Appl. Genet. 135, 653–665. https://doi.org/10.1007/s00122-021-03997-7</w:t>
      </w:r>
    </w:p>
    <w:p w14:paraId="27DDA452" w14:textId="23445837" w:rsidR="00110323" w:rsidRPr="00EA76C3" w:rsidRDefault="00DF331B">
      <w:pPr>
        <w:pStyle w:val="Corpsdetexte"/>
        <w:rPr>
          <w:rFonts w:ascii="Arial" w:hAnsi="Arial" w:cs="Arial"/>
        </w:rPr>
      </w:pPr>
      <w:r>
        <w:rPr>
          <w:rFonts w:ascii="Arial" w:hAnsi="Arial" w:cs="Arial"/>
        </w:rPr>
        <w:fldChar w:fldCharType="end"/>
      </w:r>
    </w:p>
    <w:p w14:paraId="7CF5B18E" w14:textId="77777777" w:rsidR="00110323" w:rsidRDefault="00110323">
      <w:pPr>
        <w:sectPr w:rsidR="00110323">
          <w:footerReference w:type="default" r:id="rId28"/>
          <w:footnotePr>
            <w:pos w:val="beneathText"/>
          </w:footnotePr>
          <w:pgSz w:w="11906" w:h="16838"/>
          <w:pgMar w:top="1417" w:right="1417" w:bottom="1983" w:left="1417" w:header="720" w:footer="1417" w:gutter="0"/>
          <w:cols w:space="720"/>
        </w:sectPr>
      </w:pPr>
    </w:p>
    <w:p w14:paraId="771CE60C" w14:textId="77777777" w:rsidR="00362EC1" w:rsidRDefault="00362EC1" w:rsidP="00362EC1">
      <w:pPr>
        <w:pStyle w:val="----Corpsdetexte----"/>
      </w:pPr>
      <w:r>
        <w:t xml:space="preserve"> </w:t>
      </w:r>
    </w:p>
    <w:p w14:paraId="154C4F07" w14:textId="77777777" w:rsidR="00362EC1" w:rsidRDefault="00362EC1">
      <w:pPr>
        <w:widowControl/>
        <w:suppressAutoHyphens w:val="0"/>
        <w:spacing w:line="240" w:lineRule="auto"/>
        <w:jc w:val="left"/>
        <w:rPr>
          <w:sz w:val="24"/>
        </w:rPr>
      </w:pPr>
      <w:r>
        <w:br w:type="page"/>
      </w:r>
    </w:p>
    <w:p w14:paraId="2AD7B186" w14:textId="13CEA59A" w:rsidR="005229A8" w:rsidRDefault="005229A8" w:rsidP="00362EC1">
      <w:pPr>
        <w:pStyle w:val="Titre"/>
      </w:pPr>
      <w:r>
        <w:lastRenderedPageBreak/>
        <w:t xml:space="preserve">Annexe </w:t>
      </w:r>
      <w:fldSimple w:instr=" SEQ Annexe \* ARABIC ">
        <w:r w:rsidR="00651FC8">
          <w:rPr>
            <w:noProof/>
          </w:rPr>
          <w:t>1</w:t>
        </w:r>
      </w:fldSimple>
      <w:r>
        <w:t xml:space="preserve"> : </w:t>
      </w:r>
      <w:r w:rsidR="00A35134">
        <w:t xml:space="preserve">Variance des traits du grain </w:t>
      </w:r>
      <w:r w:rsidR="00984CCE">
        <w:t>en mesurant les</w:t>
      </w:r>
      <w:r w:rsidR="00036941">
        <w:t xml:space="preserve"> </w:t>
      </w:r>
      <w:r w:rsidR="00CC582E">
        <w:t>grain</w:t>
      </w:r>
      <w:r w:rsidR="00984CCE">
        <w:t>s</w:t>
      </w:r>
      <w:r w:rsidR="00CC582E">
        <w:t xml:space="preserve"> individuel</w:t>
      </w:r>
      <w:r w:rsidR="00984CCE">
        <w:t>s</w:t>
      </w:r>
      <w:r w:rsidR="00CC582E">
        <w:t xml:space="preserve"> et en </w:t>
      </w:r>
      <w:r w:rsidR="00984CCE">
        <w:t>mesurant la moyenne par épi</w:t>
      </w:r>
    </w:p>
    <w:p w14:paraId="017224E8" w14:textId="77777777" w:rsidR="00A35134" w:rsidRDefault="00A35134" w:rsidP="00A35134"/>
    <w:p w14:paraId="399AB865" w14:textId="77777777" w:rsidR="00530919" w:rsidRPr="00DA6C97" w:rsidRDefault="00530919" w:rsidP="00530919">
      <w:r>
        <w:t xml:space="preserve">On considère le grain ou l’épi comme deux unités de sélections différentes. Pour comprendre les différences qui existent entre ces deux unités de sélection (grain individuel vs. Moyenne des grains d’un épi), il faut s’intéresser aux facteurs paramètres importants en sélection : la variance phénotypique totale du trait sélectionné, la précision avec laquelle une mesure phénotypique permet d’estimer la valeur génétique d’une unité de sélection (l’héritabilité), et l’intensité de sélection appliquée en fonction du nombre d’unités de sélection observées. Commençons par détailler les composantes de la variance phénotypique d’un trait du grain.  </w:t>
      </w:r>
      <w:r w:rsidRPr="00DA6C97">
        <w:t xml:space="preserve">Pour un trait du grain, la variance observée entre grains </w:t>
      </w:r>
      <w:r>
        <w:t>provient de</w:t>
      </w:r>
      <w:r w:rsidRPr="00DA6C97">
        <w:t> :</w:t>
      </w:r>
    </w:p>
    <w:p w14:paraId="7FA0D893" w14:textId="77777777" w:rsidR="00530919" w:rsidRPr="00DA6C97" w:rsidRDefault="00530919" w:rsidP="00530919">
      <w:pPr>
        <w:numPr>
          <w:ilvl w:val="0"/>
          <w:numId w:val="12"/>
        </w:numPr>
      </w:pPr>
      <w:r w:rsidRPr="00DA6C97">
        <w:t>La variance génétique qui existe entre génotypes différents (toute chose égale par ailleurs)</w:t>
      </w:r>
    </w:p>
    <w:p w14:paraId="58A17018" w14:textId="77777777" w:rsidR="00530919" w:rsidRPr="00DA6C97" w:rsidRDefault="00530919" w:rsidP="00530919">
      <w:pPr>
        <w:numPr>
          <w:ilvl w:val="0"/>
          <w:numId w:val="12"/>
        </w:numPr>
      </w:pPr>
      <w:r w:rsidRPr="00DA6C97">
        <w:t>La variance environnementale qui existe entre grains issus de plantes différentes d’un</w:t>
      </w:r>
      <w:r>
        <w:t xml:space="preserve"> </w:t>
      </w:r>
      <w:r w:rsidRPr="00DA6C97">
        <w:t xml:space="preserve">même génotype ayant poussé dans des conditions différentes </w:t>
      </w:r>
      <w:r>
        <w:t>(</w:t>
      </w:r>
      <w:r w:rsidRPr="00DA6C97">
        <w:t>comme des parcelles différentes dans le même lieu ou des lieux différents la même année, etc.</w:t>
      </w:r>
      <w:r>
        <w:t>)</w:t>
      </w:r>
    </w:p>
    <w:p w14:paraId="445629C0" w14:textId="77777777" w:rsidR="00530919" w:rsidRPr="00DA6C97" w:rsidRDefault="00530919" w:rsidP="00530919">
      <w:pPr>
        <w:numPr>
          <w:ilvl w:val="0"/>
          <w:numId w:val="12"/>
        </w:numPr>
      </w:pPr>
      <w:r w:rsidRPr="00DA6C97">
        <w:t xml:space="preserve">La variance inter-épi qui existe entre épis d’une même plante pour des raisons physiologiques, </w:t>
      </w:r>
      <w:r>
        <w:t>(</w:t>
      </w:r>
      <w:r w:rsidRPr="00DA6C97">
        <w:t>par exemple entre brin maître et brin secondaire</w:t>
      </w:r>
      <w:r>
        <w:t>)</w:t>
      </w:r>
    </w:p>
    <w:p w14:paraId="388C8D35" w14:textId="44DE0CA3" w:rsidR="00530919" w:rsidRDefault="00530919" w:rsidP="00530919">
      <w:pPr>
        <w:numPr>
          <w:ilvl w:val="0"/>
          <w:numId w:val="12"/>
        </w:numPr>
      </w:pPr>
      <w:r w:rsidRPr="00DA6C97">
        <w:t xml:space="preserve">La variance intra-épi qui existe entre des grains d’un même épi de la même plante pour des raisons physiologiques également </w:t>
      </w:r>
      <w:r>
        <w:t>(</w:t>
      </w:r>
      <w:r w:rsidRPr="00DA6C97">
        <w:t xml:space="preserve">par exemple grains des fleurs </w:t>
      </w:r>
      <w:r>
        <w:t xml:space="preserve">proximales vs fleurs distales </w:t>
      </w:r>
      <w:r>
        <w:fldChar w:fldCharType="begin"/>
      </w:r>
      <w:r w:rsidR="00A865DE">
        <w:instrText xml:space="preserve"> ADDIN ZOTERO_ITEM CSL_CITATION {"citationID":"kkxR9Dym","properties":{"formattedCitation":"(Beral, 2020)","plainCitation":"(Beral, 2020)","noteIndex":0},"citationItems":[{"id":34,"uris":["http://zotero.org/users/10313008/items/QQ94Z7G5"],"itemData":{"id":34,"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eral","given":"Aurore"}],"accessed":{"date-parts":[["2023",3,15]]},"issued":{"date-parts":[["2020",12,18]]}}}],"schema":"https://github.com/citation-style-language/schema/raw/master/csl-citation.json"} </w:instrText>
      </w:r>
      <w:r>
        <w:fldChar w:fldCharType="separate"/>
      </w:r>
      <w:r w:rsidRPr="00A624E3">
        <w:t>(Beral, 2020)</w:t>
      </w:r>
      <w:r>
        <w:fldChar w:fldCharType="end"/>
      </w:r>
      <w:r>
        <w:t>)</w:t>
      </w:r>
    </w:p>
    <w:p w14:paraId="0311F7A9" w14:textId="77777777" w:rsidR="00530919" w:rsidRDefault="00530919" w:rsidP="00530919"/>
    <w:p w14:paraId="6356B3DB" w14:textId="77777777" w:rsidR="00530919" w:rsidRPr="009F7EE3" w:rsidRDefault="00530919" w:rsidP="00530919">
      <w:r w:rsidRPr="009F7EE3">
        <w:t>Ces considération amène à modéliser la valeur phénotypique observée sur un grain ind</w:t>
      </w:r>
      <w:r>
        <w:t xml:space="preserve">ividuel de la manière suivante </w:t>
      </w:r>
      <w:r w:rsidRPr="009F7EE3">
        <w:t xml:space="preserve">: </w:t>
      </w:r>
    </w:p>
    <w:p w14:paraId="103ED1E0" w14:textId="77777777" w:rsidR="00530919" w:rsidRPr="009F7EE3" w:rsidRDefault="00607B9A" w:rsidP="00530919">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oMath>
      <w:r w:rsidR="00530919" w:rsidRPr="009F7EE3">
        <w:t xml:space="preserve"> </w:t>
      </w:r>
    </w:p>
    <w:p w14:paraId="55062569" w14:textId="77777777" w:rsidR="00530919" w:rsidRPr="009F7EE3" w:rsidRDefault="00530919" w:rsidP="00530919"/>
    <w:p w14:paraId="67D61F55" w14:textId="77777777" w:rsidR="00530919" w:rsidRPr="009F7EE3" w:rsidRDefault="00530919" w:rsidP="00530919"/>
    <w:p w14:paraId="1C7CF931" w14:textId="77777777" w:rsidR="00530919" w:rsidRPr="009F7EE3" w:rsidRDefault="00530919" w:rsidP="00530919">
      <w:r w:rsidRPr="009F7EE3">
        <w:t xml:space="preserve">Où : </w:t>
      </w:r>
    </w:p>
    <w:p w14:paraId="01708334" w14:textId="77777777" w:rsidR="00530919" w:rsidRPr="009F7EE3" w:rsidRDefault="00607B9A" w:rsidP="00530919">
      <w:pPr>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530919" w:rsidRPr="009F7EE3">
        <w:t xml:space="preserve"> </w:t>
      </w:r>
      <w:proofErr w:type="gramStart"/>
      <w:r w:rsidR="00530919" w:rsidRPr="009F7EE3">
        <w:t>est</w:t>
      </w:r>
      <w:proofErr w:type="gramEnd"/>
      <w:r w:rsidR="00530919" w:rsidRPr="009F7EE3">
        <w:t xml:space="preserve"> le phénotype d’un grain individuel</w:t>
      </w:r>
    </w:p>
    <w:p w14:paraId="5466106C" w14:textId="77777777" w:rsidR="00530919" w:rsidRPr="009F7EE3" w:rsidRDefault="00607B9A" w:rsidP="00530919">
      <w:pPr>
        <w:numPr>
          <w:ilvl w:val="0"/>
          <w:numId w:val="12"/>
        </w:numPr>
      </w:pP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530919" w:rsidRPr="009F7EE3">
        <w:t xml:space="preserve"> </w:t>
      </w:r>
      <w:proofErr w:type="gramStart"/>
      <w:r w:rsidR="00530919" w:rsidRPr="009F7EE3">
        <w:t>l’effet</w:t>
      </w:r>
      <w:proofErr w:type="gramEnd"/>
      <w:r w:rsidR="00530919" w:rsidRPr="009F7EE3">
        <w:t xml:space="preserve"> du génotype i </w:t>
      </w:r>
    </w:p>
    <w:p w14:paraId="6A90D15B" w14:textId="77777777" w:rsidR="00530919" w:rsidRPr="009F7EE3" w:rsidRDefault="00530919" w:rsidP="00530919">
      <w:pPr>
        <w:numPr>
          <w:ilvl w:val="0"/>
          <w:numId w:val="12"/>
        </w:numPr>
      </w:pPr>
      <m:oMath>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e</m:t>
            </m:r>
          </m:sub>
        </m:sSub>
        <m:r>
          <w:rPr>
            <w:rFonts w:ascii="Cambria Math" w:hAnsi="Cambria Math"/>
          </w:rPr>
          <m:t>)</m:t>
        </m:r>
      </m:oMath>
      <w:r w:rsidRPr="009F7EE3">
        <w:t xml:space="preserve"> </w:t>
      </w:r>
      <w:proofErr w:type="gramStart"/>
      <w:r w:rsidRPr="009F7EE3">
        <w:t>l’effet</w:t>
      </w:r>
      <w:proofErr w:type="gramEnd"/>
      <w:r w:rsidRPr="009F7EE3">
        <w:t xml:space="preserve"> de l’environnement j </w:t>
      </w:r>
    </w:p>
    <w:p w14:paraId="50BC785C" w14:textId="77777777" w:rsidR="00530919" w:rsidRPr="009F7EE3" w:rsidRDefault="00530919" w:rsidP="00530919">
      <w:pPr>
        <w:numPr>
          <w:ilvl w:val="0"/>
          <w:numId w:val="12"/>
        </w:numPr>
      </w:pPr>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rsidRPr="009F7EE3">
        <w:t xml:space="preserve"> </w:t>
      </w:r>
      <w:proofErr w:type="gramStart"/>
      <w:r w:rsidRPr="009F7EE3">
        <w:t>l’effet</w:t>
      </w:r>
      <w:proofErr w:type="gramEnd"/>
      <w:r w:rsidRPr="009F7EE3">
        <w:t xml:space="preserve"> de l’épi k au sein du génotype i dans l’environnement j</w:t>
      </w:r>
    </w:p>
    <w:p w14:paraId="69623544" w14:textId="77777777" w:rsidR="00530919" w:rsidRDefault="00607B9A" w:rsidP="00530919">
      <w:pPr>
        <w:numPr>
          <w:ilvl w:val="0"/>
          <w:numId w:val="12"/>
        </w:numPr>
      </w:pPr>
      <m:oMath>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530919" w:rsidRPr="009F7EE3">
        <w:t xml:space="preserve"> </w:t>
      </w:r>
      <w:proofErr w:type="gramStart"/>
      <w:r w:rsidR="00530919" w:rsidRPr="009F7EE3">
        <w:t>un</w:t>
      </w:r>
      <w:proofErr w:type="gramEnd"/>
      <w:r w:rsidR="00530919" w:rsidRPr="009F7EE3">
        <w:t xml:space="preserve"> effet résiduel</w:t>
      </w:r>
      <w:r w:rsidR="00530919">
        <w:t xml:space="preserve"> </w:t>
      </w:r>
      <w:r w:rsidR="00530919" w:rsidRPr="009F7EE3">
        <w:t xml:space="preserve">non expliquée par les autres effets, et </w:t>
      </w:r>
      <w:r w:rsidR="00530919">
        <w:t>qui correspond à la variance intra-</w:t>
      </w:r>
      <w:r w:rsidR="00530919" w:rsidRPr="009F7EE3">
        <w:t>épi.</w:t>
      </w:r>
    </w:p>
    <w:p w14:paraId="6B7545DE" w14:textId="351F8B8E" w:rsidR="00A35134" w:rsidRPr="00A35134" w:rsidRDefault="00A35134" w:rsidP="00A35134"/>
    <w:p w14:paraId="2E457D51" w14:textId="4E5D7A74" w:rsidR="00DF03D8" w:rsidRDefault="00DF03D8">
      <w:pPr>
        <w:widowControl/>
        <w:suppressAutoHyphens w:val="0"/>
        <w:spacing w:line="240" w:lineRule="auto"/>
        <w:jc w:val="left"/>
      </w:pPr>
      <w:r>
        <w:lastRenderedPageBreak/>
        <w:t>Donc </w:t>
      </w:r>
      <w:r w:rsidR="007404E3">
        <w:t xml:space="preserve">la variance du trait à l’échelle du grain vaut </w:t>
      </w:r>
      <w:r>
        <w:t xml:space="preserve">: </w:t>
      </w:r>
    </w:p>
    <w:p w14:paraId="3EECC0E3" w14:textId="77777777" w:rsidR="00DF03D8" w:rsidRDefault="00DF03D8">
      <w:pPr>
        <w:widowControl/>
        <w:suppressAutoHyphens w:val="0"/>
        <w:spacing w:line="240" w:lineRule="auto"/>
        <w:jc w:val="left"/>
      </w:pPr>
    </w:p>
    <w:p w14:paraId="5E03D5CA" w14:textId="77777777" w:rsidR="007404E3" w:rsidRDefault="00DF03D8">
      <w:pPr>
        <w:widowControl/>
        <w:suppressAutoHyphens w:val="0"/>
        <w:spacing w:line="240" w:lineRule="auto"/>
        <w:jc w:val="left"/>
      </w:pPr>
      <m:oMathPara>
        <m:oMath>
          <m:r>
            <w:rPr>
              <w:rFonts w:ascii="Cambria Math" w:hAnsi="Cambria Math"/>
            </w:rPr>
            <m:t>V(</m:t>
          </m:r>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V(µ)+V(G</m:t>
              </m:r>
            </m:e>
            <m:sub>
              <m:r>
                <w:rPr>
                  <w:rFonts w:ascii="Cambria Math" w:hAnsi="Cambria Math"/>
                </w:rPr>
                <m:t>i</m:t>
              </m:r>
            </m:sub>
          </m:sSub>
          <m:r>
            <w:rPr>
              <w:rFonts w:ascii="Cambria Math" w:hAnsi="Cambria Math"/>
            </w:rPr>
            <m:t>)+V(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V(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m:t>
          </m:r>
          <m:sSub>
            <m:sSubPr>
              <m:ctrlPr>
                <w:rPr>
                  <w:rFonts w:ascii="Cambria Math" w:hAnsi="Cambria Math"/>
                  <w:i/>
                </w:rPr>
              </m:ctrlPr>
            </m:sSubPr>
            <m:e>
              <m:r>
                <w:rPr>
                  <w:rFonts w:ascii="Cambria Math" w:hAnsi="Cambria Math"/>
                </w:rPr>
                <m:t>V(ε</m:t>
              </m:r>
            </m:e>
            <m:sub>
              <m:r>
                <w:rPr>
                  <w:rFonts w:ascii="Cambria Math" w:hAnsi="Cambria Math"/>
                </w:rPr>
                <m:t>ijkl</m:t>
              </m:r>
            </m:sub>
          </m:sSub>
          <m:r>
            <w:rPr>
              <w:rFonts w:ascii="Cambria Math" w:hAnsi="Cambria Math"/>
            </w:rPr>
            <m:t xml:space="preserve">)+2cov(µ , </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2cov(µ , </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 xml:space="preserve">)+2cov(µ , </m:t>
          </m:r>
          <m:sSub>
            <m:sSubPr>
              <m:ctrlPr>
                <w:rPr>
                  <w:rFonts w:ascii="Cambria Math" w:hAnsi="Cambria Math"/>
                  <w:i/>
                </w:rPr>
              </m:ctrlPr>
            </m:sSubPr>
            <m:e>
              <m:r>
                <w:rPr>
                  <w:rFonts w:ascii="Cambria Math" w:hAnsi="Cambria Math"/>
                </w:rPr>
                <m:t>Ep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2cov(µ , </m:t>
          </m:r>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2co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2co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Ep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2co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2cov(</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Ep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2cov(</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m:t>
          </m:r>
        </m:oMath>
      </m:oMathPara>
    </w:p>
    <w:p w14:paraId="7D35E700" w14:textId="77777777" w:rsidR="007404E3" w:rsidRDefault="007404E3">
      <w:pPr>
        <w:widowControl/>
        <w:suppressAutoHyphens w:val="0"/>
        <w:spacing w:line="240" w:lineRule="auto"/>
        <w:jc w:val="left"/>
      </w:pPr>
    </w:p>
    <w:p w14:paraId="120CA9A2" w14:textId="6615965A" w:rsidR="007404E3" w:rsidRDefault="007404E3">
      <w:pPr>
        <w:widowControl/>
        <w:suppressAutoHyphens w:val="0"/>
        <w:spacing w:line="240" w:lineRule="auto"/>
        <w:jc w:val="left"/>
      </w:pPr>
      <w:r>
        <w:t xml:space="preserve">On suppose que </w:t>
      </w:r>
      <w:r w:rsidR="00AB5E7A">
        <w:t xml:space="preserve">les effets sont indépendants et donc que </w:t>
      </w:r>
      <w:r>
        <w:t>toutes les covariances sont nulles, et on sait que V(µ) = 0. On a donc :</w:t>
      </w:r>
    </w:p>
    <w:p w14:paraId="46FBEE05" w14:textId="77777777" w:rsidR="007404E3" w:rsidRDefault="007404E3">
      <w:pPr>
        <w:widowControl/>
        <w:suppressAutoHyphens w:val="0"/>
        <w:spacing w:line="240" w:lineRule="auto"/>
        <w:jc w:val="left"/>
      </w:pPr>
    </w:p>
    <w:p w14:paraId="3900340F" w14:textId="65D86B30" w:rsidR="007404E3" w:rsidRDefault="007404E3">
      <w:pPr>
        <w:widowControl/>
        <w:suppressAutoHyphens w:val="0"/>
        <w:spacing w:line="240" w:lineRule="auto"/>
        <w:jc w:val="left"/>
      </w:pPr>
      <m:oMathPara>
        <m:oMath>
          <m:r>
            <w:rPr>
              <w:rFonts w:ascii="Cambria Math" w:hAnsi="Cambria Math"/>
            </w:rPr>
            <m:t>V(</m:t>
          </m:r>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V(G</m:t>
              </m:r>
            </m:e>
            <m:sub>
              <m:r>
                <w:rPr>
                  <w:rFonts w:ascii="Cambria Math" w:hAnsi="Cambria Math"/>
                </w:rPr>
                <m:t>i</m:t>
              </m:r>
            </m:sub>
          </m:sSub>
          <m:r>
            <w:rPr>
              <w:rFonts w:ascii="Cambria Math" w:hAnsi="Cambria Math"/>
            </w:rPr>
            <m:t>)+V(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V(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m:t>
          </m:r>
          <m:sSub>
            <m:sSubPr>
              <m:ctrlPr>
                <w:rPr>
                  <w:rFonts w:ascii="Cambria Math" w:hAnsi="Cambria Math"/>
                  <w:i/>
                </w:rPr>
              </m:ctrlPr>
            </m:sSubPr>
            <m:e>
              <m:r>
                <w:rPr>
                  <w:rFonts w:ascii="Cambria Math" w:hAnsi="Cambria Math"/>
                </w:rPr>
                <m:t>V(ε</m:t>
              </m:r>
            </m:e>
            <m:sub>
              <m:r>
                <w:rPr>
                  <w:rFonts w:ascii="Cambria Math" w:hAnsi="Cambria Math"/>
                </w:rPr>
                <m:t>ijkl</m:t>
              </m:r>
            </m:sub>
          </m:sSub>
          <m:r>
            <w:rPr>
              <w:rFonts w:ascii="Cambria Math" w:hAnsi="Cambria Math"/>
            </w:rPr>
            <m:t>)</m:t>
          </m:r>
        </m:oMath>
      </m:oMathPara>
    </w:p>
    <w:p w14:paraId="419DDEFE" w14:textId="77777777" w:rsidR="007404E3" w:rsidRDefault="007404E3">
      <w:pPr>
        <w:widowControl/>
        <w:suppressAutoHyphens w:val="0"/>
        <w:spacing w:line="240" w:lineRule="auto"/>
        <w:jc w:val="left"/>
      </w:pPr>
    </w:p>
    <w:p w14:paraId="0E87EB50" w14:textId="77777777" w:rsidR="007404E3" w:rsidRDefault="007404E3">
      <w:pPr>
        <w:widowControl/>
        <w:suppressAutoHyphens w:val="0"/>
        <w:spacing w:line="240" w:lineRule="auto"/>
        <w:jc w:val="left"/>
      </w:pPr>
      <w:r>
        <w:t xml:space="preserve">Et donc : </w:t>
      </w:r>
    </w:p>
    <w:p w14:paraId="71ECB1A9" w14:textId="77777777" w:rsidR="007404E3" w:rsidRDefault="007404E3">
      <w:pPr>
        <w:widowControl/>
        <w:suppressAutoHyphens w:val="0"/>
        <w:spacing w:line="240" w:lineRule="auto"/>
        <w:jc w:val="left"/>
      </w:pPr>
    </w:p>
    <w:p w14:paraId="333AFF87" w14:textId="5858D25C" w:rsidR="007404E3" w:rsidRPr="007404E3" w:rsidRDefault="00607B9A" w:rsidP="007404E3">
      <w:pPr>
        <w:pBdr>
          <w:top w:val="single" w:sz="4" w:space="1" w:color="auto"/>
          <w:left w:val="single" w:sz="4" w:space="4" w:color="auto"/>
          <w:bottom w:val="single" w:sz="4" w:space="1" w:color="auto"/>
          <w:right w:val="single" w:sz="4" w:space="4" w:color="auto"/>
        </w:pBdr>
      </w:pPr>
      <m:oMathPara>
        <m:oMathParaPr>
          <m:jc m:val="center"/>
        </m:oMathParaP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oMath>
      </m:oMathPara>
    </w:p>
    <w:p w14:paraId="2021495B" w14:textId="77777777" w:rsidR="007404E3" w:rsidRDefault="007404E3">
      <w:pPr>
        <w:widowControl/>
        <w:suppressAutoHyphens w:val="0"/>
        <w:spacing w:line="240" w:lineRule="auto"/>
        <w:jc w:val="left"/>
      </w:pPr>
    </w:p>
    <w:p w14:paraId="7D81339F" w14:textId="77777777" w:rsidR="007404E3" w:rsidRDefault="007404E3">
      <w:pPr>
        <w:widowControl/>
        <w:suppressAutoHyphens w:val="0"/>
        <w:spacing w:line="240" w:lineRule="auto"/>
        <w:jc w:val="left"/>
      </w:pPr>
    </w:p>
    <w:p w14:paraId="0A8E726D" w14:textId="77777777" w:rsidR="007404E3" w:rsidRDefault="007404E3">
      <w:pPr>
        <w:widowControl/>
        <w:suppressAutoHyphens w:val="0"/>
        <w:spacing w:line="240" w:lineRule="auto"/>
        <w:jc w:val="left"/>
      </w:pPr>
      <w:r>
        <w:t>La moyenne des grains d’un épi est :</w:t>
      </w:r>
    </w:p>
    <w:p w14:paraId="18D71ABB" w14:textId="506A0FC7" w:rsidR="007404E3" w:rsidRDefault="007404E3">
      <w:pPr>
        <w:widowControl/>
        <w:suppressAutoHyphens w:val="0"/>
        <w:spacing w:line="240" w:lineRule="auto"/>
        <w:jc w:val="left"/>
      </w:pPr>
    </w:p>
    <w:p w14:paraId="0FEC3769" w14:textId="44182DD5" w:rsidR="007404E3" w:rsidRPr="00AB5E7A" w:rsidRDefault="00607B9A">
      <w:pPr>
        <w:widowControl/>
        <w:suppressAutoHyphens w:val="0"/>
        <w:spacing w:line="240" w:lineRule="auto"/>
        <w:jc w:val="left"/>
      </w:pPr>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Y</m:t>
                  </m:r>
                </m:e>
                <m:sub>
                  <m:r>
                    <w:rPr>
                      <w:rFonts w:ascii="Cambria Math" w:hAnsi="Cambria Math"/>
                    </w:rPr>
                    <m:t>ijkl</m:t>
                  </m:r>
                </m:sub>
              </m:sSub>
            </m:e>
          </m:nary>
        </m:oMath>
      </m:oMathPara>
    </w:p>
    <w:p w14:paraId="47C3E498" w14:textId="77777777" w:rsidR="00AB5E7A" w:rsidRDefault="00AB5E7A">
      <w:pPr>
        <w:widowControl/>
        <w:suppressAutoHyphens w:val="0"/>
        <w:spacing w:line="240" w:lineRule="auto"/>
        <w:jc w:val="left"/>
      </w:pPr>
    </w:p>
    <w:p w14:paraId="5AB13578" w14:textId="71E733D5" w:rsidR="00AB5E7A" w:rsidRDefault="006C7945">
      <w:pPr>
        <w:widowControl/>
        <w:suppressAutoHyphens w:val="0"/>
        <w:spacing w:line="240" w:lineRule="auto"/>
        <w:jc w:val="left"/>
      </w:pPr>
      <w:r>
        <w:t xml:space="preserve">Avec NGE le nombre de grains par épi. </w:t>
      </w:r>
    </w:p>
    <w:p w14:paraId="695D4954" w14:textId="77777777" w:rsidR="00AB5E7A" w:rsidRDefault="00AB5E7A">
      <w:pPr>
        <w:widowControl/>
        <w:suppressAutoHyphens w:val="0"/>
        <w:spacing w:line="240" w:lineRule="auto"/>
        <w:jc w:val="left"/>
      </w:pPr>
    </w:p>
    <w:p w14:paraId="6EA32A94" w14:textId="2104C059" w:rsidR="00AB5E7A" w:rsidRPr="00AB5E7A" w:rsidRDefault="00AB5E7A" w:rsidP="00AB5E7A">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Y</m:t>
                      </m:r>
                    </m:e>
                    <m:sub>
                      <m:r>
                        <w:rPr>
                          <w:rFonts w:ascii="Cambria Math" w:hAnsi="Cambria Math"/>
                        </w:rPr>
                        <m:t>ijkl</m:t>
                      </m:r>
                    </m:sub>
                  </m:sSub>
                </m:e>
              </m:nary>
            </m:e>
          </m:d>
        </m:oMath>
      </m:oMathPara>
    </w:p>
    <w:p w14:paraId="4E53D4AC" w14:textId="44DCDF30" w:rsidR="00AB5E7A" w:rsidRDefault="00AB5E7A" w:rsidP="00AB5E7A">
      <w:pPr>
        <w:widowControl/>
        <w:suppressAutoHyphens w:val="0"/>
        <w:spacing w:line="240" w:lineRule="auto"/>
        <w:jc w:val="center"/>
      </w:pPr>
    </w:p>
    <w:p w14:paraId="686B20EE" w14:textId="3E5A8AB4" w:rsidR="00AB5E7A" w:rsidRPr="00BE000B" w:rsidRDefault="00AB5E7A" w:rsidP="00AB5E7A">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e>
                  </m:d>
                </m:e>
              </m:nary>
            </m:e>
          </m:d>
        </m:oMath>
      </m:oMathPara>
    </w:p>
    <w:p w14:paraId="404E5483" w14:textId="4A26A6D8" w:rsidR="00BE000B" w:rsidRDefault="00BE000B" w:rsidP="00AB5E7A">
      <w:pPr>
        <w:widowControl/>
        <w:suppressAutoHyphens w:val="0"/>
        <w:spacing w:line="240" w:lineRule="auto"/>
        <w:jc w:val="center"/>
      </w:pPr>
    </w:p>
    <w:p w14:paraId="7375B983" w14:textId="52A04C44" w:rsidR="00BE000B" w:rsidRPr="000C2C77" w:rsidRDefault="00BE000B" w:rsidP="00BE000B">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r>
                    <w:rPr>
                      <w:rFonts w:ascii="Cambria Math" w:hAnsi="Cambria Math"/>
                    </w:rPr>
                    <m:t>µ+</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pi</m:t>
                      </m:r>
                    </m:e>
                    <m:sub>
                      <m:r>
                        <w:rPr>
                          <w:rFonts w:ascii="Cambria Math" w:hAnsi="Cambria Math"/>
                        </w:rPr>
                        <m:t>ij(k)</m:t>
                      </m:r>
                    </m:sub>
                  </m:sSub>
                  <m:r>
                    <w:rPr>
                      <w:rFonts w:ascii="Cambria Math" w:hAnsi="Cambria Math"/>
                    </w:rPr>
                    <m:t>+</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oMath>
      </m:oMathPara>
    </w:p>
    <w:p w14:paraId="12F41FAC" w14:textId="0A6CFFC4" w:rsidR="000C2C77" w:rsidRDefault="000C2C77" w:rsidP="000C2C77">
      <w:pPr>
        <w:widowControl/>
        <w:suppressAutoHyphens w:val="0"/>
        <w:spacing w:line="240" w:lineRule="auto"/>
        <w:jc w:val="left"/>
      </w:pPr>
    </w:p>
    <w:p w14:paraId="6D177553" w14:textId="77777777" w:rsidR="009E0527" w:rsidRDefault="009E0527" w:rsidP="000C2C77">
      <w:pPr>
        <w:widowControl/>
        <w:suppressAutoHyphens w:val="0"/>
        <w:spacing w:line="240" w:lineRule="auto"/>
        <w:jc w:val="left"/>
      </w:pPr>
    </w:p>
    <w:p w14:paraId="129CB1C9" w14:textId="3055EE71" w:rsidR="000C2C77" w:rsidRPr="00BE000B" w:rsidRDefault="0014447E" w:rsidP="0014447E">
      <w:pPr>
        <w:widowControl/>
        <w:suppressAutoHyphens w:val="0"/>
        <w:spacing w:line="240" w:lineRule="auto"/>
      </w:pPr>
      <w:r>
        <w:t xml:space="preserve">Les variances concernant µ sont toutes nulles. </w:t>
      </w:r>
      <w:r w:rsidR="000C2C77">
        <w:t>Toujours en supposant que les effets sont indépendants </w:t>
      </w:r>
      <w:r w:rsidR="009E0527">
        <w:t xml:space="preserve">et donc que les covariances sont nulles </w:t>
      </w:r>
      <w:r w:rsidR="000C2C77">
        <w:t>:</w:t>
      </w:r>
    </w:p>
    <w:p w14:paraId="49B1C36B" w14:textId="7A562728" w:rsidR="00BE000B" w:rsidRDefault="00BE000B" w:rsidP="00BE000B">
      <w:pPr>
        <w:widowControl/>
        <w:suppressAutoHyphens w:val="0"/>
        <w:spacing w:line="240" w:lineRule="auto"/>
        <w:jc w:val="center"/>
      </w:pPr>
    </w:p>
    <w:p w14:paraId="56291EB8" w14:textId="449EA71E" w:rsidR="00BE000B" w:rsidRPr="00BE000B" w:rsidRDefault="00BE000B" w:rsidP="00BE000B">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e>
              </m:nary>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nv</m:t>
                      </m:r>
                    </m:e>
                    <m:sub>
                      <m:r>
                        <w:rPr>
                          <w:rFonts w:ascii="Cambria Math" w:hAnsi="Cambria Math"/>
                        </w:rPr>
                        <m:t>j</m:t>
                      </m:r>
                    </m:sub>
                  </m:sSub>
                </m:e>
              </m:nary>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pi</m:t>
                      </m:r>
                    </m:e>
                    <m:sub>
                      <m:r>
                        <w:rPr>
                          <w:rFonts w:ascii="Cambria Math" w:hAnsi="Cambria Math"/>
                        </w:rPr>
                        <m:t>ij(k)</m:t>
                      </m:r>
                    </m:sub>
                  </m:sSub>
                </m:e>
              </m:nary>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oMath>
      </m:oMathPara>
    </w:p>
    <w:p w14:paraId="157E13B3" w14:textId="37512A5A" w:rsidR="00BE000B" w:rsidRDefault="00BE000B" w:rsidP="00BE000B">
      <w:pPr>
        <w:widowControl/>
        <w:suppressAutoHyphens w:val="0"/>
        <w:spacing w:line="240" w:lineRule="auto"/>
        <w:jc w:val="center"/>
      </w:pPr>
    </w:p>
    <w:p w14:paraId="57D71A4F" w14:textId="77777777" w:rsidR="00BE000B" w:rsidRDefault="00BE000B" w:rsidP="00BE000B">
      <w:pPr>
        <w:widowControl/>
        <w:suppressAutoHyphens w:val="0"/>
        <w:spacing w:line="240" w:lineRule="auto"/>
        <w:jc w:val="left"/>
      </w:pPr>
    </w:p>
    <w:p w14:paraId="03DA72AD" w14:textId="516DF6CA" w:rsidR="00BE000B" w:rsidRDefault="00BE000B" w:rsidP="00BE000B">
      <w:pPr>
        <w:widowControl/>
        <w:suppressAutoHyphens w:val="0"/>
        <w:spacing w:line="240" w:lineRule="auto"/>
        <w:jc w:val="left"/>
      </w:pPr>
      <w:r>
        <w:t xml:space="preserve">Comme G, </w:t>
      </w:r>
      <w:r w:rsidR="002125FF">
        <w:t>n’est</w:t>
      </w:r>
      <w:r>
        <w:t xml:space="preserve"> pas indexés sur l, alors : </w:t>
      </w:r>
    </w:p>
    <w:p w14:paraId="3FD2934A" w14:textId="6E325997" w:rsidR="00BE000B" w:rsidRPr="00BE000B" w:rsidRDefault="00607B9A" w:rsidP="00BE000B">
      <w:pPr>
        <w:widowControl/>
        <w:suppressAutoHyphens w:val="0"/>
        <w:spacing w:line="240" w:lineRule="auto"/>
        <w:jc w:val="left"/>
      </w:pPr>
      <m:oMathPara>
        <m:oMath>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NGE×</m:t>
              </m:r>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1CA3F995" w14:textId="48936727" w:rsidR="00BE000B" w:rsidRDefault="00BE000B" w:rsidP="00BE000B">
      <w:pPr>
        <w:widowControl/>
        <w:suppressAutoHyphens w:val="0"/>
        <w:spacing w:line="240" w:lineRule="auto"/>
        <w:jc w:val="left"/>
      </w:pPr>
    </w:p>
    <w:p w14:paraId="59E9101E" w14:textId="727A8F66" w:rsidR="00BE000B" w:rsidRPr="00841904" w:rsidRDefault="00607B9A" w:rsidP="00BE000B">
      <w:pPr>
        <w:widowControl/>
        <w:suppressAutoHyphens w:val="0"/>
        <w:spacing w:line="240" w:lineRule="auto"/>
        <w:jc w:val="left"/>
      </w:pPr>
      <m:oMathPara>
        <m:oMath>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oMath>
      </m:oMathPara>
    </w:p>
    <w:p w14:paraId="62DC4326" w14:textId="1A7866E6" w:rsidR="00841904" w:rsidRDefault="00841904" w:rsidP="00BE000B">
      <w:pPr>
        <w:widowControl/>
        <w:suppressAutoHyphens w:val="0"/>
        <w:spacing w:line="240" w:lineRule="auto"/>
        <w:jc w:val="left"/>
      </w:pPr>
    </w:p>
    <w:p w14:paraId="18105368" w14:textId="6E2ABD86" w:rsidR="00841904" w:rsidRPr="00841904" w:rsidRDefault="00841904" w:rsidP="00BE000B">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e>
              </m:nary>
            </m:e>
          </m:d>
          <m:r>
            <w:rPr>
              <w:rFonts w:ascii="Cambria Math" w:hAnsi="Cambria Math"/>
            </w:rPr>
            <m:t>=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oMath>
      </m:oMathPara>
    </w:p>
    <w:p w14:paraId="53A7295F" w14:textId="0264897E" w:rsidR="00841904" w:rsidRDefault="00841904" w:rsidP="00BE000B">
      <w:pPr>
        <w:widowControl/>
        <w:suppressAutoHyphens w:val="0"/>
        <w:spacing w:line="240" w:lineRule="auto"/>
        <w:jc w:val="left"/>
      </w:pPr>
    </w:p>
    <w:p w14:paraId="65FB4F4F" w14:textId="23D11447" w:rsidR="00841904" w:rsidRDefault="00841904" w:rsidP="00BE000B">
      <w:pPr>
        <w:widowControl/>
        <w:suppressAutoHyphens w:val="0"/>
        <w:spacing w:line="240" w:lineRule="auto"/>
        <w:jc w:val="left"/>
      </w:pPr>
      <w:r>
        <w:t xml:space="preserve">Il en est de même pour </w:t>
      </w:r>
      <w:proofErr w:type="spellStart"/>
      <w:r>
        <w:t>Env</w:t>
      </w:r>
      <w:proofErr w:type="spellEnd"/>
      <w:r>
        <w:t xml:space="preserve"> et Epi. En revanche, </w:t>
      </w:r>
      <m:oMath>
        <m:r>
          <w:rPr>
            <w:rFonts w:ascii="Cambria Math" w:hAnsi="Cambria Math"/>
          </w:rPr>
          <m:t>ε</m:t>
        </m:r>
      </m:oMath>
      <w:r>
        <w:t xml:space="preserve"> est indexé sur l donc :</w:t>
      </w:r>
    </w:p>
    <w:p w14:paraId="2703A071" w14:textId="6CA5E807" w:rsidR="00841904" w:rsidRDefault="00841904" w:rsidP="00BE000B">
      <w:pPr>
        <w:widowControl/>
        <w:suppressAutoHyphens w:val="0"/>
        <w:spacing w:line="240" w:lineRule="auto"/>
        <w:jc w:val="left"/>
      </w:pPr>
    </w:p>
    <w:p w14:paraId="33C33E31" w14:textId="1D33A030" w:rsidR="00841904" w:rsidRPr="00853343" w:rsidRDefault="00841904" w:rsidP="00BE000B">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GE</m:t>
                  </m:r>
                </m:e>
                <m:sup>
                  <m:r>
                    <w:rPr>
                      <w:rFonts w:ascii="Cambria Math" w:hAnsi="Cambria Math"/>
                    </w:rPr>
                    <m:t>2</m:t>
                  </m:r>
                </m:sup>
              </m:sSup>
            </m:den>
          </m:f>
          <m:r>
            <w:rPr>
              <w:rFonts w:ascii="Cambria Math" w:hAnsi="Cambria Math"/>
            </w:rPr>
            <m:t>V</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oMath>
      </m:oMathPara>
    </w:p>
    <w:p w14:paraId="60950523" w14:textId="0D9137E6" w:rsidR="00853343" w:rsidRDefault="00853343" w:rsidP="00BE000B">
      <w:pPr>
        <w:widowControl/>
        <w:suppressAutoHyphens w:val="0"/>
        <w:spacing w:line="240" w:lineRule="auto"/>
        <w:jc w:val="left"/>
      </w:pPr>
    </w:p>
    <w:p w14:paraId="171A1F5D" w14:textId="0C5949E9" w:rsidR="00853343" w:rsidRPr="00841904" w:rsidRDefault="00853343" w:rsidP="00BE000B">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GE</m:t>
                  </m:r>
                </m:e>
                <m:sup>
                  <m:r>
                    <w:rPr>
                      <w:rFonts w:ascii="Cambria Math" w:hAnsi="Cambria Math"/>
                    </w:rPr>
                    <m:t>2</m:t>
                  </m:r>
                </m:sup>
              </m:sSup>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ijkl</m:t>
                      </m:r>
                    </m:sub>
                  </m:sSub>
                </m:e>
              </m:d>
            </m:e>
          </m:nary>
        </m:oMath>
      </m:oMathPara>
    </w:p>
    <w:p w14:paraId="4B3DB75D" w14:textId="77777777" w:rsidR="00841904" w:rsidRPr="00841904" w:rsidRDefault="00841904" w:rsidP="00BE000B">
      <w:pPr>
        <w:widowControl/>
        <w:suppressAutoHyphens w:val="0"/>
        <w:spacing w:line="240" w:lineRule="auto"/>
        <w:jc w:val="left"/>
      </w:pPr>
    </w:p>
    <w:p w14:paraId="2E189649" w14:textId="33FC04B2" w:rsidR="00841904" w:rsidRPr="00841904" w:rsidRDefault="00841904" w:rsidP="00841904">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GE</m:t>
                  </m:r>
                </m:e>
                <m:sup>
                  <m:r>
                    <w:rPr>
                      <w:rFonts w:ascii="Cambria Math" w:hAnsi="Cambria Math"/>
                    </w:rPr>
                    <m:t>2</m:t>
                  </m:r>
                </m:sup>
              </m:sSup>
            </m:den>
          </m:f>
          <m:r>
            <w:rPr>
              <w:rFonts w:ascii="Cambria Math" w:hAnsi="Cambria Math"/>
            </w:rPr>
            <m:t>×NGE×V</m:t>
          </m:r>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ijkl</m:t>
                  </m:r>
                </m:sub>
              </m:sSub>
            </m:e>
          </m:d>
        </m:oMath>
      </m:oMathPara>
    </w:p>
    <w:p w14:paraId="664CF302" w14:textId="16EEFCAE" w:rsidR="00841904" w:rsidRDefault="00841904" w:rsidP="00841904">
      <w:pPr>
        <w:widowControl/>
        <w:suppressAutoHyphens w:val="0"/>
        <w:spacing w:line="240" w:lineRule="auto"/>
        <w:jc w:val="left"/>
      </w:pPr>
    </w:p>
    <w:p w14:paraId="696063C5" w14:textId="6EE56195" w:rsidR="00841904" w:rsidRPr="006A20C5" w:rsidRDefault="00841904" w:rsidP="00841904">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GE</m:t>
              </m:r>
            </m:den>
          </m:f>
          <m:r>
            <w:rPr>
              <w:rFonts w:ascii="Cambria Math" w:hAnsi="Cambria Math"/>
            </w:rPr>
            <m:t>×V(</m:t>
          </m:r>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m:t>
          </m:r>
        </m:oMath>
      </m:oMathPara>
    </w:p>
    <w:p w14:paraId="70DD96A6" w14:textId="0B996B1B" w:rsidR="006A20C5" w:rsidRDefault="006A20C5" w:rsidP="00841904">
      <w:pPr>
        <w:widowControl/>
        <w:suppressAutoHyphens w:val="0"/>
        <w:spacing w:line="240" w:lineRule="auto"/>
        <w:jc w:val="left"/>
      </w:pPr>
    </w:p>
    <w:p w14:paraId="17AE9885" w14:textId="06F1761F" w:rsidR="006A20C5" w:rsidRDefault="006A20C5" w:rsidP="00841904">
      <w:pPr>
        <w:widowControl/>
        <w:suppressAutoHyphens w:val="0"/>
        <w:spacing w:line="240" w:lineRule="auto"/>
        <w:jc w:val="left"/>
      </w:pPr>
      <w:r>
        <w:t xml:space="preserve">On a donc : </w:t>
      </w:r>
    </w:p>
    <w:p w14:paraId="784D359C" w14:textId="725FF8C0" w:rsidR="006A20C5" w:rsidRDefault="006A20C5" w:rsidP="00841904">
      <w:pPr>
        <w:widowControl/>
        <w:suppressAutoHyphens w:val="0"/>
        <w:spacing w:line="240" w:lineRule="auto"/>
        <w:jc w:val="left"/>
      </w:pPr>
    </w:p>
    <w:p w14:paraId="66D6D40F" w14:textId="653A1F01" w:rsidR="006A20C5" w:rsidRPr="0090480D" w:rsidRDefault="0090480D" w:rsidP="00841904">
      <w:pPr>
        <w:widowControl/>
        <w:suppressAutoHyphens w:val="0"/>
        <w:spacing w:line="240" w:lineRule="auto"/>
        <w:jc w:val="left"/>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e>
          </m:d>
          <m:r>
            <w:rPr>
              <w:rFonts w:ascii="Cambria Math" w:hAnsi="Cambria Math"/>
            </w:rPr>
            <m:t>+V</m:t>
          </m:r>
          <m:d>
            <m:dPr>
              <m:ctrlPr>
                <w:rPr>
                  <w:rFonts w:ascii="Cambria Math" w:hAnsi="Cambria Math"/>
                  <w:i/>
                </w:rPr>
              </m:ctrlPr>
            </m:dPr>
            <m:e>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e>
          </m:d>
          <m:r>
            <w:rPr>
              <w:rFonts w:ascii="Cambria Math" w:hAnsi="Cambria Math"/>
            </w:rPr>
            <m:t>+V</m:t>
          </m:r>
          <m:d>
            <m:dPr>
              <m:ctrlPr>
                <w:rPr>
                  <w:rFonts w:ascii="Cambria Math" w:hAnsi="Cambria Math"/>
                  <w:i/>
                </w:rPr>
              </m:ctrlPr>
            </m:dPr>
            <m:e>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e>
          </m:d>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m:t>
              </m:r>
            </m:num>
            <m:den>
              <m:r>
                <w:rPr>
                  <w:rFonts w:ascii="Cambria Math" w:hAnsi="Cambria Math"/>
                </w:rPr>
                <m:t>NGE</m:t>
              </m:r>
            </m:den>
          </m:f>
        </m:oMath>
      </m:oMathPara>
    </w:p>
    <w:p w14:paraId="01C44BC0" w14:textId="5F693655" w:rsidR="0090480D" w:rsidRDefault="0090480D" w:rsidP="00841904">
      <w:pPr>
        <w:widowControl/>
        <w:suppressAutoHyphens w:val="0"/>
        <w:spacing w:line="240" w:lineRule="auto"/>
        <w:jc w:val="left"/>
      </w:pPr>
    </w:p>
    <w:p w14:paraId="625643B4" w14:textId="7B4909D9" w:rsidR="0090480D" w:rsidRPr="00841904" w:rsidRDefault="00607B9A" w:rsidP="00A92F12">
      <w:pPr>
        <w:widowControl/>
        <w:pBdr>
          <w:top w:val="single" w:sz="4" w:space="1" w:color="auto"/>
          <w:left w:val="single" w:sz="4" w:space="4" w:color="auto"/>
          <w:bottom w:val="single" w:sz="4" w:space="1" w:color="auto"/>
          <w:right w:val="single" w:sz="4" w:space="4" w:color="auto"/>
        </w:pBdr>
        <w:suppressAutoHyphens w:val="0"/>
        <w:spacing w:line="240" w:lineRule="auto"/>
        <w:jc w:val="left"/>
      </w:pPr>
      <m:oMathPara>
        <m:oMath>
          <m:sSub>
            <m:sSubPr>
              <m:ctrlPr>
                <w:rPr>
                  <w:rFonts w:ascii="Cambria Math" w:hAnsi="Cambria Math"/>
                  <w:i/>
                </w:rPr>
              </m:ctrlPr>
            </m:sSubPr>
            <m:e>
              <m:r>
                <w:rPr>
                  <w:rFonts w:ascii="Cambria Math" w:hAnsi="Cambria Math"/>
                </w:rPr>
                <m:t>V</m:t>
              </m:r>
            </m:e>
            <m:sub>
              <m:r>
                <w:rPr>
                  <w:rFonts w:ascii="Cambria Math" w:hAnsi="Cambria Math"/>
                </w:rPr>
                <m:t>ep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oMath>
      </m:oMathPara>
    </w:p>
    <w:p w14:paraId="5FABFDF2" w14:textId="327B847F" w:rsidR="00841904" w:rsidRPr="00BE000B" w:rsidRDefault="00841904" w:rsidP="00BE000B">
      <w:pPr>
        <w:widowControl/>
        <w:suppressAutoHyphens w:val="0"/>
        <w:spacing w:line="240" w:lineRule="auto"/>
        <w:jc w:val="left"/>
      </w:pPr>
    </w:p>
    <w:p w14:paraId="47DB92BF" w14:textId="78583016" w:rsidR="00BE000B" w:rsidRDefault="00BE000B" w:rsidP="0092276B">
      <w:pPr>
        <w:widowControl/>
        <w:suppressAutoHyphens w:val="0"/>
        <w:spacing w:line="240" w:lineRule="auto"/>
        <w:jc w:val="left"/>
      </w:pPr>
    </w:p>
    <w:p w14:paraId="6A39BDB1" w14:textId="55112DFE" w:rsidR="0092276B" w:rsidRDefault="0092276B" w:rsidP="0092276B">
      <w:pPr>
        <w:widowControl/>
        <w:suppressAutoHyphens w:val="0"/>
        <w:spacing w:line="240" w:lineRule="auto"/>
        <w:jc w:val="left"/>
      </w:pPr>
    </w:p>
    <w:p w14:paraId="706957C5" w14:textId="77777777" w:rsidR="0092276B" w:rsidRPr="00904FDD" w:rsidRDefault="0092276B" w:rsidP="0092276B">
      <w:r w:rsidRPr="00904FDD">
        <w:t xml:space="preserve">Nécessairement </w:t>
      </w: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epi</m:t>
            </m:r>
          </m:sub>
        </m:sSub>
      </m:oMath>
      <w:r w:rsidRPr="00904FDD">
        <w:t xml:space="preserve"> car NGE &gt; 1.</w:t>
      </w:r>
    </w:p>
    <w:p w14:paraId="145910E3" w14:textId="77777777" w:rsidR="0092276B" w:rsidRPr="00904FDD" w:rsidRDefault="0092276B" w:rsidP="0092276B"/>
    <w:p w14:paraId="37E992BB" w14:textId="77777777" w:rsidR="0092276B" w:rsidRPr="00904FDD" w:rsidRDefault="0092276B" w:rsidP="0092276B">
      <w:r w:rsidRPr="00904FDD">
        <w:t>L’héritabilité d’un trait étant le rapport entre sa variance génétique et sa variance phénotypique, il en découle que :</w:t>
      </w:r>
    </w:p>
    <w:p w14:paraId="16AEE79A" w14:textId="77777777" w:rsidR="0092276B" w:rsidRPr="00904FDD" w:rsidRDefault="00607B9A" w:rsidP="0092276B">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w:r w:rsidR="0092276B" w:rsidRPr="00904FDD">
        <w:t xml:space="preserve">      et    </w:t>
      </w: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w:r w:rsidR="0092276B" w:rsidRPr="00904FDD">
        <w:t xml:space="preserve">      </w:t>
      </w:r>
    </w:p>
    <w:p w14:paraId="4EF7C65A" w14:textId="77777777" w:rsidR="0092276B" w:rsidRPr="00904FDD" w:rsidRDefault="0092276B" w:rsidP="0092276B"/>
    <w:p w14:paraId="12814882" w14:textId="77777777" w:rsidR="0092276B" w:rsidRPr="00904FDD" w:rsidRDefault="0092276B" w:rsidP="0092276B">
      <w:r w:rsidRPr="00904FDD">
        <w:t xml:space="preserve">Donc nécessairement : </w:t>
      </w:r>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lt;</m:t>
        </m:r>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oMath>
    </w:p>
    <w:p w14:paraId="04C76697" w14:textId="77777777" w:rsidR="0092276B" w:rsidRDefault="0092276B" w:rsidP="0092276B"/>
    <w:p w14:paraId="70B76DA5" w14:textId="77777777" w:rsidR="0092276B" w:rsidRDefault="0092276B" w:rsidP="0092276B">
      <w:r>
        <w:t xml:space="preserve">Cette modélisation reflète bien un des attendus exposé en introduction. </w:t>
      </w:r>
    </w:p>
    <w:p w14:paraId="0F1E5ACB" w14:textId="77777777" w:rsidR="0092276B" w:rsidRDefault="0092276B" w:rsidP="0092276B">
      <w:pPr>
        <w:widowControl/>
        <w:suppressAutoHyphens w:val="0"/>
        <w:spacing w:line="240" w:lineRule="auto"/>
        <w:jc w:val="left"/>
      </w:pPr>
    </w:p>
    <w:p w14:paraId="68D886D1" w14:textId="174DA59C" w:rsidR="005229A8" w:rsidRDefault="005229A8">
      <w:pPr>
        <w:widowControl/>
        <w:suppressAutoHyphens w:val="0"/>
        <w:spacing w:line="240" w:lineRule="auto"/>
        <w:jc w:val="left"/>
      </w:pPr>
      <w:r>
        <w:br w:type="page"/>
      </w:r>
    </w:p>
    <w:p w14:paraId="03237B8D" w14:textId="22EF8635" w:rsidR="005229A8" w:rsidRDefault="005229A8" w:rsidP="005229A8">
      <w:pPr>
        <w:pStyle w:val="Titre"/>
      </w:pPr>
      <w:r>
        <w:lastRenderedPageBreak/>
        <w:t xml:space="preserve">Annexe </w:t>
      </w:r>
      <w:fldSimple w:instr=" SEQ Annexe \* ARABIC ">
        <w:r w:rsidR="00651FC8">
          <w:rPr>
            <w:noProof/>
          </w:rPr>
          <w:t>2</w:t>
        </w:r>
      </w:fldSimple>
      <w:r>
        <w:t xml:space="preserve"> : Calculs </w:t>
      </w:r>
      <w:ins w:id="727" w:author="Jacques DAVID" w:date="2023-08-31T09:50:00Z">
        <w:r w:rsidR="0012442D">
          <w:t xml:space="preserve">du rapports d’efficacité relative de la </w:t>
        </w:r>
        <w:proofErr w:type="spellStart"/>
        <w:r w:rsidR="0012442D">
          <w:t>séleciton</w:t>
        </w:r>
        <w:proofErr w:type="spellEnd"/>
        <w:r w:rsidR="0012442D">
          <w:t xml:space="preserve"> su r gain et sur épi</w:t>
        </w:r>
      </w:ins>
      <w:del w:id="728" w:author="Jacques DAVID" w:date="2023-08-31T09:50:00Z">
        <w:r w:rsidDel="0012442D">
          <w:delText>pour aboutir à l’équation</w:delText>
        </w:r>
      </w:del>
    </w:p>
    <w:p w14:paraId="2E37B346" w14:textId="5F336171" w:rsidR="005229A8" w:rsidRDefault="005229A8" w:rsidP="005229A8"/>
    <w:p w14:paraId="3D2D8545" w14:textId="77777777" w:rsidR="00C50DDD" w:rsidRDefault="005229A8" w:rsidP="005229A8">
      <w:r>
        <w:t xml:space="preserve">On cherche à calculer le rapport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oMath>
      <w:r>
        <w:t xml:space="preserve"> où R</w:t>
      </w:r>
      <w:r>
        <w:rPr>
          <w:vertAlign w:val="subscript"/>
        </w:rPr>
        <w:t>grain</w:t>
      </w:r>
      <w:r>
        <w:t xml:space="preserve"> est le progrès effectué en sélectionnant sur </w:t>
      </w:r>
      <w:r w:rsidR="003B17A1">
        <w:t>un trait</w:t>
      </w:r>
      <w:r>
        <w:t xml:space="preserve"> du grain individuel et </w:t>
      </w:r>
      <w:proofErr w:type="spellStart"/>
      <w:r>
        <w:t>R</w:t>
      </w:r>
      <w:r>
        <w:rPr>
          <w:vertAlign w:val="subscript"/>
        </w:rPr>
        <w:t>epi</w:t>
      </w:r>
      <w:proofErr w:type="spellEnd"/>
      <w:r>
        <w:t xml:space="preserve"> est le progrès effectué en sélectionnant sur </w:t>
      </w:r>
      <w:r w:rsidR="003B17A1">
        <w:t>un trait</w:t>
      </w:r>
      <w:r>
        <w:t xml:space="preserve"> moyen des grains d’un épi. </w:t>
      </w:r>
      <w:r w:rsidR="00C50DDD">
        <w:t xml:space="preserve">On cherche à calculer ce rapport en fonction des paramètres suivants : </w:t>
      </w:r>
    </w:p>
    <w:p w14:paraId="1C78361B" w14:textId="77777777" w:rsidR="00C50DDD" w:rsidRPr="001E07CB" w:rsidRDefault="00C50DDD" w:rsidP="00C50DDD">
      <w:r w:rsidRPr="001E07CB">
        <w:t>NGE : Nombre de grains par épi</w:t>
      </w:r>
    </w:p>
    <w:p w14:paraId="4AC07017" w14:textId="77777777" w:rsidR="00C50DDD" w:rsidRPr="001E07CB" w:rsidRDefault="00C50DDD" w:rsidP="00C50DDD">
      <w:r w:rsidRPr="001E07CB">
        <w:t>NEO : Nombre d’épis observés</w:t>
      </w:r>
    </w:p>
    <w:p w14:paraId="53990ABB" w14:textId="77777777" w:rsidR="00C50DDD" w:rsidRPr="001E07CB" w:rsidRDefault="00C50DDD" w:rsidP="00C50DDD">
      <w:r w:rsidRPr="001E07CB">
        <w:t>NGO : Nombre de grains observés</w:t>
      </w:r>
    </w:p>
    <w:p w14:paraId="313D82BF" w14:textId="77777777" w:rsidR="00C50DDD" w:rsidRPr="001E07CB" w:rsidRDefault="00C50DDD" w:rsidP="00C50DDD">
      <w:proofErr w:type="spellStart"/>
      <w:proofErr w:type="gramStart"/>
      <w:r w:rsidRPr="001E07CB">
        <w:t>nsel</w:t>
      </w:r>
      <w:proofErr w:type="spellEnd"/>
      <w:proofErr w:type="gramEnd"/>
      <w:r w:rsidRPr="001E07CB">
        <w:t> : Nombre de grains sélectionnés</w:t>
      </w:r>
    </w:p>
    <w:p w14:paraId="1FCDB8EC" w14:textId="77777777" w:rsidR="00C50DDD" w:rsidRPr="001E07CB" w:rsidRDefault="00C50DDD" w:rsidP="00C50DDD">
      <w:r w:rsidRPr="001E07CB">
        <w:t>V</w:t>
      </w:r>
      <w:r w:rsidRPr="001E07CB">
        <w:rPr>
          <w:vertAlign w:val="subscript"/>
        </w:rPr>
        <w:t>g</w:t>
      </w:r>
      <w:r w:rsidRPr="001E07CB">
        <w:t> : variance génétique du trait</w:t>
      </w:r>
    </w:p>
    <w:p w14:paraId="323BFFEA" w14:textId="22DE6EF6" w:rsidR="00C50DDD" w:rsidRPr="001E07CB" w:rsidRDefault="00C50DDD" w:rsidP="00C50DDD">
      <w:r w:rsidRPr="001E07CB">
        <w:t>V</w:t>
      </w:r>
      <w:r w:rsidRPr="001E07CB">
        <w:rPr>
          <w:vertAlign w:val="subscript"/>
        </w:rPr>
        <w:t>e</w:t>
      </w:r>
      <w:r w:rsidRPr="001E07CB">
        <w:t xml:space="preserve"> : variance environnementale liée à l’hétérogénéité de la parcelle</w:t>
      </w:r>
    </w:p>
    <w:p w14:paraId="42D5871A" w14:textId="77777777" w:rsidR="00C50DDD" w:rsidRPr="001E07CB" w:rsidRDefault="00C50DDD" w:rsidP="00C50DDD">
      <w:r w:rsidRPr="001E07CB">
        <w:t>V</w:t>
      </w:r>
      <w:r w:rsidRPr="001E07CB">
        <w:rPr>
          <w:vertAlign w:val="subscript"/>
        </w:rPr>
        <w:t>inter</w:t>
      </w:r>
      <w:r w:rsidRPr="001E07CB">
        <w:t> : variance inter épi au sein d’une plante liée aux différences physiologiques entre les thalles</w:t>
      </w:r>
    </w:p>
    <w:p w14:paraId="14ACDB25" w14:textId="77777777" w:rsidR="00C50DDD" w:rsidRPr="001E07CB" w:rsidRDefault="00C50DDD" w:rsidP="00C50DDD">
      <w:r w:rsidRPr="001E07CB">
        <w:t>V</w:t>
      </w:r>
      <w:r w:rsidRPr="001E07CB">
        <w:rPr>
          <w:vertAlign w:val="subscript"/>
        </w:rPr>
        <w:t>intra</w:t>
      </w:r>
      <w:r w:rsidRPr="001E07CB">
        <w:t xml:space="preserve"> : variance intra épi </w:t>
      </w:r>
    </w:p>
    <w:p w14:paraId="438FA139" w14:textId="77777777" w:rsidR="00C50DDD" w:rsidRDefault="00C50DDD" w:rsidP="005229A8"/>
    <w:p w14:paraId="512E15D9" w14:textId="5843FEB7" w:rsidR="005229A8" w:rsidRDefault="005229A8" w:rsidP="005229A8">
      <w:r>
        <w:t>On pose donc :</w:t>
      </w:r>
    </w:p>
    <w:p w14:paraId="04C6564B" w14:textId="1296EA08" w:rsidR="005229A8" w:rsidRPr="005229A8" w:rsidRDefault="00607B9A" w:rsidP="005229A8">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 xml:space="preserve"> i</m:t>
                  </m:r>
                </m:e>
                <m:sub>
                  <m:r>
                    <w:rPr>
                      <w:rFonts w:ascii="Cambria Math" w:hAnsi="Cambria Math"/>
                    </w:rPr>
                    <m:t xml:space="preserve">grain </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grain</m:t>
                  </m:r>
                </m:sub>
              </m:sSub>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 xml:space="preserve"> i</m:t>
                  </m:r>
                </m:e>
                <m:sub>
                  <m:r>
                    <w:rPr>
                      <w:rFonts w:ascii="Cambria Math" w:hAnsi="Cambria Math"/>
                    </w:rPr>
                    <m:t xml:space="preserve">epi </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epi</m:t>
                  </m:r>
                </m:sub>
              </m:sSub>
            </m:den>
          </m:f>
        </m:oMath>
      </m:oMathPara>
    </w:p>
    <w:p w14:paraId="429D01B5" w14:textId="2D5D4E30" w:rsidR="005229A8" w:rsidRDefault="005229A8" w:rsidP="005229A8">
      <w:r>
        <w:t>Avec :</w:t>
      </w:r>
    </w:p>
    <w:p w14:paraId="6F8D4F11" w14:textId="71A6618D" w:rsidR="003B17A1" w:rsidRDefault="003B17A1" w:rsidP="005229A8">
      <w:r>
        <w:t xml:space="preserve">H² l’héritabilité sur grain ou sur épi, i l’intensité de sélection en unité d’écart type sur grain ou sur épi, et </w:t>
      </w:r>
      <m:oMath>
        <m:r>
          <w:rPr>
            <w:rFonts w:ascii="Cambria Math" w:hAnsi="Cambria Math"/>
          </w:rPr>
          <m:t>σ</m:t>
        </m:r>
      </m:oMath>
      <w:r>
        <w:t xml:space="preserve"> l’écart type de la distribution du trait des grains individuels (pour la sélection sur grain) ou de la distribution du trait moyen des grains par épi (pour la sélection sur épi).</w:t>
      </w:r>
    </w:p>
    <w:p w14:paraId="16F95C68" w14:textId="22580904" w:rsidR="000F0057" w:rsidRDefault="000F0057" w:rsidP="005229A8"/>
    <w:p w14:paraId="265EA975" w14:textId="693CF404" w:rsidR="000F0057" w:rsidRDefault="000F0057" w:rsidP="005229A8">
      <w:r>
        <w:t xml:space="preserve">On sait que </w:t>
      </w:r>
    </w:p>
    <w:p w14:paraId="1421BDC0" w14:textId="5D854D5C" w:rsidR="000F0057" w:rsidRPr="000F0057" w:rsidRDefault="00607B9A" w:rsidP="005229A8">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grain</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oMath>
      </m:oMathPara>
    </w:p>
    <w:p w14:paraId="274A04E9" w14:textId="77777777" w:rsidR="000F0057" w:rsidRPr="000F0057" w:rsidRDefault="000F0057" w:rsidP="005229A8"/>
    <w:p w14:paraId="1C25364C" w14:textId="592AA05D" w:rsidR="000F0057" w:rsidRPr="000F0057" w:rsidRDefault="00607B9A" w:rsidP="005229A8">
      <m:oMathPara>
        <m:oMath>
          <m:sSub>
            <m:sSubPr>
              <m:ctrlPr>
                <w:rPr>
                  <w:rFonts w:ascii="Cambria Math" w:hAnsi="Cambria Math"/>
                  <w:i/>
                </w:rPr>
              </m:ctrlPr>
            </m:sSubPr>
            <m:e>
              <m:r>
                <w:rPr>
                  <w:rFonts w:ascii="Cambria Math" w:hAnsi="Cambria Math"/>
                </w:rPr>
                <m:t>σ</m:t>
              </m:r>
            </m:e>
            <m:sub>
              <m:r>
                <w:rPr>
                  <w:rFonts w:ascii="Cambria Math" w:hAnsi="Cambria Math"/>
                </w:rPr>
                <m:t>epi</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oMath>
      </m:oMathPara>
    </w:p>
    <w:p w14:paraId="5879C093" w14:textId="77777777" w:rsidR="000F0057" w:rsidRPr="000F0057" w:rsidRDefault="000F0057" w:rsidP="005229A8"/>
    <w:p w14:paraId="19527EA6" w14:textId="39576409" w:rsidR="000F0057" w:rsidRPr="000F0057" w:rsidRDefault="00607B9A" w:rsidP="005229A8">
      <m:oMathPara>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m:oMathPara>
    </w:p>
    <w:p w14:paraId="53CAC94B" w14:textId="77777777" w:rsidR="000F0057" w:rsidRDefault="000F0057" w:rsidP="005229A8"/>
    <w:p w14:paraId="75057331" w14:textId="20225C95" w:rsidR="000F0057" w:rsidRPr="000F0057" w:rsidRDefault="00607B9A" w:rsidP="000F0057">
      <w:pPr>
        <w:jc w:val="center"/>
      </w:pPr>
      <m:oMathPara>
        <m:oMathParaPr>
          <m:jc m:val="center"/>
        </m:oMathParaP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m:oMathPara>
    </w:p>
    <w:p w14:paraId="5B6E038F" w14:textId="3B1B6652" w:rsidR="005229A8" w:rsidRDefault="005229A8" w:rsidP="005229A8"/>
    <w:p w14:paraId="28AFC247" w14:textId="3DBC16E6" w:rsidR="005229A8" w:rsidRDefault="00AF0E40" w:rsidP="005229A8">
      <w:r>
        <w:t>On obtient donc :</w:t>
      </w:r>
    </w:p>
    <w:p w14:paraId="51C0F3D2" w14:textId="0E0B9EF7" w:rsidR="00AF0E40" w:rsidRPr="00AF0E40" w:rsidRDefault="00607B9A"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r>
                <w:rPr>
                  <w:rFonts w:ascii="Cambria Math" w:hAnsi="Cambria Math"/>
                </w:rPr>
                <m:t xml:space="preserve"> ×</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r>
                <w:rPr>
                  <w:rFonts w:ascii="Cambria Math" w:hAnsi="Cambria Math"/>
                </w:rPr>
                <m:t xml:space="preserve"> </m:t>
              </m:r>
            </m:num>
            <m:den>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r>
                <w:rPr>
                  <w:rFonts w:ascii="Cambria Math" w:hAnsi="Cambria Math"/>
                </w:rPr>
                <m:t xml:space="preserve"> × </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den>
          </m:f>
        </m:oMath>
      </m:oMathPara>
    </w:p>
    <w:p w14:paraId="74345A26" w14:textId="4D8A1938" w:rsidR="00AF0E40" w:rsidRDefault="00AF0E40" w:rsidP="00AF0E40"/>
    <w:p w14:paraId="45F65415" w14:textId="0DD0892B" w:rsidR="00AF0E40" w:rsidRDefault="00AF0E40" w:rsidP="00AF0E40">
      <w:r>
        <w:t xml:space="preserve">Les variances génétiques se simplifient et </w:t>
      </w:r>
      <m:oMath>
        <m:f>
          <m:fPr>
            <m:ctrlPr>
              <w:rPr>
                <w:rFonts w:ascii="Cambria Math" w:hAnsi="Cambria Math"/>
                <w:i/>
              </w:rPr>
            </m:ctrlPr>
          </m:fPr>
          <m:num>
            <m:rad>
              <m:radPr>
                <m:degHide m:val="1"/>
                <m:ctrlPr>
                  <w:rPr>
                    <w:rFonts w:ascii="Cambria Math" w:hAnsi="Cambria Math"/>
                    <w:i/>
                  </w:rPr>
                </m:ctrlPr>
              </m:radPr>
              <m:deg/>
              <m:e>
                <m:r>
                  <w:rPr>
                    <w:rFonts w:ascii="Cambria Math" w:hAnsi="Cambria Math"/>
                  </w:rPr>
                  <m:t>x</m:t>
                </m:r>
              </m:e>
            </m:rad>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x</m:t>
                </m:r>
              </m:e>
            </m:rad>
          </m:den>
        </m:f>
      </m:oMath>
      <w:r>
        <w:t xml:space="preserve">  donc :</w:t>
      </w:r>
    </w:p>
    <w:p w14:paraId="08AA52F8" w14:textId="687DB58C" w:rsidR="00AF0E40" w:rsidRPr="0055253C" w:rsidRDefault="00607B9A"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 </m:t>
          </m:r>
          <m:f>
            <m:fPr>
              <m:ctrlPr>
                <w:rPr>
                  <w:rFonts w:ascii="Cambria Math" w:hAnsi="Cambria Math"/>
                  <w:i/>
                </w:rPr>
              </m:ctrlPr>
            </m:fPr>
            <m:num>
              <m:f>
                <m:fPr>
                  <m:type m:val="skw"/>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den>
              </m:f>
              <m:r>
                <w:rPr>
                  <w:rFonts w:ascii="Cambria Math" w:hAnsi="Cambria Math"/>
                </w:rPr>
                <m:t xml:space="preserve"> </m:t>
              </m:r>
            </m:num>
            <m:den>
              <m:f>
                <m:fPr>
                  <m:type m:val="skw"/>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den>
              </m:f>
            </m:den>
          </m:f>
        </m:oMath>
      </m:oMathPara>
    </w:p>
    <w:p w14:paraId="5454AE4B" w14:textId="52152E67" w:rsidR="0055253C" w:rsidRDefault="0055253C" w:rsidP="00AF0E40"/>
    <w:p w14:paraId="11A2045B" w14:textId="2B16553A" w:rsidR="0055253C" w:rsidRPr="00436572" w:rsidRDefault="00607B9A"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4A7C6050" w14:textId="4C6CA7A3" w:rsidR="00436572" w:rsidRDefault="00436572" w:rsidP="00AF0E40"/>
    <w:p w14:paraId="7F67E6F6" w14:textId="1C30B5B2" w:rsidR="00436572" w:rsidRDefault="00436572" w:rsidP="00AF0E40">
      <w:r>
        <w:t xml:space="preserve">On cherche donc maintenant à exprimer les intensités de sélection en fonction des paramètres voulus. </w:t>
      </w:r>
      <w:r w:rsidR="00651FC8">
        <w:t>On sait que l’intensité de sélection en unité d’écart-type est liée à la proportion d’individus conservés lors de la sélection par troncation. On appelle cette proportion P%. On a :</w:t>
      </w:r>
    </w:p>
    <w:p w14:paraId="13B72EA1" w14:textId="07379C54" w:rsidR="00651FC8" w:rsidRPr="00651FC8" w:rsidRDefault="00651FC8" w:rsidP="00AF0E40">
      <m:oMathPara>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m:oMathPara>
    </w:p>
    <w:p w14:paraId="7B74FEC1" w14:textId="34F1A4C6" w:rsidR="00651FC8" w:rsidRPr="009C7BF9" w:rsidRDefault="00651FC8" w:rsidP="00AF0E40">
      <m:oMathPara>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m:oMathPara>
    </w:p>
    <w:p w14:paraId="6AB6CBC7" w14:textId="77777777" w:rsidR="009C7BF9" w:rsidRDefault="009C7BF9" w:rsidP="00AF0E40"/>
    <w:p w14:paraId="6974EA9B" w14:textId="42D5E929" w:rsidR="007A7E4E" w:rsidRDefault="009C7BF9" w:rsidP="00AF0E40">
      <w:r>
        <w:t xml:space="preserve">Car </w:t>
      </w:r>
      <w:proofErr w:type="spellStart"/>
      <w:r>
        <w:t>nsel</w:t>
      </w:r>
      <w:proofErr w:type="spellEnd"/>
      <w:r>
        <w:t xml:space="preserve"> est le nombre de grains sélectionné parmi la population de grain dans laquelle la sélection s’opère, qui contient NGO grains, et  </w:t>
      </w:r>
      <m:oMath>
        <m:f>
          <m:fPr>
            <m:ctrlPr>
              <w:rPr>
                <w:rFonts w:ascii="Cambria Math" w:hAnsi="Cambria Math"/>
                <w:i/>
              </w:rPr>
            </m:ctrlPr>
          </m:fPr>
          <m:num>
            <m:r>
              <w:rPr>
                <w:rFonts w:ascii="Cambria Math" w:hAnsi="Cambria Math"/>
              </w:rPr>
              <m:t>nsel</m:t>
            </m:r>
          </m:num>
          <m:den>
            <m:r>
              <w:rPr>
                <w:rFonts w:ascii="Cambria Math" w:hAnsi="Cambria Math"/>
              </w:rPr>
              <m:t>NGE</m:t>
            </m:r>
          </m:den>
        </m:f>
      </m:oMath>
      <w:r>
        <w:t xml:space="preserve">  est le nombre d’épis à sélectionner pour obtenir nsel grain à la fin, ce nombre d’épi étant sélectionné parmi la population d’épis observés contenant NEO épis.</w:t>
      </w:r>
      <w:r w:rsidR="007A7E4E">
        <w:t xml:space="preserve"> Il est donc intéressant d’exprimer i en fonction de P% pour relier l’intensité de sélection aux paramètres voulus. On l’obtient de cette façon :</w:t>
      </w:r>
    </w:p>
    <w:p w14:paraId="235E9653" w14:textId="5D13391C" w:rsidR="007A7E4E" w:rsidRDefault="007A7E4E" w:rsidP="00AF0E40"/>
    <w:p w14:paraId="4582D611" w14:textId="16989DC4" w:rsidR="007A7E4E" w:rsidRDefault="007A7E4E" w:rsidP="00AF0E40">
      <w:r>
        <w:t xml:space="preserve">Soit </w:t>
      </w:r>
      <m:oMath>
        <m:r>
          <w:rPr>
            <w:rFonts w:ascii="Cambria Math" w:hAnsi="Cambria Math"/>
          </w:rPr>
          <m:t>X~N(µ,σ)</m:t>
        </m:r>
      </m:oMath>
      <w:r>
        <w:t xml:space="preserve"> une variable aléatoire suivant une loi normale de moyenne µ et d’écart-type </w:t>
      </w:r>
      <m:oMath>
        <m:r>
          <w:rPr>
            <w:rFonts w:ascii="Cambria Math" w:hAnsi="Cambria Math"/>
          </w:rPr>
          <m:t>σ</m:t>
        </m:r>
      </m:oMath>
      <w:r>
        <w:t>.</w:t>
      </w:r>
    </w:p>
    <w:p w14:paraId="49EA8E18" w14:textId="2314717A" w:rsidR="007A7E4E" w:rsidRDefault="007A7E4E" w:rsidP="00AF0E40">
      <w:pPr>
        <w:rPr>
          <w:sz w:val="20"/>
        </w:rPr>
      </w:pPr>
      <w:r>
        <w:t xml:space="preserve">Soit </w:t>
      </w:r>
      <m:oMath>
        <m:r>
          <w:rPr>
            <w:rFonts w:ascii="Cambria Math" w:hAnsi="Cambria Math"/>
            <w:sz w:val="20"/>
          </w:rPr>
          <m:t>ϕ(µ,σ ;x)</m:t>
        </m:r>
      </m:oMath>
      <w:r>
        <w:rPr>
          <w:sz w:val="20"/>
        </w:rPr>
        <w:t xml:space="preserve"> la </w:t>
      </w:r>
      <w:r w:rsidR="003A7C57">
        <w:rPr>
          <w:sz w:val="20"/>
        </w:rPr>
        <w:t xml:space="preserve">fonction de densité de la loi normale de moyenne µ et d’écart-type </w:t>
      </w:r>
      <m:oMath>
        <m:r>
          <w:rPr>
            <w:rFonts w:ascii="Cambria Math" w:hAnsi="Cambria Math"/>
            <w:sz w:val="20"/>
          </w:rPr>
          <m:t>σ</m:t>
        </m:r>
      </m:oMath>
      <w:r w:rsidR="003A7C57">
        <w:rPr>
          <w:sz w:val="20"/>
        </w:rPr>
        <w:t xml:space="preserve"> en x.</w:t>
      </w:r>
    </w:p>
    <w:p w14:paraId="625219BA" w14:textId="1BBE15F6" w:rsidR="003A7C57" w:rsidRDefault="003A7C57" w:rsidP="00AF0E40">
      <w:pPr>
        <w:rPr>
          <w:sz w:val="20"/>
        </w:rPr>
      </w:pPr>
      <w:r>
        <w:rPr>
          <w:sz w:val="20"/>
        </w:rPr>
        <w:t xml:space="preserve">Soit </w:t>
      </w:r>
      <m:oMath>
        <m:r>
          <m:rPr>
            <m:sty m:val="p"/>
          </m:rPr>
          <w:rPr>
            <w:rFonts w:ascii="Cambria Math" w:hAnsi="Cambria Math"/>
          </w:rPr>
          <m:t>φ</m:t>
        </m:r>
        <m:r>
          <m:rPr>
            <m:sty m:val="p"/>
          </m:rPr>
          <w:rPr>
            <w:rFonts w:ascii="Cambria Math"/>
          </w:rPr>
          <m:t>(</m:t>
        </m:r>
        <m:r>
          <m:rPr>
            <m:sty m:val="p"/>
          </m:rPr>
          <w:rPr>
            <w:rFonts w:ascii="Cambria Math"/>
          </w:rPr>
          <m:t>µ</m:t>
        </m:r>
        <m:r>
          <m:rPr>
            <m:sty m:val="p"/>
          </m:rPr>
          <w:rPr>
            <w:rFonts w:ascii="Cambria Math"/>
          </w:rPr>
          <m:t>,</m:t>
        </m:r>
        <m:r>
          <m:rPr>
            <m:sty m:val="p"/>
          </m:rPr>
          <w:rPr>
            <w:rFonts w:ascii="Cambria Math" w:hAnsi="Cambria Math"/>
          </w:rPr>
          <m:t>σ</m:t>
        </m:r>
        <m:r>
          <m:rPr>
            <m:sty m:val="p"/>
          </m:rPr>
          <w:rPr>
            <w:rFonts w:ascii="Cambria Math"/>
          </w:rPr>
          <m:t xml:space="preserve"> ;x)</m:t>
        </m:r>
      </m:oMath>
      <w:r>
        <w:t xml:space="preserve"> la fonction de répartition </w:t>
      </w:r>
      <w:r>
        <w:rPr>
          <w:sz w:val="20"/>
        </w:rPr>
        <w:t xml:space="preserve">de la loi normale de moyenne µ et d’écart-type </w:t>
      </w:r>
      <m:oMath>
        <m:r>
          <w:rPr>
            <w:rFonts w:ascii="Cambria Math" w:hAnsi="Cambria Math"/>
            <w:sz w:val="20"/>
          </w:rPr>
          <m:t>σ</m:t>
        </m:r>
      </m:oMath>
      <w:r>
        <w:rPr>
          <w:sz w:val="20"/>
        </w:rPr>
        <w:t xml:space="preserve"> en x.</w:t>
      </w:r>
    </w:p>
    <w:p w14:paraId="665D3823" w14:textId="17309032" w:rsidR="00AE0225" w:rsidRDefault="00AE0225" w:rsidP="00AF0E40">
      <w:pPr>
        <w:rPr>
          <w:sz w:val="20"/>
        </w:rPr>
      </w:pPr>
    </w:p>
    <w:p w14:paraId="3D1894D2" w14:textId="26D12414" w:rsidR="00AE0225" w:rsidRDefault="00AE0225" w:rsidP="00AF0E40">
      <w:pPr>
        <w:rPr>
          <w:sz w:val="20"/>
        </w:rPr>
      </w:pPr>
      <w:r>
        <w:rPr>
          <w:sz w:val="20"/>
        </w:rPr>
        <w:t xml:space="preserve">De plus, d’après </w:t>
      </w:r>
      <w:r>
        <w:rPr>
          <w:sz w:val="20"/>
        </w:rPr>
        <w:fldChar w:fldCharType="begin"/>
      </w:r>
      <w:r w:rsidR="009E69D8">
        <w:rPr>
          <w:sz w:val="20"/>
        </w:rPr>
        <w:instrText xml:space="preserve"> ADDIN ZOTERO_ITEM CSL_CITATION {"citationID":"Gp8L61Sl","properties":{"formattedCitation":"(\\uc0\\u8220{}Truncated normal distribution,\\uc0\\u8221{} 2023)","plainCitation":"(“Truncated normal distribution,” 2023)","dontUpdate":true,"noteIndex":0},"citationItems":[{"id":4677,"uris":["http://zotero.org/groups/4992050/items/FGMN8C3Y"],"itemData":{"id":4677,"type":"webpage","abstract":"In probability and statistics, the truncated normal distribution is the probability distribution derived from that of a normally distributed random variable by bounding the random variable from either below or above (or both). The truncated normal distribution has wide applications in statistics and econometrics.","container-title":"Wikipedia","language":"en","license":"Creative Commons Attribution-ShareAlike License","note":"Page Version ID: 1152823526","title":"Truncated normal distribution","URL":"https://en.wikipedia.org/w/index.php?title=Truncated_normal_distribution&amp;oldid=1152823526#cite_note-5","accessed":{"date-parts":[["2023",6,9]]},"issued":{"date-parts":[["2023",5,2]]}}}],"schema":"https://github.com/citation-style-language/schema/raw/master/csl-citation.json"} </w:instrText>
      </w:r>
      <w:r>
        <w:rPr>
          <w:sz w:val="20"/>
        </w:rPr>
        <w:fldChar w:fldCharType="separate"/>
      </w:r>
      <w:r w:rsidRPr="00AE0225">
        <w:rPr>
          <w:sz w:val="20"/>
        </w:rPr>
        <w:t xml:space="preserve">“Truncated normal distribution,” </w:t>
      </w:r>
      <w:r>
        <w:rPr>
          <w:sz w:val="20"/>
        </w:rPr>
        <w:t>(</w:t>
      </w:r>
      <w:r w:rsidRPr="00AE0225">
        <w:rPr>
          <w:sz w:val="20"/>
        </w:rPr>
        <w:t>2023)</w:t>
      </w:r>
      <w:r>
        <w:rPr>
          <w:sz w:val="20"/>
        </w:rPr>
        <w:fldChar w:fldCharType="end"/>
      </w:r>
      <w:r>
        <w:rPr>
          <w:sz w:val="20"/>
        </w:rPr>
        <w:t xml:space="preserve"> que :</w:t>
      </w:r>
    </w:p>
    <w:p w14:paraId="2E8C7F85" w14:textId="459F2BA4" w:rsidR="00AE0225" w:rsidRDefault="00AE0225" w:rsidP="00AF0E40">
      <w:pPr>
        <w:rPr>
          <w:sz w:val="20"/>
        </w:rPr>
      </w:pPr>
    </w:p>
    <w:p w14:paraId="2618383D" w14:textId="77777777" w:rsidR="00AE0225" w:rsidRDefault="00AE0225" w:rsidP="00AF0E40">
      <w:pPr>
        <w:rPr>
          <w:sz w:val="20"/>
        </w:rPr>
      </w:pPr>
      <w:r>
        <w:rPr>
          <w:sz w:val="20"/>
        </w:rPr>
        <w:t>En posant :</w:t>
      </w:r>
    </w:p>
    <w:p w14:paraId="065A17CF" w14:textId="791500AE" w:rsidR="00AE0225" w:rsidRPr="00AE0225" w:rsidRDefault="00AE0225" w:rsidP="00AF0E40">
      <w:pPr>
        <w:rPr>
          <w:sz w:val="20"/>
        </w:rPr>
      </w:pPr>
      <m:oMathPara>
        <m:oMath>
          <m:r>
            <w:rPr>
              <w:rFonts w:ascii="Cambria Math" w:hAnsi="Cambria Math"/>
              <w:sz w:val="20"/>
            </w:rPr>
            <m:t>α=</m:t>
          </m:r>
          <m:f>
            <m:fPr>
              <m:ctrlPr>
                <w:rPr>
                  <w:rFonts w:ascii="Cambria Math" w:hAnsi="Cambria Math"/>
                  <w:i/>
                  <w:sz w:val="20"/>
                </w:rPr>
              </m:ctrlPr>
            </m:fPr>
            <m:num>
              <m:r>
                <w:rPr>
                  <w:rFonts w:ascii="Cambria Math" w:hAnsi="Cambria Math"/>
                  <w:sz w:val="20"/>
                </w:rPr>
                <m:t>a-µ</m:t>
              </m:r>
            </m:num>
            <m:den>
              <m:r>
                <w:rPr>
                  <w:rFonts w:ascii="Cambria Math" w:hAnsi="Cambria Math"/>
                  <w:sz w:val="20"/>
                </w:rPr>
                <m:t>σ</m:t>
              </m:r>
            </m:den>
          </m:f>
        </m:oMath>
      </m:oMathPara>
    </w:p>
    <w:p w14:paraId="35C80E78" w14:textId="2BC044B4" w:rsidR="00AE0225" w:rsidRPr="00AE0225" w:rsidRDefault="00AE0225" w:rsidP="00AF0E40">
      <w:pPr>
        <w:rPr>
          <w:sz w:val="20"/>
        </w:rPr>
      </w:pPr>
      <m:oMathPara>
        <m:oMath>
          <m:r>
            <w:rPr>
              <w:rFonts w:ascii="Cambria Math" w:hAnsi="Cambria Math"/>
              <w:sz w:val="20"/>
            </w:rPr>
            <m:t>β=</m:t>
          </m:r>
          <m:f>
            <m:fPr>
              <m:ctrlPr>
                <w:rPr>
                  <w:rFonts w:ascii="Cambria Math" w:hAnsi="Cambria Math"/>
                  <w:i/>
                  <w:sz w:val="20"/>
                </w:rPr>
              </m:ctrlPr>
            </m:fPr>
            <m:num>
              <m:r>
                <w:rPr>
                  <w:rFonts w:ascii="Cambria Math" w:hAnsi="Cambria Math"/>
                  <w:sz w:val="20"/>
                </w:rPr>
                <m:t>b-µ</m:t>
              </m:r>
            </m:num>
            <m:den>
              <m:r>
                <w:rPr>
                  <w:rFonts w:ascii="Cambria Math" w:hAnsi="Cambria Math"/>
                  <w:sz w:val="20"/>
                </w:rPr>
                <m:t>σ</m:t>
              </m:r>
            </m:den>
          </m:f>
        </m:oMath>
      </m:oMathPara>
    </w:p>
    <w:p w14:paraId="0A1883A3" w14:textId="47A596B7" w:rsidR="00AE0225" w:rsidRDefault="00AE0225" w:rsidP="00AF0E40">
      <w:pPr>
        <w:rPr>
          <w:sz w:val="20"/>
        </w:rPr>
      </w:pPr>
    </w:p>
    <w:p w14:paraId="49D1AF40" w14:textId="77777777" w:rsidR="008B1F5D" w:rsidRDefault="00AE0225" w:rsidP="00AF0E40">
      <w:pPr>
        <w:rPr>
          <w:sz w:val="20"/>
        </w:rPr>
      </w:pPr>
      <w:r>
        <w:rPr>
          <w:sz w:val="20"/>
        </w:rPr>
        <w:t>Alors :</w:t>
      </w:r>
    </w:p>
    <w:p w14:paraId="5D84C14A" w14:textId="2902EE15" w:rsidR="00AE0225" w:rsidRPr="008B1F5D" w:rsidRDefault="00AE0225" w:rsidP="00AF0E40">
      <w:pPr>
        <w:rPr>
          <w:sz w:val="20"/>
        </w:rPr>
      </w:pPr>
      <m:oMathPara>
        <m:oMath>
          <m:r>
            <w:rPr>
              <w:rFonts w:ascii="Cambria Math" w:hAnsi="Cambria Math"/>
              <w:sz w:val="20"/>
            </w:rPr>
            <m:t>E</m:t>
          </m:r>
          <m:d>
            <m:dPr>
              <m:endChr m:val="|"/>
              <m:ctrlPr>
                <w:rPr>
                  <w:rFonts w:ascii="Cambria Math" w:hAnsi="Cambria Math"/>
                  <w:i/>
                  <w:sz w:val="20"/>
                </w:rPr>
              </m:ctrlPr>
            </m:dPr>
            <m:e>
              <m:r>
                <w:rPr>
                  <w:rFonts w:ascii="Cambria Math" w:hAnsi="Cambria Math"/>
                  <w:sz w:val="20"/>
                </w:rPr>
                <m:t xml:space="preserve">X </m:t>
              </m:r>
            </m:e>
          </m:d>
          <m:r>
            <w:rPr>
              <w:rFonts w:ascii="Cambria Math" w:hAnsi="Cambria Math"/>
              <w:sz w:val="20"/>
            </w:rPr>
            <m:t xml:space="preserve"> a&lt;X&lt;b)=µ-σ×</m:t>
          </m:r>
          <m:f>
            <m:fPr>
              <m:ctrlPr>
                <w:rPr>
                  <w:rFonts w:ascii="Cambria Math" w:hAnsi="Cambria Math"/>
                  <w:i/>
                  <w:sz w:val="20"/>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β</m:t>
                  </m:r>
                </m:e>
              </m:d>
              <m:r>
                <w:rPr>
                  <w:rFonts w:ascii="Cambria Math" w:hAnsi="Cambria Math"/>
                  <w:sz w:val="20"/>
                </w:rPr>
                <m:t>-ϕ</m:t>
              </m:r>
              <m:d>
                <m:dPr>
                  <m:ctrlPr>
                    <w:rPr>
                      <w:rFonts w:ascii="Cambria Math" w:hAnsi="Cambria Math"/>
                      <w:i/>
                      <w:sz w:val="20"/>
                    </w:rPr>
                  </m:ctrlPr>
                </m:dPr>
                <m:e>
                  <m:r>
                    <w:rPr>
                      <w:rFonts w:ascii="Cambria Math" w:hAnsi="Cambria Math"/>
                      <w:sz w:val="20"/>
                    </w:rPr>
                    <m:t>0,1 ;α</m:t>
                  </m:r>
                </m:e>
              </m:d>
              <m:r>
                <w:rPr>
                  <w:rFonts w:ascii="Cambria Math" w:hAnsi="Cambria Math"/>
                  <w:sz w:val="20"/>
                </w:rPr>
                <m:t xml:space="preserve"> </m:t>
              </m:r>
              <m:r>
                <m:rPr>
                  <m:sty m:val="p"/>
                </m:rPr>
                <w:rPr>
                  <w:rFonts w:ascii="Cambria Math" w:hAnsi="Cambria Math"/>
                  <w:sz w:val="20"/>
                </w:rPr>
                <m:t xml:space="preserve"> </m:t>
              </m:r>
            </m:num>
            <m:den>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β</m:t>
                  </m:r>
                </m:e>
              </m:d>
              <m:r>
                <m:rPr>
                  <m:sty m:val="p"/>
                </m:rPr>
                <w:rPr>
                  <w:rFonts w:ascii="Cambria Math"/>
                </w:rPr>
                <m:t>-</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3D1855E5" w14:textId="77777777" w:rsidR="008B1F5D" w:rsidRDefault="008B1F5D" w:rsidP="00AF0E40">
      <w:pPr>
        <w:rPr>
          <w:sz w:val="20"/>
        </w:rPr>
      </w:pPr>
    </w:p>
    <w:p w14:paraId="1435D27E" w14:textId="18D2D12F" w:rsidR="003A7C57" w:rsidRDefault="008B1F5D" w:rsidP="00AF0E40">
      <w:r>
        <w:t>C’est l’espérance de X sachant que X se trouve entre a et b.</w:t>
      </w:r>
    </w:p>
    <w:p w14:paraId="6AAFA4A7" w14:textId="2FB889E2" w:rsidR="008B1F5D" w:rsidRDefault="008B1F5D" w:rsidP="00AF0E40">
      <w:r>
        <w:t xml:space="preserve">Opérer une sélection par troncation dans </w:t>
      </w:r>
      <w:r w:rsidR="0059057A">
        <w:t xml:space="preserve">un trait suivant </w:t>
      </w:r>
      <w:r>
        <w:t>une loi</w:t>
      </w:r>
      <w:r w:rsidR="0059057A">
        <w:t xml:space="preserve"> normale revient à dire que </w:t>
      </w:r>
      <m:oMath>
        <m:r>
          <w:rPr>
            <w:rFonts w:ascii="Cambria Math" w:hAnsi="Cambria Math"/>
          </w:rPr>
          <m:t>b=+∞</m:t>
        </m:r>
      </m:oMath>
      <w:r w:rsidR="0059057A">
        <w:t xml:space="preserve"> et a est égal au seuil de troncation appliqué. En posant S le différentiel de sélection pour un trait suivant une loi normale de moyenne µ et d’écart-type </w:t>
      </w:r>
      <m:oMath>
        <m:r>
          <w:rPr>
            <w:rFonts w:ascii="Cambria Math" w:hAnsi="Cambria Math"/>
          </w:rPr>
          <m:t>σ</m:t>
        </m:r>
      </m:oMath>
      <w:r w:rsidR="0059057A">
        <w:t xml:space="preserve"> , on obtient :</w:t>
      </w:r>
    </w:p>
    <w:p w14:paraId="2912AF83" w14:textId="6F0277D1" w:rsidR="0059057A" w:rsidRDefault="0059057A" w:rsidP="00AF0E40"/>
    <w:p w14:paraId="4CBB6EA2" w14:textId="0587A5E1" w:rsidR="0059057A" w:rsidRPr="0059057A" w:rsidRDefault="0059057A" w:rsidP="00AF0E40">
      <w:pPr>
        <w:rPr>
          <w:sz w:val="20"/>
        </w:rPr>
      </w:pPr>
      <m:oMathPara>
        <m:oMath>
          <m:r>
            <w:rPr>
              <w:rFonts w:ascii="Cambria Math" w:hAnsi="Cambria Math"/>
            </w:rPr>
            <m:t>µ+S=</m:t>
          </m:r>
          <m:r>
            <w:rPr>
              <w:rFonts w:ascii="Cambria Math" w:hAnsi="Cambria Math"/>
              <w:sz w:val="20"/>
            </w:rPr>
            <m:t xml:space="preserve"> E</m:t>
          </m:r>
          <m:d>
            <m:dPr>
              <m:endChr m:val="|"/>
              <m:ctrlPr>
                <w:rPr>
                  <w:rFonts w:ascii="Cambria Math" w:hAnsi="Cambria Math"/>
                  <w:i/>
                  <w:sz w:val="20"/>
                </w:rPr>
              </m:ctrlPr>
            </m:dPr>
            <m:e>
              <m:r>
                <w:rPr>
                  <w:rFonts w:ascii="Cambria Math" w:hAnsi="Cambria Math"/>
                  <w:sz w:val="20"/>
                </w:rPr>
                <m:t xml:space="preserve">X </m:t>
              </m:r>
            </m:e>
          </m:d>
          <m:r>
            <w:rPr>
              <w:rFonts w:ascii="Cambria Math" w:hAnsi="Cambria Math"/>
              <w:sz w:val="20"/>
            </w:rPr>
            <m:t xml:space="preserve"> a&lt;X&lt;+∞) </m:t>
          </m:r>
        </m:oMath>
      </m:oMathPara>
    </w:p>
    <w:p w14:paraId="083CA99F" w14:textId="77777777" w:rsidR="0059057A" w:rsidRDefault="0059057A" w:rsidP="00AF0E40">
      <w:pPr>
        <w:rPr>
          <w:sz w:val="20"/>
        </w:rPr>
      </w:pPr>
    </w:p>
    <w:p w14:paraId="786B5B72" w14:textId="77777777" w:rsidR="0059057A" w:rsidRDefault="0059057A" w:rsidP="00AF0E40">
      <w:pPr>
        <w:rPr>
          <w:sz w:val="20"/>
        </w:rPr>
      </w:pPr>
      <w:r>
        <w:rPr>
          <w:sz w:val="20"/>
        </w:rPr>
        <w:t xml:space="preserve">Si </w:t>
      </w:r>
      <m:oMath>
        <m:r>
          <w:rPr>
            <w:rFonts w:ascii="Cambria Math" w:hAnsi="Cambria Math"/>
            <w:sz w:val="20"/>
          </w:rPr>
          <m:t>b=+∞</m:t>
        </m:r>
      </m:oMath>
      <w:r>
        <w:rPr>
          <w:sz w:val="20"/>
        </w:rPr>
        <w:t xml:space="preserve">, alors </w:t>
      </w:r>
      <m:oMath>
        <m:r>
          <w:rPr>
            <w:rFonts w:ascii="Cambria Math" w:hAnsi="Cambria Math"/>
            <w:sz w:val="20"/>
          </w:rPr>
          <m:t>β=+∞</m:t>
        </m:r>
      </m:oMath>
      <w:r>
        <w:rPr>
          <w:sz w:val="20"/>
        </w:rPr>
        <w:t xml:space="preserve">. Or :  </w:t>
      </w:r>
    </w:p>
    <w:p w14:paraId="79331585" w14:textId="77777777" w:rsidR="0059057A" w:rsidRPr="0059057A" w:rsidRDefault="00607B9A" w:rsidP="0059057A">
      <w:pPr>
        <w:jc w:val="center"/>
        <w:rPr>
          <w:sz w:val="20"/>
        </w:rPr>
      </w:pPr>
      <m:oMathPara>
        <m:oMath>
          <m:func>
            <m:funcPr>
              <m:ctrlPr>
                <w:rPr>
                  <w:rFonts w:ascii="Cambria Math" w:hAnsi="Cambria Math"/>
                  <w:i/>
                  <w:sz w:val="20"/>
                </w:rPr>
              </m:ctrlPr>
            </m:funcPr>
            <m:fName>
              <m:limLow>
                <m:limLowPr>
                  <m:ctrlPr>
                    <w:rPr>
                      <w:rFonts w:ascii="Cambria Math" w:hAnsi="Cambria Math"/>
                      <w:i/>
                      <w:sz w:val="20"/>
                    </w:rPr>
                  </m:ctrlPr>
                </m:limLowPr>
                <m:e>
                  <m:r>
                    <m:rPr>
                      <m:sty m:val="p"/>
                    </m:rPr>
                    <w:rPr>
                      <w:rFonts w:ascii="Cambria Math" w:hAnsi="Cambria Math"/>
                      <w:sz w:val="20"/>
                    </w:rPr>
                    <m:t>lim</m:t>
                  </m:r>
                </m:e>
                <m:lim>
                  <m:r>
                    <w:rPr>
                      <w:rFonts w:ascii="Cambria Math" w:hAnsi="Cambria Math"/>
                      <w:sz w:val="20"/>
                    </w:rPr>
                    <m:t>β→+∞</m:t>
                  </m:r>
                </m:lim>
              </m:limLow>
            </m:fName>
            <m:e>
              <m:r>
                <w:rPr>
                  <w:rFonts w:ascii="Cambria Math" w:hAnsi="Cambria Math"/>
                  <w:sz w:val="20"/>
                </w:rPr>
                <m:t>ϕ</m:t>
              </m:r>
              <m:d>
                <m:dPr>
                  <m:ctrlPr>
                    <w:rPr>
                      <w:rFonts w:ascii="Cambria Math" w:hAnsi="Cambria Math"/>
                      <w:i/>
                      <w:sz w:val="20"/>
                    </w:rPr>
                  </m:ctrlPr>
                </m:dPr>
                <m:e>
                  <m:r>
                    <w:rPr>
                      <w:rFonts w:ascii="Cambria Math" w:hAnsi="Cambria Math"/>
                      <w:sz w:val="20"/>
                    </w:rPr>
                    <m:t>0,1 ;β</m:t>
                  </m:r>
                </m:e>
              </m:d>
            </m:e>
          </m:func>
          <m:r>
            <w:rPr>
              <w:rFonts w:ascii="Cambria Math" w:hAnsi="Cambria Math"/>
              <w:sz w:val="20"/>
            </w:rPr>
            <m:t>=0</m:t>
          </m:r>
        </m:oMath>
      </m:oMathPara>
    </w:p>
    <w:p w14:paraId="3FF36727" w14:textId="7AE4AA65" w:rsidR="0059057A" w:rsidRPr="0059057A" w:rsidRDefault="00607B9A" w:rsidP="00AF0E40">
      <w:pPr>
        <w:rPr>
          <w:sz w:val="20"/>
        </w:rPr>
      </w:pPr>
      <m:oMathPara>
        <m:oMath>
          <m:func>
            <m:funcPr>
              <m:ctrlPr>
                <w:rPr>
                  <w:rFonts w:ascii="Cambria Math" w:hAnsi="Cambria Math"/>
                  <w:i/>
                  <w:sz w:val="20"/>
                </w:rPr>
              </m:ctrlPr>
            </m:funcPr>
            <m:fName>
              <m:limLow>
                <m:limLowPr>
                  <m:ctrlPr>
                    <w:rPr>
                      <w:rFonts w:ascii="Cambria Math" w:hAnsi="Cambria Math"/>
                      <w:i/>
                      <w:sz w:val="20"/>
                    </w:rPr>
                  </m:ctrlPr>
                </m:limLowPr>
                <m:e>
                  <m:r>
                    <m:rPr>
                      <m:sty m:val="p"/>
                    </m:rPr>
                    <w:rPr>
                      <w:rFonts w:ascii="Cambria Math" w:hAnsi="Cambria Math"/>
                      <w:sz w:val="20"/>
                    </w:rPr>
                    <m:t>lim</m:t>
                  </m:r>
                </m:e>
                <m:lim>
                  <m:r>
                    <w:rPr>
                      <w:rFonts w:ascii="Cambria Math" w:hAnsi="Cambria Math"/>
                      <w:sz w:val="20"/>
                    </w:rPr>
                    <m:t>β→+∞</m:t>
                  </m:r>
                </m:lim>
              </m:limLow>
            </m:fName>
            <m:e>
              <m:r>
                <m:rPr>
                  <m:sty m:val="p"/>
                </m:rPr>
                <w:rPr>
                  <w:rFonts w:ascii="Cambria Math" w:hAnsi="Cambria Math"/>
                </w:rPr>
                <m:t>φ</m:t>
              </m:r>
              <m:d>
                <m:dPr>
                  <m:ctrlPr>
                    <w:rPr>
                      <w:rFonts w:ascii="Cambria Math" w:hAnsi="Cambria Math"/>
                      <w:i/>
                      <w:sz w:val="20"/>
                    </w:rPr>
                  </m:ctrlPr>
                </m:dPr>
                <m:e>
                  <m:r>
                    <w:rPr>
                      <w:rFonts w:ascii="Cambria Math" w:hAnsi="Cambria Math"/>
                      <w:sz w:val="20"/>
                    </w:rPr>
                    <m:t>0,1 ;β</m:t>
                  </m:r>
                </m:e>
              </m:d>
            </m:e>
          </m:func>
          <m:r>
            <w:rPr>
              <w:rFonts w:ascii="Cambria Math" w:hAnsi="Cambria Math"/>
              <w:sz w:val="20"/>
            </w:rPr>
            <m:t>=1</m:t>
          </m:r>
        </m:oMath>
      </m:oMathPara>
    </w:p>
    <w:p w14:paraId="3169E964" w14:textId="7C5C8E60" w:rsidR="0059057A" w:rsidRPr="0059057A" w:rsidRDefault="0059057A" w:rsidP="00AF0E40">
      <w:pPr>
        <w:rPr>
          <w:sz w:val="20"/>
        </w:rPr>
      </w:pPr>
      <m:oMathPara>
        <m:oMath>
          <m:r>
            <w:rPr>
              <w:rFonts w:ascii="Cambria Math" w:hAnsi="Cambria Math"/>
              <w:sz w:val="20"/>
            </w:rPr>
            <m:t>S=i×σ</m:t>
          </m:r>
        </m:oMath>
      </m:oMathPara>
    </w:p>
    <w:p w14:paraId="0621469C" w14:textId="77777777" w:rsidR="001F1A2F" w:rsidRDefault="001F1A2F" w:rsidP="00AF0E40">
      <w:pPr>
        <w:rPr>
          <w:sz w:val="20"/>
        </w:rPr>
      </w:pPr>
    </w:p>
    <w:p w14:paraId="099CD765" w14:textId="66C3F1D4" w:rsidR="0059057A" w:rsidRDefault="0059057A" w:rsidP="00AF0E40">
      <w:pPr>
        <w:rPr>
          <w:sz w:val="20"/>
        </w:rPr>
      </w:pPr>
      <w:r>
        <w:rPr>
          <w:sz w:val="20"/>
        </w:rPr>
        <w:t xml:space="preserve">On obtient donc : </w:t>
      </w:r>
    </w:p>
    <w:p w14:paraId="3534C5AE" w14:textId="3D7E0D11" w:rsidR="0059057A" w:rsidRPr="001F1A2F" w:rsidRDefault="0059057A" w:rsidP="00AF0E40">
      <m:oMathPara>
        <m:oMath>
          <m:r>
            <w:rPr>
              <w:rFonts w:ascii="Cambria Math" w:hAnsi="Cambria Math"/>
            </w:rPr>
            <m:t>µ+i×σ=µ-σ×</m:t>
          </m:r>
          <m:f>
            <m:fPr>
              <m:ctrlPr>
                <w:rPr>
                  <w:rFonts w:ascii="Cambria Math" w:hAnsi="Cambria Math"/>
                  <w:i/>
                </w:rPr>
              </m:ctrlPr>
            </m:fPr>
            <m:num>
              <m:r>
                <w:rPr>
                  <w:rFonts w:ascii="Cambria Math" w:hAnsi="Cambria Math"/>
                </w:rPr>
                <m:t>0-</m:t>
              </m:r>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7D99E6E0" w14:textId="77777777" w:rsidR="001F1A2F" w:rsidRPr="001F1A2F" w:rsidRDefault="001F1A2F" w:rsidP="00AF0E40"/>
    <w:p w14:paraId="1C0106F4" w14:textId="1F0DF676" w:rsidR="001F1A2F" w:rsidRPr="00B42A78" w:rsidRDefault="001F1A2F" w:rsidP="001F1A2F">
      <m:oMathPara>
        <m:oMath>
          <m:r>
            <w:rPr>
              <w:rFonts w:ascii="Cambria Math" w:hAnsi="Cambria Math"/>
            </w:rPr>
            <m:t>µ+i×σ=µ+σ×</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75B4D326" w14:textId="5B8F8871" w:rsidR="00B42A78" w:rsidRDefault="00B42A78" w:rsidP="001F1A2F"/>
    <w:p w14:paraId="2C72493E" w14:textId="6C654516" w:rsidR="00B42A78" w:rsidRPr="006C670F" w:rsidRDefault="00B42A78" w:rsidP="001F1A2F">
      <m:oMathPara>
        <m:oMath>
          <m:r>
            <w:rPr>
              <w:rFonts w:ascii="Cambria Math" w:hAnsi="Cambria Math"/>
            </w:rPr>
            <m:t>i=</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0418496B" w14:textId="26797133" w:rsidR="006C670F" w:rsidRDefault="006C670F" w:rsidP="001F1A2F"/>
    <w:p w14:paraId="508F70F8" w14:textId="0CB8B95C" w:rsidR="000B51A8" w:rsidRDefault="000B51A8" w:rsidP="001F1A2F">
      <w:r>
        <w:t xml:space="preserve">Or, pour un trait suivant une loi normale de moyenne µ et d’écart-type </w:t>
      </w:r>
      <m:oMath>
        <m:r>
          <w:rPr>
            <w:rFonts w:ascii="Cambria Math" w:hAnsi="Cambria Math"/>
          </w:rPr>
          <m:t>σ</m:t>
        </m:r>
      </m:oMath>
      <w:r>
        <w:t>, la proportion P% d’individus conservés après une sélection par troncation vaut :</w:t>
      </w:r>
    </w:p>
    <w:p w14:paraId="25ABC77B" w14:textId="5E634C02" w:rsidR="000B51A8" w:rsidRDefault="000B51A8" w:rsidP="001F1A2F"/>
    <w:p w14:paraId="2267DEE4" w14:textId="73216531" w:rsidR="000B51A8" w:rsidRPr="000B51A8" w:rsidRDefault="000B51A8" w:rsidP="001F1A2F">
      <m:oMathPara>
        <m:oMath>
          <m:r>
            <w:rPr>
              <w:rFonts w:ascii="Cambria Math" w:hAnsi="Cambria Math"/>
            </w:rPr>
            <w:lastRenderedPageBreak/>
            <m:t>P%=P</m:t>
          </m:r>
          <m:d>
            <m:dPr>
              <m:ctrlPr>
                <w:rPr>
                  <w:rFonts w:ascii="Cambria Math" w:hAnsi="Cambria Math"/>
                  <w:i/>
                </w:rPr>
              </m:ctrlPr>
            </m:dPr>
            <m:e>
              <m:r>
                <w:rPr>
                  <w:rFonts w:ascii="Cambria Math" w:hAnsi="Cambria Math"/>
                </w:rPr>
                <m:t>X&gt;a</m:t>
              </m:r>
            </m:e>
          </m:d>
        </m:oMath>
      </m:oMathPara>
    </w:p>
    <w:p w14:paraId="63340C26" w14:textId="2B30E4AC" w:rsidR="000B51A8" w:rsidRDefault="000B51A8" w:rsidP="001F1A2F"/>
    <w:p w14:paraId="0DC16557" w14:textId="4C3BE505" w:rsidR="000B51A8" w:rsidRPr="000B51A8" w:rsidRDefault="000B51A8" w:rsidP="001F1A2F">
      <m:oMathPara>
        <m:oMath>
          <m:r>
            <w:rPr>
              <w:rFonts w:ascii="Cambria Math" w:hAnsi="Cambria Math"/>
            </w:rPr>
            <m:t>P%=1-P</m:t>
          </m:r>
          <m:d>
            <m:dPr>
              <m:ctrlPr>
                <w:rPr>
                  <w:rFonts w:ascii="Cambria Math" w:hAnsi="Cambria Math"/>
                  <w:i/>
                </w:rPr>
              </m:ctrlPr>
            </m:dPr>
            <m:e>
              <m:r>
                <w:rPr>
                  <w:rFonts w:ascii="Cambria Math" w:hAnsi="Cambria Math"/>
                </w:rPr>
                <m:t>X≤a</m:t>
              </m:r>
            </m:e>
          </m:d>
        </m:oMath>
      </m:oMathPara>
    </w:p>
    <w:p w14:paraId="30CDD107" w14:textId="3A38D112" w:rsidR="000B51A8" w:rsidRDefault="000B51A8" w:rsidP="001F1A2F"/>
    <w:p w14:paraId="30B984C5" w14:textId="2E8FD532" w:rsidR="000B51A8" w:rsidRPr="00BC45E5" w:rsidRDefault="000B51A8" w:rsidP="001F1A2F">
      <m:oMathPara>
        <m:oMath>
          <m:r>
            <w:rPr>
              <w:rFonts w:ascii="Cambria Math" w:hAnsi="Cambria Math"/>
            </w:rPr>
            <m:t>P%=1-P</m:t>
          </m:r>
          <m:d>
            <m:dPr>
              <m:ctrlPr>
                <w:rPr>
                  <w:rFonts w:ascii="Cambria Math" w:hAnsi="Cambria Math"/>
                  <w:i/>
                </w:rPr>
              </m:ctrlPr>
            </m:dPr>
            <m:e>
              <m:f>
                <m:fPr>
                  <m:ctrlPr>
                    <w:rPr>
                      <w:rFonts w:ascii="Cambria Math" w:hAnsi="Cambria Math"/>
                      <w:i/>
                    </w:rPr>
                  </m:ctrlPr>
                </m:fPr>
                <m:num>
                  <m:r>
                    <w:rPr>
                      <w:rFonts w:ascii="Cambria Math" w:hAnsi="Cambria Math"/>
                    </w:rPr>
                    <m:t>X-µ</m:t>
                  </m:r>
                </m:num>
                <m:den>
                  <m:r>
                    <w:rPr>
                      <w:rFonts w:ascii="Cambria Math" w:hAnsi="Cambria Math"/>
                    </w:rPr>
                    <m:t>σ</m:t>
                  </m:r>
                </m:den>
              </m:f>
              <m:r>
                <w:rPr>
                  <w:rFonts w:ascii="Cambria Math" w:hAnsi="Cambria Math"/>
                </w:rPr>
                <m:t>≤α</m:t>
              </m:r>
            </m:e>
          </m:d>
        </m:oMath>
      </m:oMathPara>
    </w:p>
    <w:p w14:paraId="5EF2BC13" w14:textId="0BEFD780" w:rsidR="00BC45E5" w:rsidRDefault="00BC45E5" w:rsidP="001F1A2F"/>
    <w:p w14:paraId="0B2B0479" w14:textId="0CD60AED" w:rsidR="00BC45E5" w:rsidRDefault="00BC45E5" w:rsidP="001F1A2F">
      <w:r>
        <w:t xml:space="preserve">Comme </w:t>
      </w:r>
      <m:oMath>
        <m:f>
          <m:fPr>
            <m:ctrlPr>
              <w:rPr>
                <w:rFonts w:ascii="Cambria Math" w:hAnsi="Cambria Math"/>
                <w:i/>
              </w:rPr>
            </m:ctrlPr>
          </m:fPr>
          <m:num>
            <m:r>
              <w:rPr>
                <w:rFonts w:ascii="Cambria Math" w:hAnsi="Cambria Math"/>
              </w:rPr>
              <m:t>X-µ</m:t>
            </m:r>
          </m:num>
          <m:den>
            <m:r>
              <w:rPr>
                <w:rFonts w:ascii="Cambria Math" w:hAnsi="Cambria Math"/>
              </w:rPr>
              <m:t>σ</m:t>
            </m:r>
          </m:den>
        </m:f>
        <m:r>
          <w:rPr>
            <w:rFonts w:ascii="Cambria Math" w:hAnsi="Cambria Math"/>
          </w:rPr>
          <m:t xml:space="preserve"> ~N(0,1)</m:t>
        </m:r>
      </m:oMath>
      <w:r>
        <w:t>, alors :</w:t>
      </w:r>
    </w:p>
    <w:p w14:paraId="13CEB8F5" w14:textId="4D978555" w:rsidR="00BC45E5" w:rsidRPr="002834B7" w:rsidRDefault="00BC45E5" w:rsidP="00BC45E5">
      <m:oMathPara>
        <m:oMath>
          <m:r>
            <w:rPr>
              <w:rFonts w:ascii="Cambria Math" w:hAnsi="Cambria Math"/>
            </w:rPr>
            <m:t>P%=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48E2FF18" w14:textId="14B2573D" w:rsidR="002834B7" w:rsidRDefault="002834B7" w:rsidP="00BC45E5"/>
    <w:p w14:paraId="18C96D2B" w14:textId="5AAE2926" w:rsidR="002834B7" w:rsidRDefault="002834B7" w:rsidP="00BC45E5">
      <w:r>
        <w:t>On obtient donc que :</w:t>
      </w:r>
    </w:p>
    <w:p w14:paraId="666D8D0A" w14:textId="6489A890" w:rsidR="002834B7" w:rsidRPr="00697E59" w:rsidRDefault="002834B7" w:rsidP="00BC45E5">
      <m:oMathPara>
        <m:oMath>
          <m:r>
            <w:rPr>
              <w:rFonts w:ascii="Cambria Math" w:hAnsi="Cambria Math"/>
            </w:rPr>
            <m:t>i=</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P%</m:t>
              </m:r>
            </m:den>
          </m:f>
        </m:oMath>
      </m:oMathPara>
    </w:p>
    <w:p w14:paraId="101481EB" w14:textId="31BC33F1" w:rsidR="00697E59" w:rsidRDefault="00697E59" w:rsidP="00BC45E5">
      <w:r>
        <w:t xml:space="preserve">Donc : </w:t>
      </w:r>
    </w:p>
    <w:p w14:paraId="59355718" w14:textId="699FD2ED" w:rsidR="00697E59" w:rsidRPr="00C339C1" w:rsidRDefault="00697E59" w:rsidP="00697E59">
      <m:oMathPara>
        <m:oMath>
          <m:r>
            <w:rPr>
              <w:rFonts w:ascii="Cambria Math" w:hAnsi="Cambria Math"/>
            </w:rPr>
            <m:t>i=</m:t>
          </m:r>
          <m:f>
            <m:fPr>
              <m:ctrlPr>
                <w:rPr>
                  <w:rFonts w:ascii="Cambria Math" w:hAnsi="Cambria Math"/>
                  <w:i/>
                </w:rPr>
              </m:ctrlPr>
            </m:fPr>
            <m:num>
              <m:r>
                <w:rPr>
                  <w:rFonts w:ascii="Cambria Math" w:hAnsi="Cambria Math"/>
                  <w:sz w:val="20"/>
                </w:rPr>
                <m:t>1</m:t>
              </m:r>
            </m:num>
            <m:den>
              <m:r>
                <w:rPr>
                  <w:rFonts w:ascii="Cambria Math" w:hAnsi="Cambria Math"/>
                </w:rPr>
                <m:t>P%</m:t>
              </m:r>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α</m:t>
                  </m:r>
                </m:e>
                <m:sup>
                  <m:r>
                    <w:rPr>
                      <w:rFonts w:ascii="Cambria Math" w:hAnsi="Cambria Math"/>
                    </w:rPr>
                    <m:t>2</m:t>
                  </m:r>
                </m:sup>
              </m:sSup>
            </m:e>
          </m:d>
        </m:oMath>
      </m:oMathPara>
    </w:p>
    <w:p w14:paraId="62AB5508" w14:textId="2C42AAA8" w:rsidR="00C339C1" w:rsidRDefault="00C339C1" w:rsidP="00697E59"/>
    <w:p w14:paraId="1499AB6D" w14:textId="7284E225" w:rsidR="00C339C1" w:rsidRDefault="00C339C1" w:rsidP="00697E59">
      <w:r>
        <w:t xml:space="preserve">Comme la fonction de répartition d’une loi normale a une fonction réciproque (la fonction de quantiles de cette loi normale qui associe </w:t>
      </w:r>
      <w:r w:rsidRPr="001E07CB">
        <w:t>un seuil de troncation à la proportion d’individus sélectionnés</w:t>
      </w:r>
      <w:r>
        <w:t>) :</w:t>
      </w:r>
    </w:p>
    <w:p w14:paraId="58C2B532" w14:textId="4E0900BB" w:rsidR="00C339C1" w:rsidRPr="002834B7" w:rsidRDefault="00C339C1" w:rsidP="00C339C1">
      <m:oMathPara>
        <m:oMath>
          <m:r>
            <w:rPr>
              <w:rFonts w:ascii="Cambria Math" w:hAnsi="Cambria Math"/>
            </w:rPr>
            <m:t>P%=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2C5111D6" w14:textId="22F0349E" w:rsidR="00C339C1" w:rsidRPr="00C339C1" w:rsidRDefault="00C339C1" w:rsidP="00697E59">
      <m:oMathPara>
        <m:oMath>
          <m:r>
            <w:rPr>
              <w:rFonts w:ascii="Cambria Math" w:hAnsi="Cambria Math"/>
            </w:rPr>
            <m:t>1-P%=</m:t>
          </m:r>
          <m:r>
            <m:rPr>
              <m:sty m:val="p"/>
            </m:rPr>
            <w:rPr>
              <w:rFonts w:ascii="Cambria Math" w:hAnsi="Cambria Math"/>
            </w:rPr>
            <m:t xml:space="preserve"> 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741F6371" w14:textId="3A982926" w:rsidR="00C339C1" w:rsidRPr="00697E59" w:rsidRDefault="00607B9A" w:rsidP="00697E59">
      <m:oMathPara>
        <m:oMath>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P%</m:t>
              </m:r>
            </m:e>
          </m:d>
          <m:r>
            <w:rPr>
              <w:rFonts w:ascii="Cambria Math" w:hAnsi="Cambria Math"/>
            </w:rPr>
            <m:t xml:space="preserve">=α </m:t>
          </m:r>
        </m:oMath>
      </m:oMathPara>
    </w:p>
    <w:p w14:paraId="1C217075" w14:textId="2830E353" w:rsidR="00697E59" w:rsidRPr="00BC45E5" w:rsidRDefault="00697E59" w:rsidP="00BC45E5"/>
    <w:p w14:paraId="0A6DD502" w14:textId="2F4C61ED" w:rsidR="00BC45E5" w:rsidRDefault="00C339C1" w:rsidP="001F1A2F">
      <w:r>
        <w:t xml:space="preserve">Donc : </w:t>
      </w:r>
    </w:p>
    <w:p w14:paraId="20558031" w14:textId="0215CB0C" w:rsidR="00C339C1" w:rsidRPr="009F3DDA" w:rsidRDefault="00C339C1" w:rsidP="001F1A2F">
      <m:oMathPara>
        <m:oMath>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P%×</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P%</m:t>
                      </m:r>
                    </m:e>
                  </m:d>
                </m:e>
                <m:sup>
                  <m:r>
                    <w:rPr>
                      <w:rFonts w:ascii="Cambria Math" w:hAnsi="Cambria Math"/>
                    </w:rPr>
                    <m:t>2</m:t>
                  </m:r>
                </m:sup>
              </m:sSup>
            </m:e>
          </m:d>
        </m:oMath>
      </m:oMathPara>
    </w:p>
    <w:p w14:paraId="191B3E9D" w14:textId="3E0260AE" w:rsidR="009F3DDA" w:rsidRDefault="009F3DDA" w:rsidP="001F1A2F"/>
    <w:p w14:paraId="7C43CD59" w14:textId="05CDE3AD" w:rsidR="009F3DDA" w:rsidRDefault="009F3DDA" w:rsidP="001F1A2F">
      <w:r>
        <w:t xml:space="preserve">Ainsi : </w:t>
      </w:r>
    </w:p>
    <w:p w14:paraId="1CBB4B27" w14:textId="76ACDFD6" w:rsidR="009F3DDA" w:rsidRPr="009F3DDA" w:rsidRDefault="00607B9A" w:rsidP="009F3DDA">
      <m:oMathPara>
        <m:oMath>
          <m:sSub>
            <m:sSubPr>
              <m:ctrlPr>
                <w:rPr>
                  <w:rFonts w:ascii="Cambria Math" w:hAnsi="Cambria Math"/>
                  <w:i/>
                </w:rPr>
              </m:ctrlPr>
            </m:sSubPr>
            <m:e>
              <m:r>
                <w:rPr>
                  <w:rFonts w:ascii="Cambria Math" w:hAnsi="Cambria Math"/>
                </w:rPr>
                <m:t>i</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G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e>
          </m:d>
        </m:oMath>
      </m:oMathPara>
    </w:p>
    <w:p w14:paraId="61140CC7" w14:textId="227EDBAB" w:rsidR="009F3DDA" w:rsidRDefault="009F3DDA" w:rsidP="009F3DDA"/>
    <w:p w14:paraId="7A12381A" w14:textId="6D6411CA" w:rsidR="009F3DDA" w:rsidRPr="001E541F" w:rsidRDefault="00607B9A" w:rsidP="009F3DDA">
      <m:oMathPara>
        <m:oMath>
          <m:sSub>
            <m:sSubPr>
              <m:ctrlPr>
                <w:rPr>
                  <w:rFonts w:ascii="Cambria Math" w:hAnsi="Cambria Math"/>
                  <w:i/>
                </w:rPr>
              </m:ctrlPr>
            </m:sSubPr>
            <m:e>
              <m:r>
                <w:rPr>
                  <w:rFonts w:ascii="Cambria Math" w:hAnsi="Cambria Math"/>
                </w:rPr>
                <m:t>i</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GE×NE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oMath>
      </m:oMathPara>
    </w:p>
    <w:p w14:paraId="330B6D1E" w14:textId="1896EA68" w:rsidR="001E541F" w:rsidRDefault="001E541F" w:rsidP="009F3DDA"/>
    <w:p w14:paraId="70AB61CF" w14:textId="66AC1E28" w:rsidR="001E541F" w:rsidRDefault="001E541F" w:rsidP="009F3DDA">
      <w:r>
        <w:t xml:space="preserve">Et donc : </w:t>
      </w:r>
    </w:p>
    <w:p w14:paraId="2C4627DC" w14:textId="54EE9391" w:rsidR="001E541F" w:rsidRPr="001E541F" w:rsidRDefault="00607B9A"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0AC35499" w14:textId="1DBF8080" w:rsidR="001E541F" w:rsidRDefault="001E541F" w:rsidP="001E541F"/>
    <w:p w14:paraId="53C2E8A7" w14:textId="25DA5F30" w:rsidR="001E541F" w:rsidRPr="00436572" w:rsidRDefault="00607B9A"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NG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e>
              </m:d>
            </m:num>
            <m:den>
              <m:f>
                <m:fPr>
                  <m:ctrlPr>
                    <w:rPr>
                      <w:rFonts w:ascii="Cambria Math" w:hAnsi="Cambria Math"/>
                      <w:i/>
                    </w:rPr>
                  </m:ctrlPr>
                </m:fPr>
                <m:num>
                  <m:r>
                    <w:rPr>
                      <w:rFonts w:ascii="Cambria Math" w:hAnsi="Cambria Math"/>
                    </w:rPr>
                    <m:t>NGE×NE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502B500C" w14:textId="77777777" w:rsidR="001E541F" w:rsidRDefault="001E541F" w:rsidP="001E541F"/>
    <w:p w14:paraId="5DC5086C" w14:textId="77777777" w:rsidR="001E541F" w:rsidRDefault="001E541F" w:rsidP="001E541F"/>
    <w:p w14:paraId="56B163D9" w14:textId="5081BD72" w:rsidR="001E541F" w:rsidRDefault="001E541F" w:rsidP="001E541F">
      <w:r>
        <w:t xml:space="preserve">Les </w:t>
      </w:r>
      <m:oMath>
        <m:r>
          <w:rPr>
            <w:rFonts w:ascii="Cambria Math" w:hAnsi="Cambria Math"/>
          </w:rPr>
          <m:t>2π</m:t>
        </m:r>
      </m:oMath>
      <w:r>
        <w:t xml:space="preserve"> et les nsel se simplifient, et comme </w:t>
      </w:r>
      <m:oMath>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a</m:t>
                </m:r>
              </m:sup>
            </m:sSup>
          </m:num>
          <m:den>
            <m:sSup>
              <m:sSupPr>
                <m:ctrlPr>
                  <w:rPr>
                    <w:rFonts w:ascii="Cambria Math" w:hAnsi="Cambria Math"/>
                    <w:i/>
                  </w:rPr>
                </m:ctrlPr>
              </m:sSupPr>
              <m:e>
                <m:r>
                  <w:rPr>
                    <w:rFonts w:ascii="Cambria Math" w:hAnsi="Cambria Math"/>
                  </w:rPr>
                  <m:t>e</m:t>
                </m:r>
              </m:e>
              <m:sup>
                <m:r>
                  <w:rPr>
                    <w:rFonts w:ascii="Cambria Math" w:hAnsi="Cambria Math"/>
                  </w:rPr>
                  <m:t>b</m:t>
                </m:r>
              </m:sup>
            </m:sSup>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b</m:t>
            </m:r>
          </m:sup>
        </m:sSup>
      </m:oMath>
      <w:r>
        <w:t>, alors :</w:t>
      </w:r>
    </w:p>
    <w:p w14:paraId="1C4DA644" w14:textId="77777777" w:rsidR="001E541F" w:rsidRPr="00436572" w:rsidRDefault="001E541F" w:rsidP="001E541F"/>
    <w:p w14:paraId="4406C87D" w14:textId="348D572D" w:rsidR="001E541F" w:rsidRPr="001E541F" w:rsidRDefault="00607B9A"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r>
                <w:rPr>
                  <w:rFonts w:ascii="Cambria Math" w:hAnsi="Cambria Math"/>
                </w:rPr>
                <m:t>NGO</m:t>
              </m:r>
            </m:num>
            <m:den>
              <m:r>
                <w:rPr>
                  <w:rFonts w:ascii="Cambria Math" w:hAnsi="Cambria Math"/>
                </w:rPr>
                <m:t>NGE×NEO</m:t>
              </m:r>
            </m:den>
          </m:f>
          <m:r>
            <w:rPr>
              <w:rFonts w:ascii="Cambria Math" w:hAnsi="Cambria Math"/>
            </w:rPr>
            <m:t xml:space="preserve"> ×</m:t>
          </m:r>
          <m:r>
            <m:rPr>
              <m:sty m:val="p"/>
            </m:rPr>
            <w:rPr>
              <w:rFonts w:ascii="Cambria Math" w:hAnsi="Cambria Math"/>
            </w:rPr>
            <m:t>exp</m:t>
          </m:r>
          <m:d>
            <m:dPr>
              <m:begChr m:val="["/>
              <m:endChr m:val="]"/>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r>
                <w:rPr>
                  <w:rFonts w:ascii="Cambria Math" w:hAnsi="Cambria Math"/>
                </w:rPr>
                <m:t xml:space="preserve">- </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e>
          </m: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0FAB31BF" w14:textId="74B24181" w:rsidR="001E541F" w:rsidRDefault="001E541F" w:rsidP="001E541F"/>
    <w:p w14:paraId="7587F4D6" w14:textId="49D21050" w:rsidR="001E541F" w:rsidRDefault="001E541F" w:rsidP="001E541F">
      <w:r>
        <w:t>Et on obtient finalement :</w:t>
      </w:r>
    </w:p>
    <w:p w14:paraId="1AC8B331" w14:textId="3B847927" w:rsidR="001E541F" w:rsidRDefault="001E541F" w:rsidP="001E541F"/>
    <w:p w14:paraId="2C39DCD0" w14:textId="170AEDB4" w:rsidR="001E541F" w:rsidRPr="00703D1C" w:rsidRDefault="00607B9A" w:rsidP="00703D1C">
      <w:pPr>
        <w:pBdr>
          <w:top w:val="single" w:sz="4" w:space="1" w:color="auto"/>
          <w:left w:val="single" w:sz="4" w:space="4" w:color="auto"/>
          <w:bottom w:val="single" w:sz="4" w:space="1" w:color="auto"/>
          <w:right w:val="single" w:sz="4" w:space="4" w:color="auto"/>
        </w:pBdr>
        <w:rPr>
          <w:sz w:val="16"/>
        </w:rPr>
      </w:pPr>
      <m:oMathPara>
        <m:oMath>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R</m:t>
                  </m:r>
                </m:e>
                <m:sub>
                  <m:r>
                    <w:rPr>
                      <w:rFonts w:ascii="Cambria Math" w:hAnsi="Cambria Math"/>
                      <w:sz w:val="16"/>
                    </w:rPr>
                    <m:t>grain</m:t>
                  </m:r>
                </m:sub>
              </m:sSub>
            </m:num>
            <m:den>
              <m:sSub>
                <m:sSubPr>
                  <m:ctrlPr>
                    <w:rPr>
                      <w:rFonts w:ascii="Cambria Math" w:hAnsi="Cambria Math"/>
                      <w:i/>
                      <w:sz w:val="16"/>
                    </w:rPr>
                  </m:ctrlPr>
                </m:sSubPr>
                <m:e>
                  <m:r>
                    <w:rPr>
                      <w:rFonts w:ascii="Cambria Math" w:hAnsi="Cambria Math"/>
                      <w:sz w:val="16"/>
                    </w:rPr>
                    <m:t>R</m:t>
                  </m:r>
                </m:e>
                <m:sub>
                  <m:r>
                    <w:rPr>
                      <w:rFonts w:ascii="Cambria Math" w:hAnsi="Cambria Math"/>
                      <w:sz w:val="16"/>
                    </w:rPr>
                    <m:t>epi</m:t>
                  </m:r>
                </m:sub>
              </m:sSub>
            </m:den>
          </m:f>
          <m:r>
            <w:rPr>
              <w:rFonts w:ascii="Cambria Math" w:hAnsi="Cambria Math"/>
              <w:sz w:val="16"/>
            </w:rPr>
            <m:t>=</m:t>
          </m:r>
          <m:f>
            <m:fPr>
              <m:ctrlPr>
                <w:rPr>
                  <w:rFonts w:ascii="Cambria Math" w:hAnsi="Cambria Math"/>
                  <w:i/>
                  <w:sz w:val="16"/>
                </w:rPr>
              </m:ctrlPr>
            </m:fPr>
            <m:num>
              <m:r>
                <w:rPr>
                  <w:rFonts w:ascii="Cambria Math" w:hAnsi="Cambria Math"/>
                  <w:sz w:val="16"/>
                </w:rPr>
                <m:t>NGO</m:t>
              </m:r>
            </m:num>
            <m:den>
              <m:r>
                <w:rPr>
                  <w:rFonts w:ascii="Cambria Math" w:hAnsi="Cambria Math"/>
                  <w:sz w:val="16"/>
                </w:rPr>
                <m:t>NGE×NEO</m:t>
              </m:r>
            </m:den>
          </m:f>
          <m:r>
            <w:rPr>
              <w:rFonts w:ascii="Cambria Math" w:hAnsi="Cambria Math"/>
              <w:sz w:val="16"/>
            </w:rPr>
            <m:t xml:space="preserve"> ×</m:t>
          </m:r>
          <m:r>
            <m:rPr>
              <m:sty m:val="p"/>
            </m:rPr>
            <w:rPr>
              <w:rFonts w:ascii="Cambria Math" w:hAnsi="Cambria Math"/>
              <w:sz w:val="16"/>
            </w:rPr>
            <m:t>exp</m:t>
          </m:r>
          <m:d>
            <m:dPr>
              <m:begChr m:val="["/>
              <m:endChr m:val="]"/>
              <m:ctrlPr>
                <w:rPr>
                  <w:rFonts w:ascii="Cambria Math" w:hAnsi="Cambria Math"/>
                  <w:sz w:val="16"/>
                </w:rPr>
              </m:ctrlPr>
            </m:dPr>
            <m:e>
              <m:f>
                <m:fPr>
                  <m:ctrlPr>
                    <w:rPr>
                      <w:rFonts w:ascii="Cambria Math" w:hAnsi="Cambria Math"/>
                      <w:i/>
                      <w:sz w:val="16"/>
                    </w:rPr>
                  </m:ctrlPr>
                </m:fPr>
                <m:num>
                  <m:r>
                    <w:rPr>
                      <w:rFonts w:ascii="Cambria Math" w:hAnsi="Cambria Math"/>
                      <w:sz w:val="16"/>
                    </w:rPr>
                    <m:t>1</m:t>
                  </m:r>
                </m:num>
                <m:den>
                  <m:r>
                    <w:rPr>
                      <w:rFonts w:ascii="Cambria Math" w:hAnsi="Cambria Math"/>
                      <w:sz w:val="16"/>
                    </w:rPr>
                    <m:t>2</m:t>
                  </m:r>
                </m:den>
              </m:f>
              <m:d>
                <m:dPr>
                  <m:ctrlPr>
                    <w:rPr>
                      <w:rFonts w:ascii="Cambria Math" w:hAnsi="Cambria Math"/>
                      <w:i/>
                      <w:sz w:val="16"/>
                    </w:rPr>
                  </m:ctrlPr>
                </m:dPr>
                <m:e>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E×NEO</m:t>
                              </m:r>
                            </m:den>
                          </m:f>
                        </m:e>
                      </m:d>
                    </m:e>
                    <m:sup>
                      <m:r>
                        <w:rPr>
                          <w:rFonts w:ascii="Cambria Math" w:hAnsi="Cambria Math"/>
                          <w:sz w:val="16"/>
                        </w:rPr>
                        <m:t>2</m:t>
                      </m:r>
                    </m:sup>
                  </m:sSup>
                  <m:r>
                    <w:rPr>
                      <w:rFonts w:ascii="Cambria Math" w:hAnsi="Cambria Math"/>
                      <w:sz w:val="16"/>
                    </w:rPr>
                    <m:t>-</m:t>
                  </m:r>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O</m:t>
                              </m:r>
                            </m:den>
                          </m:f>
                        </m:e>
                      </m:d>
                    </m:e>
                    <m:sup>
                      <m:r>
                        <w:rPr>
                          <w:rFonts w:ascii="Cambria Math" w:hAnsi="Cambria Math"/>
                          <w:sz w:val="16"/>
                        </w:rPr>
                        <m:t>2</m:t>
                      </m:r>
                    </m:sup>
                  </m:sSup>
                </m:e>
              </m:d>
            </m:e>
          </m:d>
          <m:r>
            <w:rPr>
              <w:rFonts w:ascii="Cambria Math" w:hAnsi="Cambria Math"/>
              <w:sz w:val="16"/>
            </w:rPr>
            <m:t>×</m:t>
          </m:r>
          <m:rad>
            <m:radPr>
              <m:degHide m:val="1"/>
              <m:ctrlPr>
                <w:rPr>
                  <w:rFonts w:ascii="Cambria Math" w:hAnsi="Cambria Math"/>
                  <w:i/>
                  <w:sz w:val="16"/>
                </w:rPr>
              </m:ctrlPr>
            </m:radPr>
            <m:deg/>
            <m:e>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f>
                    <m:fPr>
                      <m:type m:val="skw"/>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num>
                    <m:den>
                      <m:r>
                        <w:rPr>
                          <w:rFonts w:ascii="Cambria Math" w:hAnsi="Cambria Math"/>
                          <w:sz w:val="16"/>
                        </w:rPr>
                        <m:t>NGE</m:t>
                      </m:r>
                    </m:den>
                  </m:f>
                </m:num>
                <m:den>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den>
              </m:f>
            </m:e>
          </m:rad>
        </m:oMath>
      </m:oMathPara>
    </w:p>
    <w:p w14:paraId="64289878" w14:textId="13BFAE99" w:rsidR="001E541F" w:rsidRPr="00436572" w:rsidRDefault="001E541F" w:rsidP="001E541F"/>
    <w:p w14:paraId="740DD213" w14:textId="54FF85E2" w:rsidR="001E541F" w:rsidRPr="009F3DDA" w:rsidRDefault="001E541F" w:rsidP="009F3DDA"/>
    <w:p w14:paraId="77BDECDC" w14:textId="7259EF50" w:rsidR="009F3DDA" w:rsidRPr="009F3DDA" w:rsidRDefault="009F3DDA" w:rsidP="009F3DDA"/>
    <w:p w14:paraId="46A41D2B" w14:textId="2793B26A" w:rsidR="009F3DDA" w:rsidRPr="000B51A8" w:rsidRDefault="009F3DDA" w:rsidP="001F1A2F"/>
    <w:p w14:paraId="33CFF833" w14:textId="2F912C47" w:rsidR="001F1A2F" w:rsidRPr="00651FC8" w:rsidRDefault="001F1A2F" w:rsidP="00AF0E40"/>
    <w:p w14:paraId="142B0094" w14:textId="3B4BCDCC" w:rsidR="00AF0E40" w:rsidRPr="005229A8" w:rsidRDefault="00AF0E40" w:rsidP="00AF0E40"/>
    <w:p w14:paraId="73C739D0" w14:textId="53C6A600" w:rsidR="00AF0E40" w:rsidRDefault="00AF0E40" w:rsidP="005229A8"/>
    <w:p w14:paraId="508F99AE" w14:textId="77777777" w:rsidR="00AF0E40" w:rsidRDefault="00AF0E40" w:rsidP="005229A8"/>
    <w:p w14:paraId="7288BA85" w14:textId="77777777" w:rsidR="00AF0E40" w:rsidRDefault="00AF0E40" w:rsidP="005229A8"/>
    <w:p w14:paraId="06CDAEBF" w14:textId="77777777" w:rsidR="00AF0E40" w:rsidRPr="005229A8" w:rsidRDefault="00AF0E40" w:rsidP="005229A8">
      <w:pPr>
        <w:sectPr w:rsidR="00AF0E40" w:rsidRPr="005229A8">
          <w:footerReference w:type="default" r:id="rId29"/>
          <w:footnotePr>
            <w:pos w:val="beneathText"/>
          </w:footnotePr>
          <w:type w:val="continuous"/>
          <w:pgSz w:w="11906" w:h="16838"/>
          <w:pgMar w:top="1417" w:right="1417" w:bottom="1983" w:left="1417" w:header="720" w:footer="1417" w:gutter="0"/>
          <w:cols w:space="720"/>
        </w:sectPr>
      </w:pPr>
    </w:p>
    <w:p w14:paraId="33C61FF2" w14:textId="615533B2" w:rsidR="00A54FF8" w:rsidRPr="005229A8" w:rsidRDefault="00A54FF8" w:rsidP="005229A8">
      <w:pPr>
        <w:pStyle w:val="----Corpsdetexte----"/>
        <w:rPr>
          <w:rFonts w:ascii="Arial" w:hAnsi="Arial" w:cs="Arial"/>
        </w:rPr>
        <w:sectPr w:rsidR="00A54FF8" w:rsidRPr="005229A8">
          <w:footerReference w:type="default" r:id="rId30"/>
          <w:footnotePr>
            <w:pos w:val="beneathText"/>
          </w:footnotePr>
          <w:type w:val="continuous"/>
          <w:pgSz w:w="11906" w:h="16838"/>
          <w:pgMar w:top="1417" w:right="1417" w:bottom="1983" w:left="1417" w:header="720" w:footer="1417" w:gutter="0"/>
          <w:cols w:space="720"/>
        </w:sectPr>
      </w:pPr>
    </w:p>
    <w:p w14:paraId="4E934DE5" w14:textId="77777777" w:rsidR="00110323" w:rsidRPr="00EA76C3" w:rsidRDefault="00110323">
      <w:pPr>
        <w:pStyle w:val="102TitreMmoire"/>
        <w:rPr>
          <w:rFonts w:ascii="Arial" w:hAnsi="Arial" w:cs="Arial"/>
        </w:rPr>
      </w:pPr>
      <w:r w:rsidRPr="00EA76C3">
        <w:rPr>
          <w:rFonts w:ascii="Arial" w:hAnsi="Arial" w:cs="Arial"/>
        </w:rPr>
        <w:lastRenderedPageBreak/>
        <w:t>Résumé</w:t>
      </w:r>
    </w:p>
    <w:p w14:paraId="0C71EBD2" w14:textId="77777777" w:rsidR="00DA4196" w:rsidRDefault="00DA4196" w:rsidP="00DA4196">
      <w:pPr>
        <w:pStyle w:val="601Rsumtexte"/>
        <w:ind w:left="0"/>
        <w:rPr>
          <w:sz w:val="28"/>
          <w:szCs w:val="28"/>
        </w:rPr>
      </w:pPr>
      <w:r w:rsidRPr="00C10297">
        <w:rPr>
          <w:sz w:val="28"/>
          <w:szCs w:val="28"/>
        </w:rPr>
        <w:t>Comme toutes les cultures, le blé</w:t>
      </w:r>
      <w:r>
        <w:rPr>
          <w:sz w:val="28"/>
          <w:szCs w:val="28"/>
        </w:rPr>
        <w:t xml:space="preserve"> dur va être impacté</w:t>
      </w:r>
      <w:r w:rsidRPr="00C10297">
        <w:rPr>
          <w:sz w:val="28"/>
          <w:szCs w:val="28"/>
        </w:rPr>
        <w:t xml:space="preserve"> par le changement climatique et la demande d’une population croissante. Une transition vers un modèle agricole plus résilient et durable du point de vue environnemental, social et économique est donc nécessaire. </w:t>
      </w:r>
      <w:r>
        <w:rPr>
          <w:sz w:val="28"/>
          <w:szCs w:val="28"/>
        </w:rPr>
        <w:t>Parmi toutes les étapes de la production, la sélection variétale est la plus en amont, et se doit de proposer des innovations pour participer à cette transition. Dans ce contexte, l’utilisation de variétés populations et pratique de la sélection massale sont intéressantes car elles offrent justement une certaine résilience face aux conditions climatiques rudes, et ont aussi des implications sociales et économiques pour les agriculteurs.</w:t>
      </w:r>
    </w:p>
    <w:p w14:paraId="09708EE4" w14:textId="77777777" w:rsidR="00DA4196" w:rsidRDefault="00DA4196" w:rsidP="00DA4196">
      <w:pPr>
        <w:pStyle w:val="601Rsumtexte"/>
        <w:ind w:left="0"/>
        <w:rPr>
          <w:sz w:val="28"/>
          <w:szCs w:val="28"/>
        </w:rPr>
      </w:pPr>
      <w:r>
        <w:rPr>
          <w:sz w:val="28"/>
          <w:szCs w:val="28"/>
        </w:rPr>
        <w:t xml:space="preserve">Durant le stage, deux questions ont été abordées. La première est celle de l’efficacité sélection massale sur la taille du grain, un trait important la qualité chez le blé dur. La deuxième question concerne n’importe quel trait mesurable sur le grain et est de savoir s’il est préférable de mesurer ces traits sur des grains individuels ou sur des moyennes d’épis. </w:t>
      </w:r>
    </w:p>
    <w:p w14:paraId="3E266BC3" w14:textId="77777777" w:rsidR="00DA4196" w:rsidRPr="00C10297" w:rsidRDefault="00DA4196" w:rsidP="00DA4196">
      <w:pPr>
        <w:pStyle w:val="601Rsumtexte"/>
        <w:ind w:left="0"/>
        <w:rPr>
          <w:sz w:val="28"/>
          <w:szCs w:val="28"/>
        </w:rPr>
      </w:pPr>
      <w:r>
        <w:rPr>
          <w:sz w:val="28"/>
          <w:szCs w:val="28"/>
        </w:rPr>
        <w:t xml:space="preserve">Nous avons pu montrer que la sélection massale sur la taille du grain peut être efficace mais que les conditions de culture impactent cette efficacité. Nous avons aussi développé une équation permettant de comparer la sélection sur grain individuel et sur épi. Cette équation nous a permis de montrer que la sélection sur grain semble avantageuse dans la plupart des situations mais que la sélection sur épi peut devenir meilleure lorsque les effectifs impliqués sont faibles.  </w:t>
      </w:r>
    </w:p>
    <w:p w14:paraId="6300F4C0" w14:textId="77777777" w:rsidR="00DA4196" w:rsidRPr="00EA76C3" w:rsidRDefault="00DA4196" w:rsidP="00DA4196">
      <w:pPr>
        <w:pStyle w:val="601Rsumtexte"/>
        <w:ind w:left="0"/>
        <w:rPr>
          <w:rFonts w:ascii="Arial" w:hAnsi="Arial" w:cs="Arial"/>
        </w:rPr>
      </w:pPr>
    </w:p>
    <w:p w14:paraId="36BA4C95" w14:textId="77777777" w:rsidR="00DA4196" w:rsidRPr="00EA76C3" w:rsidRDefault="00DA4196" w:rsidP="00DA4196">
      <w:pPr>
        <w:pStyle w:val="602Motscltitre"/>
        <w:rPr>
          <w:rFonts w:cs="Arial"/>
        </w:rPr>
      </w:pPr>
      <w:r w:rsidRPr="00EA76C3">
        <w:rPr>
          <w:rFonts w:cs="Arial"/>
        </w:rPr>
        <w:t xml:space="preserve">Mots clés </w:t>
      </w:r>
    </w:p>
    <w:p w14:paraId="2418BA03" w14:textId="77777777" w:rsidR="00DA4196" w:rsidRPr="00EA76C3" w:rsidRDefault="00DA4196" w:rsidP="00DA4196">
      <w:pPr>
        <w:pStyle w:val="603Motscltexte"/>
        <w:rPr>
          <w:rFonts w:ascii="Arial" w:hAnsi="Arial" w:cs="Arial"/>
        </w:rPr>
      </w:pPr>
      <w:r>
        <w:rPr>
          <w:rFonts w:ascii="Arial" w:hAnsi="Arial" w:cs="Arial"/>
        </w:rPr>
        <w:t xml:space="preserve">Sélection massale, blé dur, </w:t>
      </w:r>
    </w:p>
    <w:p w14:paraId="54713B9B" w14:textId="77777777" w:rsidR="00395066" w:rsidRDefault="00395066" w:rsidP="00DA4196">
      <w:pPr>
        <w:pStyle w:val="Corpsdetexte"/>
        <w:rPr>
          <w:rFonts w:ascii="Arial" w:hAnsi="Arial" w:cs="Arial"/>
          <w:szCs w:val="22"/>
        </w:rPr>
      </w:pPr>
    </w:p>
    <w:p w14:paraId="63A4BC4F" w14:textId="21E38449" w:rsidR="00DA4196" w:rsidRPr="00FC7FF2" w:rsidRDefault="00DA4196" w:rsidP="00DA4196">
      <w:pPr>
        <w:pStyle w:val="Corpsdetexte"/>
        <w:rPr>
          <w:rFonts w:ascii="Arial" w:hAnsi="Arial" w:cs="Arial"/>
          <w:szCs w:val="22"/>
        </w:rPr>
      </w:pPr>
      <w:r w:rsidRPr="00537135">
        <w:rPr>
          <w:rFonts w:ascii="Arial" w:hAnsi="Arial" w:cs="Arial"/>
          <w:szCs w:val="22"/>
        </w:rPr>
        <w:t>Pour citer ce document</w:t>
      </w:r>
      <w:r>
        <w:rPr>
          <w:rFonts w:ascii="Arial" w:hAnsi="Arial" w:cs="Arial"/>
          <w:szCs w:val="22"/>
        </w:rPr>
        <w:t> : Bienvenu</w:t>
      </w:r>
      <w:r w:rsidRPr="00537135">
        <w:rPr>
          <w:rFonts w:ascii="Arial" w:hAnsi="Arial" w:cs="Arial"/>
          <w:szCs w:val="22"/>
        </w:rPr>
        <w:t>,</w:t>
      </w:r>
      <w:r>
        <w:rPr>
          <w:rFonts w:ascii="Arial" w:hAnsi="Arial" w:cs="Arial"/>
          <w:szCs w:val="22"/>
        </w:rPr>
        <w:t> Clément,</w:t>
      </w:r>
      <w:r w:rsidRPr="00537135">
        <w:rPr>
          <w:rFonts w:ascii="Arial" w:hAnsi="Arial" w:cs="Arial"/>
          <w:szCs w:val="22"/>
        </w:rPr>
        <w:t xml:space="preserve"> </w:t>
      </w:r>
      <w:r>
        <w:rPr>
          <w:rFonts w:ascii="Arial" w:hAnsi="Arial" w:cs="Arial"/>
          <w:szCs w:val="22"/>
        </w:rPr>
        <w:t>2023</w:t>
      </w:r>
      <w:r w:rsidRPr="00537135">
        <w:rPr>
          <w:rFonts w:ascii="Arial" w:hAnsi="Arial" w:cs="Arial"/>
          <w:szCs w:val="22"/>
        </w:rPr>
        <w:t xml:space="preserve">. </w:t>
      </w:r>
      <w:r w:rsidRPr="004F4EAD">
        <w:rPr>
          <w:rFonts w:ascii="Arial" w:hAnsi="Arial" w:cs="Arial"/>
          <w:szCs w:val="22"/>
        </w:rPr>
        <w:t>Les pratiques de sé</w:t>
      </w:r>
      <w:r>
        <w:rPr>
          <w:rFonts w:ascii="Arial" w:hAnsi="Arial" w:cs="Arial"/>
          <w:szCs w:val="22"/>
        </w:rPr>
        <w:t>lections paysannes de blé dur : Quel regard porter sur les grains</w:t>
      </w:r>
      <w:r w:rsidRPr="004F4EAD">
        <w:rPr>
          <w:rFonts w:ascii="Arial" w:hAnsi="Arial" w:cs="Arial"/>
          <w:szCs w:val="22"/>
        </w:rPr>
        <w:t xml:space="preserve"> ?</w:t>
      </w:r>
      <w:r w:rsidRPr="00537135">
        <w:rPr>
          <w:rFonts w:ascii="Arial" w:hAnsi="Arial" w:cs="Arial"/>
          <w:szCs w:val="22"/>
        </w:rPr>
        <w:t>. Mémoire d’Ingénieur A</w:t>
      </w:r>
      <w:r>
        <w:rPr>
          <w:rFonts w:ascii="Arial" w:hAnsi="Arial" w:cs="Arial"/>
          <w:szCs w:val="22"/>
        </w:rPr>
        <w:t>gronome</w:t>
      </w:r>
      <w:r w:rsidRPr="00537135">
        <w:rPr>
          <w:rFonts w:ascii="Arial" w:hAnsi="Arial" w:cs="Arial"/>
          <w:szCs w:val="22"/>
        </w:rPr>
        <w:t xml:space="preserve">, diplôme, </w:t>
      </w:r>
      <w:r w:rsidRPr="009843A6">
        <w:rPr>
          <w:rFonts w:ascii="Arial" w:hAnsi="Arial" w:cs="Arial"/>
        </w:rPr>
        <w:t>Amélioration des plantes et ingénierie végétale méditerranéennes et tropicales</w:t>
      </w:r>
      <w:r w:rsidRPr="00537135">
        <w:rPr>
          <w:rFonts w:ascii="Arial" w:hAnsi="Arial" w:cs="Arial"/>
          <w:szCs w:val="22"/>
        </w:rPr>
        <w:t xml:space="preserve">, </w:t>
      </w:r>
      <w:r>
        <w:rPr>
          <w:rFonts w:ascii="Arial" w:hAnsi="Arial" w:cs="Arial"/>
          <w:szCs w:val="22"/>
        </w:rPr>
        <w:t xml:space="preserve">L’Institut Agro </w:t>
      </w:r>
      <w:r w:rsidRPr="00537135">
        <w:rPr>
          <w:rFonts w:ascii="Arial" w:hAnsi="Arial" w:cs="Arial"/>
          <w:szCs w:val="22"/>
        </w:rPr>
        <w:t>Montp</w:t>
      </w:r>
      <w:r>
        <w:rPr>
          <w:rFonts w:ascii="Arial" w:hAnsi="Arial" w:cs="Arial"/>
          <w:szCs w:val="22"/>
        </w:rPr>
        <w:t xml:space="preserve">ellier. </w:t>
      </w:r>
      <w:r w:rsidR="00CE64D2">
        <w:rPr>
          <w:rFonts w:ascii="Arial" w:hAnsi="Arial" w:cs="Arial"/>
          <w:szCs w:val="22"/>
        </w:rPr>
        <w:t>53 pages.</w:t>
      </w:r>
    </w:p>
    <w:p w14:paraId="1B23ACC1" w14:textId="2D9154E4" w:rsidR="00967629" w:rsidRDefault="00967629">
      <w:pPr>
        <w:pStyle w:val="Corpsdetexte"/>
        <w:rPr>
          <w:rFonts w:ascii="Arial" w:hAnsi="Arial" w:cs="Arial"/>
        </w:rPr>
      </w:pPr>
    </w:p>
    <w:p w14:paraId="3B72769C" w14:textId="0848FE14" w:rsidR="00395066" w:rsidRDefault="00395066">
      <w:pPr>
        <w:pStyle w:val="Corpsdetexte"/>
        <w:rPr>
          <w:rFonts w:ascii="Arial" w:hAnsi="Arial" w:cs="Arial"/>
        </w:rPr>
      </w:pPr>
    </w:p>
    <w:p w14:paraId="7347EF5F" w14:textId="29B712DD" w:rsidR="00395066" w:rsidRDefault="00395066">
      <w:pPr>
        <w:pStyle w:val="Corpsdetexte"/>
        <w:rPr>
          <w:rFonts w:ascii="Arial" w:hAnsi="Arial" w:cs="Arial"/>
        </w:rPr>
      </w:pPr>
    </w:p>
    <w:p w14:paraId="6F5B6BCB" w14:textId="21433DD7" w:rsidR="00395066" w:rsidRDefault="00395066">
      <w:pPr>
        <w:pStyle w:val="Corpsdetexte"/>
        <w:rPr>
          <w:rFonts w:ascii="Arial" w:hAnsi="Arial" w:cs="Arial"/>
        </w:rPr>
      </w:pPr>
    </w:p>
    <w:p w14:paraId="2BA81495" w14:textId="6A2A69CC" w:rsidR="00395066" w:rsidRDefault="00395066">
      <w:pPr>
        <w:pStyle w:val="Corpsdetexte"/>
        <w:rPr>
          <w:rFonts w:ascii="Arial" w:hAnsi="Arial" w:cs="Arial"/>
        </w:rPr>
      </w:pPr>
    </w:p>
    <w:p w14:paraId="281B87A2" w14:textId="18F9E564" w:rsidR="00395066" w:rsidRPr="00EA76C3" w:rsidRDefault="00395066">
      <w:pPr>
        <w:pStyle w:val="Corpsdetexte"/>
        <w:rPr>
          <w:rFonts w:ascii="Arial" w:hAnsi="Arial" w:cs="Arial"/>
        </w:rPr>
      </w:pPr>
    </w:p>
    <w:p w14:paraId="6352809C" w14:textId="0938A6A2" w:rsidR="009659D8" w:rsidRPr="00967629" w:rsidRDefault="00282E2D">
      <w:pPr>
        <w:pStyle w:val="Corpsdetexte"/>
        <w:rPr>
          <w:rFonts w:ascii="Arial" w:hAnsi="Arial" w:cs="Arial"/>
        </w:rPr>
      </w:pPr>
      <w:r w:rsidRPr="00EA76C3">
        <w:rPr>
          <w:rFonts w:ascii="Arial" w:hAnsi="Arial" w:cs="Arial"/>
          <w:szCs w:val="22"/>
        </w:rPr>
        <w:t xml:space="preserve">Institut Agro | </w:t>
      </w:r>
      <w:r w:rsidR="00110323" w:rsidRPr="00EA76C3">
        <w:rPr>
          <w:rFonts w:ascii="Arial" w:hAnsi="Arial" w:cs="Arial"/>
          <w:szCs w:val="22"/>
        </w:rPr>
        <w:t xml:space="preserve">Montpellier </w:t>
      </w:r>
      <w:proofErr w:type="spellStart"/>
      <w:r w:rsidR="00110323" w:rsidRPr="00EA76C3">
        <w:rPr>
          <w:rFonts w:ascii="Arial" w:hAnsi="Arial" w:cs="Arial"/>
          <w:szCs w:val="22"/>
        </w:rPr>
        <w:t>SupAgro</w:t>
      </w:r>
      <w:proofErr w:type="spellEnd"/>
      <w:r w:rsidR="00110323" w:rsidRPr="00EA76C3">
        <w:rPr>
          <w:rFonts w:ascii="Arial" w:hAnsi="Arial" w:cs="Arial"/>
          <w:szCs w:val="22"/>
        </w:rPr>
        <w:t xml:space="preserve">, 2 place Pierre Viala, 34060 Montpellier cedex 02. </w:t>
      </w:r>
      <w:r w:rsidR="00D16EFD" w:rsidRPr="00D16EFD">
        <w:rPr>
          <w:rFonts w:ascii="Arial" w:hAnsi="Arial" w:cs="Arial"/>
          <w:szCs w:val="22"/>
        </w:rPr>
        <w:t xml:space="preserve">https://www.institut-agro-montpellier.fr/ </w:t>
      </w:r>
    </w:p>
    <w:sectPr w:rsidR="009659D8" w:rsidRPr="00967629">
      <w:footnotePr>
        <w:pos w:val="beneathText"/>
      </w:footnotePr>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 w:author="Jacques DAVID" w:date="2023-08-31T07:43:00Z" w:initials="JD">
    <w:p w14:paraId="6713911E" w14:textId="41C4A303" w:rsidR="00D77CEA" w:rsidRDefault="00D77CEA">
      <w:pPr>
        <w:pStyle w:val="Commentaire"/>
      </w:pPr>
      <w:r>
        <w:rPr>
          <w:rStyle w:val="Marquedecommentaire"/>
        </w:rPr>
        <w:annotationRef/>
      </w:r>
      <w:r>
        <w:t xml:space="preserve">Il en reste quand </w:t>
      </w:r>
      <w:proofErr w:type="spellStart"/>
      <w:r>
        <w:t>meme</w:t>
      </w:r>
      <w:proofErr w:type="spellEnd"/>
      <w:r>
        <w:t xml:space="preserve"> un peu…</w:t>
      </w:r>
    </w:p>
  </w:comment>
  <w:comment w:id="62" w:author="Jacques DAVID" w:date="2023-08-31T07:49:00Z" w:initials="JD">
    <w:p w14:paraId="6D9FB845" w14:textId="4F5B0027" w:rsidR="00D77CEA" w:rsidRDefault="00D77CEA">
      <w:pPr>
        <w:pStyle w:val="Commentaire"/>
      </w:pPr>
      <w:r>
        <w:rPr>
          <w:rStyle w:val="Marquedecommentaire"/>
        </w:rPr>
        <w:annotationRef/>
      </w:r>
      <w:r>
        <w:t xml:space="preserve">Histoire de dire que tu as bien travaillé ton </w:t>
      </w:r>
      <w:proofErr w:type="spellStart"/>
      <w:r>
        <w:t>epistémologie</w:t>
      </w:r>
      <w:proofErr w:type="spellEnd"/>
      <w:r>
        <w:t> !</w:t>
      </w:r>
    </w:p>
  </w:comment>
  <w:comment w:id="194" w:author="Jacques DAVID" w:date="2023-08-31T08:14:00Z" w:initials="JD">
    <w:p w14:paraId="7E35CCB5" w14:textId="5F76DC6F" w:rsidR="00D77CEA" w:rsidRDefault="00D77CEA">
      <w:pPr>
        <w:pStyle w:val="Commentaire"/>
      </w:pPr>
      <w:r>
        <w:rPr>
          <w:rStyle w:val="Marquedecommentaire"/>
        </w:rPr>
        <w:annotationRef/>
      </w:r>
      <w:r>
        <w:t>Il faut que tu choisisses un terme et t’y tenir</w:t>
      </w:r>
    </w:p>
    <w:p w14:paraId="6DF371FA" w14:textId="58701616" w:rsidR="00D77CEA" w:rsidRDefault="00D77CEA">
      <w:pPr>
        <w:pStyle w:val="Commentaire"/>
      </w:pPr>
      <w:r>
        <w:t>A posteriori, réelle etc…</w:t>
      </w:r>
    </w:p>
  </w:comment>
  <w:comment w:id="207" w:author="Jacques DAVID" w:date="2023-08-31T08:17:00Z" w:initials="JD">
    <w:p w14:paraId="1E54C873" w14:textId="0BB761EF" w:rsidR="00D77CEA" w:rsidRDefault="00D77CEA">
      <w:pPr>
        <w:pStyle w:val="Commentaire"/>
      </w:pPr>
      <w:r>
        <w:rPr>
          <w:rStyle w:val="Marquedecommentaire"/>
        </w:rPr>
        <w:annotationRef/>
      </w:r>
      <w:r>
        <w:t xml:space="preserve">Comment ? le </w:t>
      </w:r>
      <w:proofErr w:type="spellStart"/>
      <w:r>
        <w:t>pmg</w:t>
      </w:r>
      <w:proofErr w:type="spellEnd"/>
      <w:r>
        <w:t xml:space="preserve"> d’un grain ne devrait pas s’appeler comme </w:t>
      </w:r>
      <w:proofErr w:type="spellStart"/>
      <w:proofErr w:type="gramStart"/>
      <w:r>
        <w:t>ca</w:t>
      </w:r>
      <w:proofErr w:type="spellEnd"/>
      <w:proofErr w:type="gramEnd"/>
      <w:r>
        <w:t xml:space="preserve"> ? plutôt masse d’un grain ? </w:t>
      </w:r>
    </w:p>
  </w:comment>
  <w:comment w:id="208" w:author="bienvenu" w:date="2023-06-19T14:47:00Z" w:initials="b">
    <w:p w14:paraId="02543093" w14:textId="77777777" w:rsidR="00D77CEA" w:rsidRDefault="00D77CEA" w:rsidP="00614EC0">
      <w:pPr>
        <w:pStyle w:val="Commentaire"/>
      </w:pPr>
      <w:r>
        <w:rPr>
          <w:rStyle w:val="Marquedecommentaire"/>
        </w:rPr>
        <w:annotationRef/>
      </w:r>
      <w:r>
        <w:t>Préciser l’</w:t>
      </w:r>
      <w:proofErr w:type="spellStart"/>
      <w:r>
        <w:t>itk</w:t>
      </w:r>
      <w:proofErr w:type="spellEnd"/>
      <w:r>
        <w:t xml:space="preserve"> (date de semis, </w:t>
      </w:r>
      <w:proofErr w:type="spellStart"/>
      <w:r>
        <w:t>ferti</w:t>
      </w:r>
      <w:proofErr w:type="spellEnd"/>
      <w:r>
        <w:t xml:space="preserve"> etc…)</w:t>
      </w:r>
    </w:p>
  </w:comment>
  <w:comment w:id="221" w:author="Jacques DAVID" w:date="2023-08-31T08:19:00Z" w:initials="JD">
    <w:p w14:paraId="0AB35E11" w14:textId="6F812B6F" w:rsidR="00D77CEA" w:rsidRDefault="00D77CEA">
      <w:pPr>
        <w:pStyle w:val="Commentaire"/>
      </w:pPr>
      <w:r>
        <w:rPr>
          <w:rStyle w:val="Marquedecommentaire"/>
        </w:rPr>
        <w:annotationRef/>
      </w:r>
      <w:proofErr w:type="gramStart"/>
      <w:r>
        <w:t>Pareil ,</w:t>
      </w:r>
      <w:proofErr w:type="gramEnd"/>
      <w:r>
        <w:t xml:space="preserve"> a priori ? </w:t>
      </w:r>
    </w:p>
  </w:comment>
  <w:comment w:id="260" w:author="Jacques DAVID" w:date="2023-08-31T08:25:00Z" w:initials="JD">
    <w:p w14:paraId="21188B31" w14:textId="28997E07" w:rsidR="00D77CEA" w:rsidRDefault="00D77CEA">
      <w:pPr>
        <w:pStyle w:val="Commentaire"/>
      </w:pPr>
      <w:r>
        <w:rPr>
          <w:rStyle w:val="Marquedecommentaire"/>
        </w:rPr>
        <w:annotationRef/>
      </w:r>
      <w:r>
        <w:t>Supprimer les sauts à la ligne ? gain de place</w:t>
      </w:r>
    </w:p>
  </w:comment>
  <w:comment w:id="280" w:author="Jacques DAVID" w:date="2023-08-31T08:30:00Z" w:initials="JD">
    <w:p w14:paraId="300F65DA" w14:textId="77777777" w:rsidR="00D77CEA" w:rsidRDefault="00D77CEA">
      <w:pPr>
        <w:pStyle w:val="Commentaire"/>
      </w:pPr>
      <w:r>
        <w:rPr>
          <w:rStyle w:val="Marquedecommentaire"/>
        </w:rPr>
        <w:annotationRef/>
      </w:r>
      <w:r>
        <w:t xml:space="preserve">C c’est juste pour lm pour calculer les </w:t>
      </w:r>
      <w:proofErr w:type="gramStart"/>
      <w:r>
        <w:t>estimations  ,</w:t>
      </w:r>
      <w:proofErr w:type="gramEnd"/>
      <w:r>
        <w:t xml:space="preserve"> d’habitude on dit que c’est la moyenne générale </w:t>
      </w:r>
    </w:p>
    <w:p w14:paraId="1992069B" w14:textId="2066CDD5" w:rsidR="00D77CEA" w:rsidRDefault="00D77CEA">
      <w:pPr>
        <w:pStyle w:val="Commentaire"/>
      </w:pPr>
      <w:r>
        <w:t xml:space="preserve">Sinon </w:t>
      </w:r>
    </w:p>
  </w:comment>
  <w:comment w:id="281" w:author="Jacques DAVID" w:date="2023-08-31T08:32:00Z" w:initials="JD">
    <w:p w14:paraId="54C18510" w14:textId="77777777" w:rsidR="00D77CEA" w:rsidRDefault="00D77CEA">
      <w:pPr>
        <w:pStyle w:val="Commentaire"/>
      </w:pPr>
      <w:r>
        <w:rPr>
          <w:rStyle w:val="Marquedecommentaire"/>
        </w:rPr>
        <w:annotationRef/>
      </w:r>
      <w:r>
        <w:tab/>
        <w:t xml:space="preserve">Attention tu l’as appelé </w:t>
      </w:r>
      <w:proofErr w:type="spellStart"/>
      <w:r>
        <w:t>reference</w:t>
      </w:r>
      <w:proofErr w:type="spellEnd"/>
      <w:r>
        <w:t xml:space="preserve"> </w:t>
      </w:r>
    </w:p>
    <w:p w14:paraId="4D9AF8A8" w14:textId="77777777" w:rsidR="00D77CEA" w:rsidRDefault="00D77CEA">
      <w:pPr>
        <w:pStyle w:val="Commentaire"/>
      </w:pPr>
      <w:r>
        <w:t xml:space="preserve">C’est mieux d’ailleurs </w:t>
      </w:r>
    </w:p>
    <w:p w14:paraId="18376184" w14:textId="63F6A755" w:rsidR="00D77CEA" w:rsidRDefault="00D77CEA">
      <w:pPr>
        <w:pStyle w:val="Commentaire"/>
      </w:pPr>
      <w:proofErr w:type="spellStart"/>
      <w:r>
        <w:t>Homogéneise</w:t>
      </w:r>
      <w:proofErr w:type="spellEnd"/>
      <w:r>
        <w:t xml:space="preserve"> tes notations et rends les explicites</w:t>
      </w:r>
    </w:p>
  </w:comment>
  <w:comment w:id="317" w:author="Jacques DAVID" w:date="2023-08-31T08:38:00Z" w:initials="JD">
    <w:p w14:paraId="7C7C7F91" w14:textId="77777777" w:rsidR="00D77CEA" w:rsidRDefault="00D77CEA">
      <w:pPr>
        <w:pStyle w:val="Commentaire"/>
      </w:pPr>
      <w:r>
        <w:rPr>
          <w:rStyle w:val="Marquedecommentaire"/>
        </w:rPr>
        <w:annotationRef/>
      </w:r>
      <w:r>
        <w:t xml:space="preserve">On s’en fout ici non ? </w:t>
      </w:r>
    </w:p>
    <w:p w14:paraId="42D572B0" w14:textId="5B3639C1" w:rsidR="00D77CEA" w:rsidRDefault="00D77CEA">
      <w:pPr>
        <w:pStyle w:val="Commentaire"/>
      </w:pPr>
      <w:r>
        <w:t>Tu sélectionnes et tu regardes ?</w:t>
      </w:r>
    </w:p>
  </w:comment>
  <w:comment w:id="364" w:author="Jacques DAVID" w:date="2023-08-31T08:49:00Z" w:initials="JD">
    <w:p w14:paraId="61692067" w14:textId="1A9724F5" w:rsidR="00D77CEA" w:rsidRDefault="00D77CEA">
      <w:pPr>
        <w:pStyle w:val="Commentaire"/>
      </w:pPr>
      <w:r>
        <w:rPr>
          <w:rStyle w:val="Marquedecommentaire"/>
        </w:rPr>
        <w:annotationRef/>
      </w:r>
      <w:r>
        <w:t xml:space="preserve">Utile ? </w:t>
      </w:r>
    </w:p>
  </w:comment>
  <w:comment w:id="381" w:author="Jacques DAVID" w:date="2023-08-31T08:53:00Z" w:initials="JD">
    <w:p w14:paraId="60559C9E" w14:textId="20F5F9CD" w:rsidR="00D77CEA" w:rsidRDefault="00D77CEA">
      <w:pPr>
        <w:pStyle w:val="Commentaire"/>
      </w:pPr>
      <w:r>
        <w:rPr>
          <w:rStyle w:val="Marquedecommentaire"/>
        </w:rPr>
        <w:annotationRef/>
      </w:r>
      <w:r>
        <w:t>Tu pourrais lui donner un nom ?</w:t>
      </w:r>
    </w:p>
  </w:comment>
  <w:comment w:id="393" w:author="Jacques DAVID" w:date="2023-08-31T08:57:00Z" w:initials="JD">
    <w:p w14:paraId="30EF5AEB" w14:textId="6FE5ACB3" w:rsidR="00D77CEA" w:rsidRDefault="00D77CEA">
      <w:pPr>
        <w:pStyle w:val="Commentaire"/>
      </w:pPr>
      <w:r>
        <w:rPr>
          <w:rStyle w:val="Marquedecommentaire"/>
        </w:rPr>
        <w:annotationRef/>
      </w:r>
      <w:r>
        <w:t xml:space="preserve">Si tu lui donnes un nom, tu gagnes </w:t>
      </w:r>
      <w:proofErr w:type="spellStart"/>
      <w:r>
        <w:t>qq</w:t>
      </w:r>
      <w:proofErr w:type="spellEnd"/>
      <w:r>
        <w:t xml:space="preserve"> mots</w:t>
      </w:r>
    </w:p>
  </w:comment>
  <w:comment w:id="425" w:author="Jacques DAVID" w:date="2023-08-31T09:00:00Z" w:initials="JD">
    <w:p w14:paraId="12216D46" w14:textId="2969D82F" w:rsidR="00D77CEA" w:rsidRDefault="00D77CEA">
      <w:pPr>
        <w:pStyle w:val="Commentaire"/>
      </w:pPr>
      <w:r>
        <w:rPr>
          <w:rStyle w:val="Marquedecommentaire"/>
        </w:rPr>
        <w:annotationRef/>
      </w:r>
      <w:r>
        <w:t>Il faut mettre 2.6.3 avant le 2.6.2</w:t>
      </w:r>
    </w:p>
  </w:comment>
  <w:comment w:id="444" w:author="Jacques DAVID" w:date="2023-08-31T09:04:00Z" w:initials="JD">
    <w:p w14:paraId="09BD2562" w14:textId="239247FA" w:rsidR="00D77CEA" w:rsidRDefault="00D77CEA">
      <w:pPr>
        <w:pStyle w:val="Commentaire"/>
      </w:pPr>
      <w:r>
        <w:rPr>
          <w:rStyle w:val="Marquedecommentaire"/>
        </w:rPr>
        <w:annotationRef/>
      </w:r>
      <w:r>
        <w:t>Repasser en 2.6.2 qui deviendra 2.6.3</w:t>
      </w:r>
    </w:p>
  </w:comment>
  <w:comment w:id="475" w:author="Jacques DAVID" w:date="2023-08-31T09:09:00Z" w:initials="JD">
    <w:p w14:paraId="665D7982" w14:textId="7747F5DE" w:rsidR="00D77CEA" w:rsidRDefault="00D77CEA">
      <w:pPr>
        <w:pStyle w:val="Commentaire"/>
      </w:pPr>
      <w:r>
        <w:rPr>
          <w:rStyle w:val="Marquedecommentaire"/>
        </w:rPr>
        <w:annotationRef/>
      </w:r>
      <w:r>
        <w:t xml:space="preserve">Pas clair, de quoi parles tu ? </w:t>
      </w:r>
    </w:p>
  </w:comment>
  <w:comment w:id="496" w:author="Jacques DAVID" w:date="2023-08-31T09:12:00Z" w:initials="JD">
    <w:p w14:paraId="679003EA" w14:textId="77777777" w:rsidR="00735BCA" w:rsidRDefault="00735BCA">
      <w:pPr>
        <w:pStyle w:val="Commentaire"/>
      </w:pPr>
      <w:r>
        <w:rPr>
          <w:rStyle w:val="Marquedecommentaire"/>
        </w:rPr>
        <w:annotationRef/>
      </w:r>
      <w:proofErr w:type="spellStart"/>
      <w:proofErr w:type="gramStart"/>
      <w:r>
        <w:t>Ca</w:t>
      </w:r>
      <w:proofErr w:type="spellEnd"/>
      <w:proofErr w:type="gramEnd"/>
      <w:r>
        <w:t xml:space="preserve"> ne me donne pas les h² grains </w:t>
      </w:r>
    </w:p>
    <w:p w14:paraId="38D7FFB2" w14:textId="77777777" w:rsidR="00735BCA" w:rsidRDefault="00735BCA">
      <w:pPr>
        <w:pStyle w:val="Commentaire"/>
      </w:pPr>
      <w:r>
        <w:t xml:space="preserve">Seulement les h² dispositif donc celle des </w:t>
      </w:r>
      <w:proofErr w:type="spellStart"/>
      <w:r>
        <w:t>epis</w:t>
      </w:r>
      <w:proofErr w:type="spellEnd"/>
      <w:r>
        <w:t> !!</w:t>
      </w:r>
    </w:p>
    <w:p w14:paraId="5D03D522" w14:textId="77777777" w:rsidR="00735BCA" w:rsidRDefault="00735BCA">
      <w:pPr>
        <w:pStyle w:val="Commentaire"/>
      </w:pPr>
      <w:proofErr w:type="spellStart"/>
      <w:proofErr w:type="gramStart"/>
      <w:r>
        <w:t>Ca</w:t>
      </w:r>
      <w:proofErr w:type="spellEnd"/>
      <w:proofErr w:type="gramEnd"/>
      <w:r>
        <w:t xml:space="preserve"> serait bien que tu donnes les deux </w:t>
      </w:r>
    </w:p>
    <w:p w14:paraId="1621E194" w14:textId="5A928629" w:rsidR="00735BCA" w:rsidRDefault="00735BCA">
      <w:pPr>
        <w:pStyle w:val="Commentaire"/>
      </w:pPr>
    </w:p>
  </w:comment>
  <w:comment w:id="560" w:author="Jacques DAVID" w:date="2023-08-31T09:27:00Z" w:initials="JD">
    <w:p w14:paraId="6E201BC2" w14:textId="753456A3" w:rsidR="00A847B6" w:rsidRDefault="00A847B6">
      <w:pPr>
        <w:pStyle w:val="Commentaire"/>
      </w:pPr>
      <w:r>
        <w:rPr>
          <w:rStyle w:val="Marquedecommentaire"/>
        </w:rPr>
        <w:annotationRef/>
      </w:r>
      <w:r>
        <w:t>C'</w:t>
      </w:r>
    </w:p>
  </w:comment>
  <w:comment w:id="713" w:author="Jacques DAVID" w:date="2023-08-31T09:45:00Z" w:initials="JD">
    <w:p w14:paraId="2BCB2B4C" w14:textId="341832F2" w:rsidR="00AA7D7E" w:rsidRDefault="00AA7D7E">
      <w:pPr>
        <w:pStyle w:val="Commentaire"/>
      </w:pPr>
      <w:r>
        <w:rPr>
          <w:rStyle w:val="Marquedecommentaire"/>
        </w:rPr>
        <w:annotationRef/>
      </w:r>
      <w:r>
        <w:t>Pas clair</w:t>
      </w:r>
    </w:p>
  </w:comment>
  <w:comment w:id="725" w:author="Jacques DAVID" w:date="2023-08-31T09:49:00Z" w:initials="JD">
    <w:p w14:paraId="63A5EF70" w14:textId="77777777" w:rsidR="00AA7D7E" w:rsidRDefault="00AA7D7E">
      <w:pPr>
        <w:pStyle w:val="Commentaire"/>
      </w:pPr>
      <w:r>
        <w:rPr>
          <w:rStyle w:val="Marquedecommentaire"/>
        </w:rPr>
        <w:annotationRef/>
      </w:r>
      <w:r>
        <w:t>Ok mais pas là alors</w:t>
      </w:r>
    </w:p>
    <w:p w14:paraId="5D6B076D" w14:textId="0FE0271B" w:rsidR="00AA7D7E" w:rsidRDefault="00AA7D7E">
      <w:pPr>
        <w:pStyle w:val="Commentaire"/>
      </w:pPr>
      <w:r>
        <w:t xml:space="preserve">Tu m’as fait </w:t>
      </w:r>
      <w:proofErr w:type="gramStart"/>
      <w:r>
        <w:t>un petit effet spirale</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713911E" w15:done="0"/>
  <w15:commentEx w15:paraId="6D9FB845" w15:done="0"/>
  <w15:commentEx w15:paraId="6DF371FA" w15:done="0"/>
  <w15:commentEx w15:paraId="1E54C873" w15:done="0"/>
  <w15:commentEx w15:paraId="02543093" w15:done="0"/>
  <w15:commentEx w15:paraId="0AB35E11" w15:done="0"/>
  <w15:commentEx w15:paraId="21188B31" w15:done="0"/>
  <w15:commentEx w15:paraId="1992069B" w15:done="0"/>
  <w15:commentEx w15:paraId="18376184" w15:done="0"/>
  <w15:commentEx w15:paraId="42D572B0" w15:done="0"/>
  <w15:commentEx w15:paraId="61692067" w15:done="0"/>
  <w15:commentEx w15:paraId="60559C9E" w15:done="0"/>
  <w15:commentEx w15:paraId="30EF5AEB" w15:done="0"/>
  <w15:commentEx w15:paraId="12216D46" w15:done="0"/>
  <w15:commentEx w15:paraId="09BD2562" w15:done="0"/>
  <w15:commentEx w15:paraId="665D7982" w15:done="0"/>
  <w15:commentEx w15:paraId="1621E194" w15:done="0"/>
  <w15:commentEx w15:paraId="6E201BC2" w15:done="0"/>
  <w15:commentEx w15:paraId="2BCB2B4C" w15:done="0"/>
  <w15:commentEx w15:paraId="5D6B076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DB0F73" w14:textId="77777777" w:rsidR="00607B9A" w:rsidRDefault="00607B9A">
      <w:r>
        <w:separator/>
      </w:r>
    </w:p>
  </w:endnote>
  <w:endnote w:type="continuationSeparator" w:id="0">
    <w:p w14:paraId="68542B5A" w14:textId="77777777" w:rsidR="00607B9A" w:rsidRDefault="00607B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arSymbol">
    <w:altName w:val="Times New Roman"/>
    <w:charset w:val="00"/>
    <w:family w:val="auto"/>
    <w:pitch w:val="default"/>
  </w:font>
  <w:font w:name="Arial Unicode MS">
    <w:panose1 w:val="020B06040202020202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2D2B07" w14:textId="7FF4C513" w:rsidR="00D77CEA" w:rsidRDefault="00D77CEA">
    <w:pPr>
      <w:pStyle w:val="Pieddepage"/>
      <w:jc w:val="center"/>
    </w:pPr>
    <w:r>
      <w:fldChar w:fldCharType="begin"/>
    </w:r>
    <w:r>
      <w:instrText xml:space="preserve"> PAGE </w:instrText>
    </w:r>
    <w:r>
      <w:fldChar w:fldCharType="separate"/>
    </w:r>
    <w:r w:rsidR="0022004C">
      <w:rPr>
        <w:noProof/>
      </w:rPr>
      <w:t>2</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CB14" w14:textId="65974B93" w:rsidR="00D77CEA" w:rsidRDefault="00D77CEA">
    <w:pPr>
      <w:pStyle w:val="Pieddepage"/>
      <w:jc w:val="center"/>
    </w:pPr>
    <w:r>
      <w:fldChar w:fldCharType="begin"/>
    </w:r>
    <w:r>
      <w:instrText xml:space="preserve"> PAGE </w:instrText>
    </w:r>
    <w:r>
      <w:fldChar w:fldCharType="separate"/>
    </w:r>
    <w:r w:rsidR="0022004C">
      <w:rPr>
        <w:noProof/>
      </w:rPr>
      <w:t>46</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C90F45" w14:textId="49FCB727" w:rsidR="00D77CEA" w:rsidRDefault="00D77CEA">
    <w:pPr>
      <w:pStyle w:val="Pieddepage"/>
      <w:jc w:val="center"/>
    </w:pPr>
    <w:r>
      <w:fldChar w:fldCharType="begin"/>
    </w:r>
    <w:r>
      <w:instrText xml:space="preserve"> PAGE </w:instrText>
    </w:r>
    <w:r>
      <w:fldChar w:fldCharType="separate"/>
    </w:r>
    <w:r w:rsidR="0022004C">
      <w:rPr>
        <w:noProof/>
      </w:rPr>
      <w:t>54</w:t>
    </w:r>
    <w: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7455F0" w14:textId="77777777" w:rsidR="00D77CEA" w:rsidRDefault="00D77CEA">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4D7A8" w14:textId="737FCA58" w:rsidR="00D77CEA" w:rsidRDefault="00D77CEA">
    <w:pPr>
      <w:pStyle w:val="Pieddepage"/>
      <w:jc w:val="center"/>
    </w:pPr>
    <w:r>
      <w:fldChar w:fldCharType="begin"/>
    </w:r>
    <w:r>
      <w:instrText xml:space="preserve"> PAGE </w:instrText>
    </w:r>
    <w:r>
      <w:fldChar w:fldCharType="separate"/>
    </w:r>
    <w:r w:rsidR="0022004C">
      <w:rPr>
        <w:noProof/>
      </w:rPr>
      <w:t>3</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41445" w14:textId="119F1138" w:rsidR="00D77CEA" w:rsidRDefault="00D77CEA">
    <w:pPr>
      <w:pStyle w:val="Pieddepage"/>
      <w:jc w:val="center"/>
    </w:pPr>
    <w:r>
      <w:fldChar w:fldCharType="begin"/>
    </w:r>
    <w:r>
      <w:instrText xml:space="preserve"> PAGE </w:instrText>
    </w:r>
    <w:r>
      <w:fldChar w:fldCharType="separate"/>
    </w:r>
    <w:r w:rsidR="0022004C">
      <w:rPr>
        <w:noProof/>
      </w:rPr>
      <w:t>4</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1311B" w14:textId="1C9DD1D2" w:rsidR="00D77CEA" w:rsidRDefault="00D77CEA">
    <w:pPr>
      <w:pStyle w:val="Pieddepage"/>
      <w:jc w:val="center"/>
    </w:pPr>
    <w:r>
      <w:fldChar w:fldCharType="begin"/>
    </w:r>
    <w:r>
      <w:instrText xml:space="preserve"> PAGE </w:instrText>
    </w:r>
    <w:r>
      <w:fldChar w:fldCharType="separate"/>
    </w:r>
    <w:r w:rsidR="0022004C">
      <w:rPr>
        <w:noProof/>
      </w:rPr>
      <w:t>6</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2AFD7" w14:textId="1AE07CB4" w:rsidR="00D77CEA" w:rsidRDefault="00D77CEA">
    <w:pPr>
      <w:pStyle w:val="Pieddepage"/>
      <w:jc w:val="center"/>
    </w:pPr>
    <w:r>
      <w:fldChar w:fldCharType="begin"/>
    </w:r>
    <w:r>
      <w:instrText xml:space="preserve"> PAGE </w:instrText>
    </w:r>
    <w:r>
      <w:fldChar w:fldCharType="separate"/>
    </w:r>
    <w:r w:rsidR="0022004C">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36A767" w14:textId="3A289D91" w:rsidR="00D77CEA" w:rsidRDefault="00D77CEA">
    <w:pPr>
      <w:pStyle w:val="Pieddepage"/>
      <w:jc w:val="center"/>
    </w:pPr>
    <w:r>
      <w:fldChar w:fldCharType="begin"/>
    </w:r>
    <w:r>
      <w:instrText xml:space="preserve"> PAGE </w:instrText>
    </w:r>
    <w:r>
      <w:fldChar w:fldCharType="separate"/>
    </w:r>
    <w:r w:rsidR="0022004C">
      <w:rPr>
        <w:noProof/>
      </w:rPr>
      <w:t>8</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55C367" w14:textId="5E866461" w:rsidR="00D77CEA" w:rsidRDefault="00D77CEA">
    <w:pPr>
      <w:pStyle w:val="Pieddepage"/>
      <w:jc w:val="center"/>
    </w:pPr>
    <w:r>
      <w:fldChar w:fldCharType="begin"/>
    </w:r>
    <w:r>
      <w:instrText xml:space="preserve"> PAGE </w:instrText>
    </w:r>
    <w:r>
      <w:fldChar w:fldCharType="separate"/>
    </w:r>
    <w:r w:rsidR="0022004C">
      <w:rPr>
        <w:noProof/>
      </w:rPr>
      <w:t>9</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EF8203" w14:textId="17653B76" w:rsidR="00D77CEA" w:rsidRDefault="00D77CEA">
    <w:pPr>
      <w:pStyle w:val="Pieddepage"/>
    </w:pPr>
    <w:r>
      <w:fldChar w:fldCharType="begin"/>
    </w:r>
    <w:r>
      <w:instrText xml:space="preserve"> PAGE </w:instrText>
    </w:r>
    <w:r>
      <w:fldChar w:fldCharType="separate"/>
    </w:r>
    <w:r w:rsidR="0022004C">
      <w:rPr>
        <w:noProof/>
      </w:rPr>
      <w:t>21</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28356" w14:textId="685A83B7" w:rsidR="00D77CEA" w:rsidRDefault="00D77CEA">
    <w:pPr>
      <w:pStyle w:val="Pieddepage"/>
      <w:jc w:val="center"/>
    </w:pPr>
    <w:r>
      <w:fldChar w:fldCharType="begin"/>
    </w:r>
    <w:r>
      <w:instrText xml:space="preserve"> PAGE </w:instrText>
    </w:r>
    <w:r>
      <w:fldChar w:fldCharType="separate"/>
    </w:r>
    <w:r w:rsidR="0022004C">
      <w:rPr>
        <w:noProof/>
      </w:rPr>
      <w:t>4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D8E88B" w14:textId="77777777" w:rsidR="00607B9A" w:rsidRDefault="00607B9A">
      <w:r>
        <w:separator/>
      </w:r>
    </w:p>
  </w:footnote>
  <w:footnote w:type="continuationSeparator" w:id="0">
    <w:p w14:paraId="1F8D0349" w14:textId="77777777" w:rsidR="00607B9A" w:rsidRDefault="00607B9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pStyle w:val="305Niveau4"/>
      <w:lvlText w:val="%1.%2.%3.%4"/>
      <w:lvlJc w:val="left"/>
      <w:pPr>
        <w:tabs>
          <w:tab w:val="num" w:pos="0"/>
        </w:tabs>
        <w:ind w:left="0" w:firstLine="0"/>
      </w:pPr>
    </w:lvl>
    <w:lvl w:ilvl="4">
      <w:start w:val="1"/>
      <w:numFmt w:val="decimal"/>
      <w:pStyle w:val="306Niveau5"/>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0000002"/>
    <w:multiLevelType w:val="multilevel"/>
    <w:tmpl w:val="3C422434"/>
    <w:name w:val="Numérotation 1"/>
    <w:lvl w:ilvl="0">
      <w:start w:val="1"/>
      <w:numFmt w:val="decimal"/>
      <w:lvlText w:val="%1."/>
      <w:lvlJc w:val="left"/>
      <w:pPr>
        <w:ind w:left="360" w:hanging="360"/>
      </w:pPr>
    </w:lvl>
    <w:lvl w:ilvl="1">
      <w:start w:val="1"/>
      <w:numFmt w:val="decimal"/>
      <w:lvlText w:val=" %1.%2 "/>
      <w:lvlJc w:val="left"/>
      <w:pPr>
        <w:tabs>
          <w:tab w:val="num" w:pos="567"/>
        </w:tabs>
        <w:ind w:left="567" w:hanging="283"/>
      </w:pPr>
    </w:lvl>
    <w:lvl w:ilvl="2">
      <w:start w:val="1"/>
      <w:numFmt w:val="decimal"/>
      <w:lvlText w:val=" %1.%2.%3 "/>
      <w:lvlJc w:val="left"/>
      <w:pPr>
        <w:tabs>
          <w:tab w:val="num" w:pos="850"/>
        </w:tabs>
        <w:ind w:left="850" w:hanging="283"/>
      </w:pPr>
    </w:lvl>
    <w:lvl w:ilvl="3">
      <w:start w:val="1"/>
      <w:numFmt w:val="decimal"/>
      <w:lvlText w:val=" %1.%2.%3.%4 "/>
      <w:lvlJc w:val="left"/>
      <w:pPr>
        <w:tabs>
          <w:tab w:val="num" w:pos="1134"/>
        </w:tabs>
        <w:ind w:left="1134" w:hanging="283"/>
      </w:pPr>
    </w:lvl>
    <w:lvl w:ilvl="4">
      <w:start w:val="1"/>
      <w:numFmt w:val="decimal"/>
      <w:lvlText w:val=" %1.%2.%3.%4.%5 "/>
      <w:lvlJc w:val="left"/>
      <w:pPr>
        <w:tabs>
          <w:tab w:val="num" w:pos="1417"/>
        </w:tabs>
        <w:ind w:left="1417" w:hanging="283"/>
      </w:pPr>
    </w:lvl>
    <w:lvl w:ilvl="5">
      <w:start w:val="1"/>
      <w:numFmt w:val="decimal"/>
      <w:lvlText w:val=" %1.%2.%3.%4.%5.%6 "/>
      <w:lvlJc w:val="left"/>
      <w:pPr>
        <w:tabs>
          <w:tab w:val="num" w:pos="1701"/>
        </w:tabs>
        <w:ind w:left="1701" w:hanging="283"/>
      </w:pPr>
    </w:lvl>
    <w:lvl w:ilvl="6">
      <w:start w:val="1"/>
      <w:numFmt w:val="decimal"/>
      <w:lvlText w:val=" %1.%2.%3.%4.%5.%6.%7 "/>
      <w:lvlJc w:val="left"/>
      <w:pPr>
        <w:tabs>
          <w:tab w:val="num" w:pos="1984"/>
        </w:tabs>
        <w:ind w:left="1984" w:hanging="283"/>
      </w:pPr>
    </w:lvl>
    <w:lvl w:ilvl="7">
      <w:start w:val="1"/>
      <w:numFmt w:val="decimal"/>
      <w:lvlText w:val=" %1.%2.%3.%4.%5.%6.%7.%8 "/>
      <w:lvlJc w:val="left"/>
      <w:pPr>
        <w:tabs>
          <w:tab w:val="num" w:pos="2268"/>
        </w:tabs>
        <w:ind w:left="2268" w:hanging="283"/>
      </w:pPr>
    </w:lvl>
    <w:lvl w:ilvl="8">
      <w:start w:val="1"/>
      <w:numFmt w:val="decimal"/>
      <w:lvlText w:val=" %1.%2.%3.%4.%5.%6.%7.%8.%9 "/>
      <w:lvlJc w:val="left"/>
      <w:pPr>
        <w:tabs>
          <w:tab w:val="num" w:pos="2551"/>
        </w:tabs>
        <w:ind w:left="2551" w:hanging="283"/>
      </w:pPr>
    </w:lvl>
  </w:abstractNum>
  <w:abstractNum w:abstractNumId="2" w15:restartNumberingAfterBreak="0">
    <w:nsid w:val="00000003"/>
    <w:multiLevelType w:val="multilevel"/>
    <w:tmpl w:val="00000003"/>
    <w:name w:val="Numérotation 2"/>
    <w:lvl w:ilvl="0">
      <w:start w:val="1"/>
      <w:numFmt w:val="decimal"/>
      <w:lvlText w:val="%1"/>
      <w:lvlJc w:val="left"/>
      <w:pPr>
        <w:tabs>
          <w:tab w:val="num" w:pos="283"/>
        </w:tabs>
        <w:ind w:left="283" w:hanging="283"/>
      </w:pPr>
    </w:lvl>
    <w:lvl w:ilvl="1">
      <w:start w:val="2"/>
      <w:numFmt w:val="decimal"/>
      <w:lvlText w:val="%2"/>
      <w:lvlJc w:val="left"/>
      <w:pPr>
        <w:tabs>
          <w:tab w:val="num" w:pos="566"/>
        </w:tabs>
        <w:ind w:left="566" w:hanging="283"/>
      </w:pPr>
    </w:lvl>
    <w:lvl w:ilvl="2">
      <w:start w:val="3"/>
      <w:numFmt w:val="decimal"/>
      <w:lvlText w:val="%3"/>
      <w:lvlJc w:val="left"/>
      <w:pPr>
        <w:tabs>
          <w:tab w:val="num" w:pos="1133"/>
        </w:tabs>
        <w:ind w:left="1133" w:hanging="567"/>
      </w:pPr>
    </w:lvl>
    <w:lvl w:ilvl="3">
      <w:start w:val="4"/>
      <w:numFmt w:val="decimal"/>
      <w:lvlText w:val="%4"/>
      <w:lvlJc w:val="left"/>
      <w:pPr>
        <w:tabs>
          <w:tab w:val="num" w:pos="1842"/>
        </w:tabs>
        <w:ind w:left="1842" w:hanging="709"/>
      </w:pPr>
    </w:lvl>
    <w:lvl w:ilvl="4">
      <w:start w:val="5"/>
      <w:numFmt w:val="decimal"/>
      <w:lvlText w:val="%5"/>
      <w:lvlJc w:val="left"/>
      <w:pPr>
        <w:tabs>
          <w:tab w:val="num" w:pos="2692"/>
        </w:tabs>
        <w:ind w:left="2692" w:hanging="850"/>
      </w:pPr>
    </w:lvl>
    <w:lvl w:ilvl="5">
      <w:start w:val="6"/>
      <w:numFmt w:val="decimal"/>
      <w:lvlText w:val="%6"/>
      <w:lvlJc w:val="left"/>
      <w:pPr>
        <w:tabs>
          <w:tab w:val="num" w:pos="3713"/>
        </w:tabs>
        <w:ind w:left="3713" w:hanging="1021"/>
      </w:pPr>
    </w:lvl>
    <w:lvl w:ilvl="6">
      <w:start w:val="7"/>
      <w:numFmt w:val="decimal"/>
      <w:lvlText w:val="%7"/>
      <w:lvlJc w:val="left"/>
      <w:pPr>
        <w:tabs>
          <w:tab w:val="num" w:pos="5017"/>
        </w:tabs>
        <w:ind w:left="5017" w:hanging="1304"/>
      </w:pPr>
    </w:lvl>
    <w:lvl w:ilvl="7">
      <w:start w:val="8"/>
      <w:numFmt w:val="decimal"/>
      <w:lvlText w:val="%8"/>
      <w:lvlJc w:val="left"/>
      <w:pPr>
        <w:tabs>
          <w:tab w:val="num" w:pos="6491"/>
        </w:tabs>
        <w:ind w:left="6491" w:hanging="1474"/>
      </w:pPr>
    </w:lvl>
    <w:lvl w:ilvl="8">
      <w:start w:val="9"/>
      <w:numFmt w:val="decimal"/>
      <w:lvlText w:val="%9"/>
      <w:lvlJc w:val="left"/>
      <w:pPr>
        <w:tabs>
          <w:tab w:val="num" w:pos="8079"/>
        </w:tabs>
        <w:ind w:left="8079" w:hanging="1588"/>
      </w:pPr>
    </w:lvl>
  </w:abstractNum>
  <w:abstractNum w:abstractNumId="3" w15:restartNumberingAfterBreak="0">
    <w:nsid w:val="00000004"/>
    <w:multiLevelType w:val="multilevel"/>
    <w:tmpl w:val="00000004"/>
    <w:name w:val="Puce 2"/>
    <w:lvl w:ilvl="0">
      <w:start w:val="1"/>
      <w:numFmt w:val="bullet"/>
      <w:pStyle w:val="503Enumverticale"/>
      <w:lvlText w:val=""/>
      <w:lvlJc w:val="left"/>
      <w:pPr>
        <w:tabs>
          <w:tab w:val="num" w:pos="170"/>
        </w:tabs>
        <w:ind w:left="170" w:hanging="170"/>
      </w:pPr>
      <w:rPr>
        <w:rFonts w:ascii="Symbol" w:hAnsi="Symbol"/>
      </w:rPr>
    </w:lvl>
    <w:lvl w:ilvl="1">
      <w:start w:val="1"/>
      <w:numFmt w:val="bullet"/>
      <w:lvlText w:val=""/>
      <w:lvlJc w:val="left"/>
      <w:pPr>
        <w:tabs>
          <w:tab w:val="num" w:pos="340"/>
        </w:tabs>
        <w:ind w:left="340" w:hanging="170"/>
      </w:pPr>
      <w:rPr>
        <w:rFonts w:ascii="Symbol" w:hAnsi="Symbol"/>
      </w:rPr>
    </w:lvl>
    <w:lvl w:ilvl="2">
      <w:start w:val="1"/>
      <w:numFmt w:val="bullet"/>
      <w:lvlText w:val=""/>
      <w:lvlJc w:val="left"/>
      <w:pPr>
        <w:tabs>
          <w:tab w:val="num" w:pos="510"/>
        </w:tabs>
        <w:ind w:left="510" w:hanging="170"/>
      </w:pPr>
      <w:rPr>
        <w:rFonts w:ascii="Symbol" w:hAnsi="Symbol"/>
      </w:rPr>
    </w:lvl>
    <w:lvl w:ilvl="3">
      <w:start w:val="1"/>
      <w:numFmt w:val="bullet"/>
      <w:lvlText w:val=""/>
      <w:lvlJc w:val="left"/>
      <w:pPr>
        <w:tabs>
          <w:tab w:val="num" w:pos="680"/>
        </w:tabs>
        <w:ind w:left="680" w:hanging="170"/>
      </w:pPr>
      <w:rPr>
        <w:rFonts w:ascii="Symbol" w:hAnsi="Symbol"/>
      </w:rPr>
    </w:lvl>
    <w:lvl w:ilvl="4">
      <w:start w:val="1"/>
      <w:numFmt w:val="bullet"/>
      <w:lvlText w:val=""/>
      <w:lvlJc w:val="left"/>
      <w:pPr>
        <w:tabs>
          <w:tab w:val="num" w:pos="850"/>
        </w:tabs>
        <w:ind w:left="850" w:hanging="170"/>
      </w:pPr>
      <w:rPr>
        <w:rFonts w:ascii="Symbol" w:hAnsi="Symbol"/>
      </w:rPr>
    </w:lvl>
    <w:lvl w:ilvl="5">
      <w:start w:val="1"/>
      <w:numFmt w:val="bullet"/>
      <w:lvlText w:val=""/>
      <w:lvlJc w:val="left"/>
      <w:pPr>
        <w:tabs>
          <w:tab w:val="num" w:pos="1020"/>
        </w:tabs>
        <w:ind w:left="1020" w:hanging="170"/>
      </w:pPr>
      <w:rPr>
        <w:rFonts w:ascii="Symbol" w:hAnsi="Symbol"/>
      </w:rPr>
    </w:lvl>
    <w:lvl w:ilvl="6">
      <w:start w:val="1"/>
      <w:numFmt w:val="bullet"/>
      <w:lvlText w:val=""/>
      <w:lvlJc w:val="left"/>
      <w:pPr>
        <w:tabs>
          <w:tab w:val="num" w:pos="1191"/>
        </w:tabs>
        <w:ind w:left="1191" w:hanging="170"/>
      </w:pPr>
      <w:rPr>
        <w:rFonts w:ascii="Symbol" w:hAnsi="Symbol"/>
      </w:rPr>
    </w:lvl>
    <w:lvl w:ilvl="7">
      <w:start w:val="1"/>
      <w:numFmt w:val="bullet"/>
      <w:lvlText w:val=""/>
      <w:lvlJc w:val="left"/>
      <w:pPr>
        <w:tabs>
          <w:tab w:val="num" w:pos="1361"/>
        </w:tabs>
        <w:ind w:left="1361" w:hanging="170"/>
      </w:pPr>
      <w:rPr>
        <w:rFonts w:ascii="Symbol" w:hAnsi="Symbol"/>
      </w:rPr>
    </w:lvl>
    <w:lvl w:ilvl="8">
      <w:start w:val="1"/>
      <w:numFmt w:val="bullet"/>
      <w:lvlText w:val=""/>
      <w:lvlJc w:val="left"/>
      <w:pPr>
        <w:tabs>
          <w:tab w:val="num" w:pos="1531"/>
        </w:tabs>
        <w:ind w:left="1531" w:hanging="170"/>
      </w:pPr>
      <w:rPr>
        <w:rFonts w:ascii="Symbol" w:hAnsi="Symbol"/>
      </w:rPr>
    </w:lvl>
  </w:abstractNum>
  <w:abstractNum w:abstractNumId="4" w15:restartNumberingAfterBreak="0">
    <w:nsid w:val="00000005"/>
    <w:multiLevelType w:val="multilevel"/>
    <w:tmpl w:val="00000005"/>
    <w:name w:val="Puce 3"/>
    <w:lvl w:ilvl="0">
      <w:start w:val="1"/>
      <w:numFmt w:val="bullet"/>
      <w:pStyle w:val="504Enumverticaledouble"/>
      <w:lvlText w:val=""/>
      <w:lvlJc w:val="left"/>
      <w:pPr>
        <w:tabs>
          <w:tab w:val="num" w:pos="224"/>
        </w:tabs>
        <w:ind w:left="224" w:hanging="224"/>
      </w:pPr>
      <w:rPr>
        <w:rFonts w:ascii="Symbol" w:hAnsi="Symbol" w:cs="StarSymbol"/>
        <w:sz w:val="18"/>
        <w:szCs w:val="18"/>
      </w:rPr>
    </w:lvl>
    <w:lvl w:ilvl="1">
      <w:start w:val="1"/>
      <w:numFmt w:val="bullet"/>
      <w:lvlText w:val="□"/>
      <w:lvlJc w:val="left"/>
      <w:pPr>
        <w:tabs>
          <w:tab w:val="num" w:pos="448"/>
        </w:tabs>
        <w:ind w:left="448" w:hanging="224"/>
      </w:pPr>
      <w:rPr>
        <w:rFonts w:ascii="StarSymbol" w:hAnsi="StarSymbol"/>
      </w:rPr>
    </w:lvl>
    <w:lvl w:ilvl="2">
      <w:start w:val="1"/>
      <w:numFmt w:val="bullet"/>
      <w:lvlText w:val="☑"/>
      <w:lvlJc w:val="left"/>
      <w:pPr>
        <w:tabs>
          <w:tab w:val="num" w:pos="224"/>
        </w:tabs>
        <w:ind w:left="224" w:hanging="224"/>
      </w:pPr>
      <w:rPr>
        <w:rFonts w:ascii="StarSymbol" w:hAnsi="StarSymbol"/>
      </w:rPr>
    </w:lvl>
    <w:lvl w:ilvl="3">
      <w:start w:val="1"/>
      <w:numFmt w:val="bullet"/>
      <w:lvlText w:val="□"/>
      <w:lvlJc w:val="left"/>
      <w:pPr>
        <w:tabs>
          <w:tab w:val="num" w:pos="448"/>
        </w:tabs>
        <w:ind w:left="448" w:hanging="224"/>
      </w:pPr>
      <w:rPr>
        <w:rFonts w:ascii="StarSymbol" w:hAnsi="StarSymbol"/>
      </w:rPr>
    </w:lvl>
    <w:lvl w:ilvl="4">
      <w:start w:val="1"/>
      <w:numFmt w:val="bullet"/>
      <w:lvlText w:val="☑"/>
      <w:lvlJc w:val="left"/>
      <w:pPr>
        <w:tabs>
          <w:tab w:val="num" w:pos="224"/>
        </w:tabs>
        <w:ind w:left="224" w:hanging="224"/>
      </w:pPr>
      <w:rPr>
        <w:rFonts w:ascii="StarSymbol" w:hAnsi="StarSymbol"/>
      </w:rPr>
    </w:lvl>
    <w:lvl w:ilvl="5">
      <w:start w:val="1"/>
      <w:numFmt w:val="bullet"/>
      <w:lvlText w:val="□"/>
      <w:lvlJc w:val="left"/>
      <w:pPr>
        <w:tabs>
          <w:tab w:val="num" w:pos="448"/>
        </w:tabs>
        <w:ind w:left="448" w:hanging="224"/>
      </w:pPr>
      <w:rPr>
        <w:rFonts w:ascii="StarSymbol" w:hAnsi="StarSymbol"/>
      </w:rPr>
    </w:lvl>
    <w:lvl w:ilvl="6">
      <w:start w:val="1"/>
      <w:numFmt w:val="bullet"/>
      <w:lvlText w:val="☑"/>
      <w:lvlJc w:val="left"/>
      <w:pPr>
        <w:tabs>
          <w:tab w:val="num" w:pos="224"/>
        </w:tabs>
        <w:ind w:left="224" w:hanging="224"/>
      </w:pPr>
      <w:rPr>
        <w:rFonts w:ascii="StarSymbol" w:hAnsi="StarSymbol"/>
      </w:rPr>
    </w:lvl>
    <w:lvl w:ilvl="7">
      <w:start w:val="1"/>
      <w:numFmt w:val="bullet"/>
      <w:lvlText w:val="□"/>
      <w:lvlJc w:val="left"/>
      <w:pPr>
        <w:tabs>
          <w:tab w:val="num" w:pos="448"/>
        </w:tabs>
        <w:ind w:left="448" w:hanging="224"/>
      </w:pPr>
      <w:rPr>
        <w:rFonts w:ascii="StarSymbol" w:hAnsi="StarSymbol"/>
      </w:rPr>
    </w:lvl>
    <w:lvl w:ilvl="8">
      <w:start w:val="1"/>
      <w:numFmt w:val="bullet"/>
      <w:lvlText w:val="☑"/>
      <w:lvlJc w:val="left"/>
      <w:pPr>
        <w:tabs>
          <w:tab w:val="num" w:pos="224"/>
        </w:tabs>
        <w:ind w:left="224" w:hanging="224"/>
      </w:pPr>
      <w:rPr>
        <w:rFonts w:ascii="StarSymbol" w:hAnsi="StarSymbol"/>
      </w:rPr>
    </w:lvl>
  </w:abstractNum>
  <w:abstractNum w:abstractNumId="5" w15:restartNumberingAfterBreak="0">
    <w:nsid w:val="00000006"/>
    <w:multiLevelType w:val="multilevel"/>
    <w:tmpl w:val="00000006"/>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6" w15:restartNumberingAfterBreak="0">
    <w:nsid w:val="039E6F42"/>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7" w15:restartNumberingAfterBreak="0">
    <w:nsid w:val="35293286"/>
    <w:multiLevelType w:val="hybridMultilevel"/>
    <w:tmpl w:val="4D7CDF2A"/>
    <w:lvl w:ilvl="0" w:tplc="0F3E262A">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8D6014D"/>
    <w:multiLevelType w:val="hybridMultilevel"/>
    <w:tmpl w:val="DB166644"/>
    <w:lvl w:ilvl="0" w:tplc="809A26FC">
      <w:numFmt w:val="bullet"/>
      <w:lvlText w:val="-"/>
      <w:lvlJc w:val="left"/>
      <w:pPr>
        <w:ind w:left="720" w:hanging="360"/>
      </w:pPr>
      <w:rPr>
        <w:rFonts w:ascii="Times New Roman" w:eastAsia="Arial Unicode MS"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FD13873"/>
    <w:multiLevelType w:val="hybridMultilevel"/>
    <w:tmpl w:val="A2504374"/>
    <w:lvl w:ilvl="0" w:tplc="040C0001">
      <w:start w:val="1"/>
      <w:numFmt w:val="bullet"/>
      <w:lvlText w:val=""/>
      <w:lvlJc w:val="left"/>
      <w:pPr>
        <w:ind w:left="774" w:hanging="360"/>
      </w:pPr>
      <w:rPr>
        <w:rFonts w:ascii="Symbol" w:hAnsi="Symbol" w:hint="default"/>
      </w:rPr>
    </w:lvl>
    <w:lvl w:ilvl="1" w:tplc="040C0003" w:tentative="1">
      <w:start w:val="1"/>
      <w:numFmt w:val="bullet"/>
      <w:lvlText w:val="o"/>
      <w:lvlJc w:val="left"/>
      <w:pPr>
        <w:ind w:left="1494" w:hanging="360"/>
      </w:pPr>
      <w:rPr>
        <w:rFonts w:ascii="Courier New" w:hAnsi="Courier New" w:cs="Courier New" w:hint="default"/>
      </w:rPr>
    </w:lvl>
    <w:lvl w:ilvl="2" w:tplc="040C0005" w:tentative="1">
      <w:start w:val="1"/>
      <w:numFmt w:val="bullet"/>
      <w:lvlText w:val=""/>
      <w:lvlJc w:val="left"/>
      <w:pPr>
        <w:ind w:left="2214" w:hanging="360"/>
      </w:pPr>
      <w:rPr>
        <w:rFonts w:ascii="Wingdings" w:hAnsi="Wingdings" w:hint="default"/>
      </w:rPr>
    </w:lvl>
    <w:lvl w:ilvl="3" w:tplc="040C0001" w:tentative="1">
      <w:start w:val="1"/>
      <w:numFmt w:val="bullet"/>
      <w:lvlText w:val=""/>
      <w:lvlJc w:val="left"/>
      <w:pPr>
        <w:ind w:left="2934" w:hanging="360"/>
      </w:pPr>
      <w:rPr>
        <w:rFonts w:ascii="Symbol" w:hAnsi="Symbol" w:hint="default"/>
      </w:rPr>
    </w:lvl>
    <w:lvl w:ilvl="4" w:tplc="040C0003" w:tentative="1">
      <w:start w:val="1"/>
      <w:numFmt w:val="bullet"/>
      <w:lvlText w:val="o"/>
      <w:lvlJc w:val="left"/>
      <w:pPr>
        <w:ind w:left="3654" w:hanging="360"/>
      </w:pPr>
      <w:rPr>
        <w:rFonts w:ascii="Courier New" w:hAnsi="Courier New" w:cs="Courier New" w:hint="default"/>
      </w:rPr>
    </w:lvl>
    <w:lvl w:ilvl="5" w:tplc="040C0005" w:tentative="1">
      <w:start w:val="1"/>
      <w:numFmt w:val="bullet"/>
      <w:lvlText w:val=""/>
      <w:lvlJc w:val="left"/>
      <w:pPr>
        <w:ind w:left="4374" w:hanging="360"/>
      </w:pPr>
      <w:rPr>
        <w:rFonts w:ascii="Wingdings" w:hAnsi="Wingdings" w:hint="default"/>
      </w:rPr>
    </w:lvl>
    <w:lvl w:ilvl="6" w:tplc="040C0001" w:tentative="1">
      <w:start w:val="1"/>
      <w:numFmt w:val="bullet"/>
      <w:lvlText w:val=""/>
      <w:lvlJc w:val="left"/>
      <w:pPr>
        <w:ind w:left="5094" w:hanging="360"/>
      </w:pPr>
      <w:rPr>
        <w:rFonts w:ascii="Symbol" w:hAnsi="Symbol" w:hint="default"/>
      </w:rPr>
    </w:lvl>
    <w:lvl w:ilvl="7" w:tplc="040C0003" w:tentative="1">
      <w:start w:val="1"/>
      <w:numFmt w:val="bullet"/>
      <w:lvlText w:val="o"/>
      <w:lvlJc w:val="left"/>
      <w:pPr>
        <w:ind w:left="5814" w:hanging="360"/>
      </w:pPr>
      <w:rPr>
        <w:rFonts w:ascii="Courier New" w:hAnsi="Courier New" w:cs="Courier New" w:hint="default"/>
      </w:rPr>
    </w:lvl>
    <w:lvl w:ilvl="8" w:tplc="040C0005" w:tentative="1">
      <w:start w:val="1"/>
      <w:numFmt w:val="bullet"/>
      <w:lvlText w:val=""/>
      <w:lvlJc w:val="left"/>
      <w:pPr>
        <w:ind w:left="6534" w:hanging="360"/>
      </w:pPr>
      <w:rPr>
        <w:rFonts w:ascii="Wingdings" w:hAnsi="Wingdings" w:hint="default"/>
      </w:rPr>
    </w:lvl>
  </w:abstractNum>
  <w:abstractNum w:abstractNumId="10" w15:restartNumberingAfterBreak="0">
    <w:nsid w:val="501A39CF"/>
    <w:multiLevelType w:val="hybridMultilevel"/>
    <w:tmpl w:val="EE0039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3773987"/>
    <w:multiLevelType w:val="hybridMultilevel"/>
    <w:tmpl w:val="73DC2B16"/>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7CC4B09"/>
    <w:multiLevelType w:val="hybridMultilevel"/>
    <w:tmpl w:val="D266121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6C762E16"/>
    <w:multiLevelType w:val="hybridMultilevel"/>
    <w:tmpl w:val="8C7AC1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6CE85199"/>
    <w:multiLevelType w:val="hybridMultilevel"/>
    <w:tmpl w:val="327C37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7F972A16"/>
    <w:multiLevelType w:val="hybridMultilevel"/>
    <w:tmpl w:val="AEEC2B2E"/>
    <w:lvl w:ilvl="0" w:tplc="040C0001">
      <w:start w:val="1"/>
      <w:numFmt w:val="bullet"/>
      <w:lvlText w:val=""/>
      <w:lvlJc w:val="left"/>
      <w:pPr>
        <w:ind w:left="1352" w:hanging="360"/>
      </w:pPr>
      <w:rPr>
        <w:rFonts w:ascii="Symbol" w:hAnsi="Symbol" w:hint="default"/>
      </w:rPr>
    </w:lvl>
    <w:lvl w:ilvl="1" w:tplc="040C0003" w:tentative="1">
      <w:start w:val="1"/>
      <w:numFmt w:val="bullet"/>
      <w:lvlText w:val="o"/>
      <w:lvlJc w:val="left"/>
      <w:pPr>
        <w:ind w:left="2072" w:hanging="360"/>
      </w:pPr>
      <w:rPr>
        <w:rFonts w:ascii="Courier New" w:hAnsi="Courier New" w:cs="Courier New" w:hint="default"/>
      </w:rPr>
    </w:lvl>
    <w:lvl w:ilvl="2" w:tplc="040C0005" w:tentative="1">
      <w:start w:val="1"/>
      <w:numFmt w:val="bullet"/>
      <w:lvlText w:val=""/>
      <w:lvlJc w:val="left"/>
      <w:pPr>
        <w:ind w:left="2792" w:hanging="360"/>
      </w:pPr>
      <w:rPr>
        <w:rFonts w:ascii="Wingdings" w:hAnsi="Wingdings" w:hint="default"/>
      </w:rPr>
    </w:lvl>
    <w:lvl w:ilvl="3" w:tplc="040C0001" w:tentative="1">
      <w:start w:val="1"/>
      <w:numFmt w:val="bullet"/>
      <w:lvlText w:val=""/>
      <w:lvlJc w:val="left"/>
      <w:pPr>
        <w:ind w:left="3512" w:hanging="360"/>
      </w:pPr>
      <w:rPr>
        <w:rFonts w:ascii="Symbol" w:hAnsi="Symbol" w:hint="default"/>
      </w:rPr>
    </w:lvl>
    <w:lvl w:ilvl="4" w:tplc="040C0003" w:tentative="1">
      <w:start w:val="1"/>
      <w:numFmt w:val="bullet"/>
      <w:lvlText w:val="o"/>
      <w:lvlJc w:val="left"/>
      <w:pPr>
        <w:ind w:left="4232" w:hanging="360"/>
      </w:pPr>
      <w:rPr>
        <w:rFonts w:ascii="Courier New" w:hAnsi="Courier New" w:cs="Courier New" w:hint="default"/>
      </w:rPr>
    </w:lvl>
    <w:lvl w:ilvl="5" w:tplc="040C0005" w:tentative="1">
      <w:start w:val="1"/>
      <w:numFmt w:val="bullet"/>
      <w:lvlText w:val=""/>
      <w:lvlJc w:val="left"/>
      <w:pPr>
        <w:ind w:left="4952" w:hanging="360"/>
      </w:pPr>
      <w:rPr>
        <w:rFonts w:ascii="Wingdings" w:hAnsi="Wingdings" w:hint="default"/>
      </w:rPr>
    </w:lvl>
    <w:lvl w:ilvl="6" w:tplc="040C0001" w:tentative="1">
      <w:start w:val="1"/>
      <w:numFmt w:val="bullet"/>
      <w:lvlText w:val=""/>
      <w:lvlJc w:val="left"/>
      <w:pPr>
        <w:ind w:left="5672" w:hanging="360"/>
      </w:pPr>
      <w:rPr>
        <w:rFonts w:ascii="Symbol" w:hAnsi="Symbol" w:hint="default"/>
      </w:rPr>
    </w:lvl>
    <w:lvl w:ilvl="7" w:tplc="040C0003" w:tentative="1">
      <w:start w:val="1"/>
      <w:numFmt w:val="bullet"/>
      <w:lvlText w:val="o"/>
      <w:lvlJc w:val="left"/>
      <w:pPr>
        <w:ind w:left="6392" w:hanging="360"/>
      </w:pPr>
      <w:rPr>
        <w:rFonts w:ascii="Courier New" w:hAnsi="Courier New" w:cs="Courier New" w:hint="default"/>
      </w:rPr>
    </w:lvl>
    <w:lvl w:ilvl="8" w:tplc="040C0005" w:tentative="1">
      <w:start w:val="1"/>
      <w:numFmt w:val="bullet"/>
      <w:lvlText w:val=""/>
      <w:lvlJc w:val="left"/>
      <w:pPr>
        <w:ind w:left="7112"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3"/>
  </w:num>
  <w:num w:numId="8">
    <w:abstractNumId w:val="14"/>
  </w:num>
  <w:num w:numId="9">
    <w:abstractNumId w:val="9"/>
  </w:num>
  <w:num w:numId="10">
    <w:abstractNumId w:val="6"/>
  </w:num>
  <w:num w:numId="11">
    <w:abstractNumId w:val="7"/>
  </w:num>
  <w:num w:numId="12">
    <w:abstractNumId w:val="8"/>
  </w:num>
  <w:num w:numId="13">
    <w:abstractNumId w:val="10"/>
  </w:num>
  <w:num w:numId="14">
    <w:abstractNumId w:val="11"/>
  </w:num>
  <w:num w:numId="15">
    <w:abstractNumId w:val="12"/>
  </w:num>
  <w:num w:numId="16">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cques DAVID">
    <w15:presenceInfo w15:providerId="Windows Live" w15:userId="b35899f7c4d6953d"/>
  </w15:person>
  <w15:person w15:author="bienvenu">
    <w15:presenceInfo w15:providerId="None" w15:userId="bienven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1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pos w:val="beneathText"/>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5CB"/>
    <w:rsid w:val="0000188A"/>
    <w:rsid w:val="00006C2B"/>
    <w:rsid w:val="00007501"/>
    <w:rsid w:val="0001011A"/>
    <w:rsid w:val="000105A0"/>
    <w:rsid w:val="00011A40"/>
    <w:rsid w:val="00014152"/>
    <w:rsid w:val="00015152"/>
    <w:rsid w:val="00015328"/>
    <w:rsid w:val="000171A7"/>
    <w:rsid w:val="0001781C"/>
    <w:rsid w:val="000209DB"/>
    <w:rsid w:val="00021B66"/>
    <w:rsid w:val="000232B8"/>
    <w:rsid w:val="00023A0F"/>
    <w:rsid w:val="00023DF1"/>
    <w:rsid w:val="000255C9"/>
    <w:rsid w:val="00025664"/>
    <w:rsid w:val="0002684B"/>
    <w:rsid w:val="00026E87"/>
    <w:rsid w:val="0003491F"/>
    <w:rsid w:val="000355DB"/>
    <w:rsid w:val="000358D6"/>
    <w:rsid w:val="0003621B"/>
    <w:rsid w:val="00036941"/>
    <w:rsid w:val="00037313"/>
    <w:rsid w:val="000419DF"/>
    <w:rsid w:val="00041DE0"/>
    <w:rsid w:val="00042A33"/>
    <w:rsid w:val="00042E9F"/>
    <w:rsid w:val="0004414F"/>
    <w:rsid w:val="00047BF3"/>
    <w:rsid w:val="00047DFC"/>
    <w:rsid w:val="00050F54"/>
    <w:rsid w:val="00051813"/>
    <w:rsid w:val="000526BB"/>
    <w:rsid w:val="00052A3E"/>
    <w:rsid w:val="000530C8"/>
    <w:rsid w:val="000551B3"/>
    <w:rsid w:val="00056906"/>
    <w:rsid w:val="000572DB"/>
    <w:rsid w:val="00057E2E"/>
    <w:rsid w:val="000616EB"/>
    <w:rsid w:val="0006398B"/>
    <w:rsid w:val="0006415E"/>
    <w:rsid w:val="00065447"/>
    <w:rsid w:val="00067FB8"/>
    <w:rsid w:val="00071CF1"/>
    <w:rsid w:val="00071E4B"/>
    <w:rsid w:val="00072C83"/>
    <w:rsid w:val="00073532"/>
    <w:rsid w:val="0007521D"/>
    <w:rsid w:val="00077106"/>
    <w:rsid w:val="000805E8"/>
    <w:rsid w:val="000827B4"/>
    <w:rsid w:val="00082C58"/>
    <w:rsid w:val="00083D4C"/>
    <w:rsid w:val="00087663"/>
    <w:rsid w:val="000919EE"/>
    <w:rsid w:val="00091E23"/>
    <w:rsid w:val="000922CB"/>
    <w:rsid w:val="0009434C"/>
    <w:rsid w:val="000965F0"/>
    <w:rsid w:val="00096829"/>
    <w:rsid w:val="00096D92"/>
    <w:rsid w:val="0009760D"/>
    <w:rsid w:val="00097BAC"/>
    <w:rsid w:val="000A1320"/>
    <w:rsid w:val="000A1E56"/>
    <w:rsid w:val="000A21BC"/>
    <w:rsid w:val="000A4EBE"/>
    <w:rsid w:val="000A57C0"/>
    <w:rsid w:val="000A679E"/>
    <w:rsid w:val="000A7C60"/>
    <w:rsid w:val="000B018C"/>
    <w:rsid w:val="000B1CEE"/>
    <w:rsid w:val="000B35A1"/>
    <w:rsid w:val="000B3C21"/>
    <w:rsid w:val="000B4200"/>
    <w:rsid w:val="000B51A8"/>
    <w:rsid w:val="000B6B21"/>
    <w:rsid w:val="000B7A71"/>
    <w:rsid w:val="000C0274"/>
    <w:rsid w:val="000C044B"/>
    <w:rsid w:val="000C0AA6"/>
    <w:rsid w:val="000C2C77"/>
    <w:rsid w:val="000C3D7D"/>
    <w:rsid w:val="000C48E0"/>
    <w:rsid w:val="000C59B1"/>
    <w:rsid w:val="000C77A3"/>
    <w:rsid w:val="000D00DF"/>
    <w:rsid w:val="000D2896"/>
    <w:rsid w:val="000D2E34"/>
    <w:rsid w:val="000D4A6D"/>
    <w:rsid w:val="000D5523"/>
    <w:rsid w:val="000D779D"/>
    <w:rsid w:val="000D79CF"/>
    <w:rsid w:val="000E2F77"/>
    <w:rsid w:val="000E3C72"/>
    <w:rsid w:val="000F0057"/>
    <w:rsid w:val="000F2A2B"/>
    <w:rsid w:val="000F50F8"/>
    <w:rsid w:val="000F5267"/>
    <w:rsid w:val="0010130A"/>
    <w:rsid w:val="00101A9B"/>
    <w:rsid w:val="00104866"/>
    <w:rsid w:val="00105F24"/>
    <w:rsid w:val="00106323"/>
    <w:rsid w:val="00107608"/>
    <w:rsid w:val="00107672"/>
    <w:rsid w:val="00107A68"/>
    <w:rsid w:val="00110323"/>
    <w:rsid w:val="00111E43"/>
    <w:rsid w:val="00114C29"/>
    <w:rsid w:val="00120575"/>
    <w:rsid w:val="00120E6D"/>
    <w:rsid w:val="00122BB2"/>
    <w:rsid w:val="0012442D"/>
    <w:rsid w:val="00127BA7"/>
    <w:rsid w:val="00132EDE"/>
    <w:rsid w:val="00134905"/>
    <w:rsid w:val="00134C39"/>
    <w:rsid w:val="00134D92"/>
    <w:rsid w:val="00134F4C"/>
    <w:rsid w:val="001363E7"/>
    <w:rsid w:val="001420AF"/>
    <w:rsid w:val="00142995"/>
    <w:rsid w:val="00143029"/>
    <w:rsid w:val="0014447E"/>
    <w:rsid w:val="0014485E"/>
    <w:rsid w:val="00144E81"/>
    <w:rsid w:val="00145A74"/>
    <w:rsid w:val="00146CBD"/>
    <w:rsid w:val="00146F50"/>
    <w:rsid w:val="00147901"/>
    <w:rsid w:val="00150A98"/>
    <w:rsid w:val="00152F2B"/>
    <w:rsid w:val="001533AD"/>
    <w:rsid w:val="00156747"/>
    <w:rsid w:val="0015743B"/>
    <w:rsid w:val="001611F4"/>
    <w:rsid w:val="00161D7F"/>
    <w:rsid w:val="00164196"/>
    <w:rsid w:val="0016608A"/>
    <w:rsid w:val="00166421"/>
    <w:rsid w:val="00171783"/>
    <w:rsid w:val="001752F9"/>
    <w:rsid w:val="00180335"/>
    <w:rsid w:val="00183225"/>
    <w:rsid w:val="0018663C"/>
    <w:rsid w:val="00187095"/>
    <w:rsid w:val="00191199"/>
    <w:rsid w:val="00196ED0"/>
    <w:rsid w:val="00197185"/>
    <w:rsid w:val="001A16B7"/>
    <w:rsid w:val="001A2574"/>
    <w:rsid w:val="001A47AF"/>
    <w:rsid w:val="001A5D12"/>
    <w:rsid w:val="001A7954"/>
    <w:rsid w:val="001B347A"/>
    <w:rsid w:val="001B4057"/>
    <w:rsid w:val="001B4690"/>
    <w:rsid w:val="001B6058"/>
    <w:rsid w:val="001C0DF2"/>
    <w:rsid w:val="001C2192"/>
    <w:rsid w:val="001C2D81"/>
    <w:rsid w:val="001C3AD0"/>
    <w:rsid w:val="001C4331"/>
    <w:rsid w:val="001C5309"/>
    <w:rsid w:val="001C5AE3"/>
    <w:rsid w:val="001C5DE2"/>
    <w:rsid w:val="001D06DE"/>
    <w:rsid w:val="001D4795"/>
    <w:rsid w:val="001D4D34"/>
    <w:rsid w:val="001D51D0"/>
    <w:rsid w:val="001D596C"/>
    <w:rsid w:val="001D6DC6"/>
    <w:rsid w:val="001E07CB"/>
    <w:rsid w:val="001E07EC"/>
    <w:rsid w:val="001E0AC5"/>
    <w:rsid w:val="001E3C2D"/>
    <w:rsid w:val="001E4B92"/>
    <w:rsid w:val="001E5413"/>
    <w:rsid w:val="001E541F"/>
    <w:rsid w:val="001E6194"/>
    <w:rsid w:val="001F08FD"/>
    <w:rsid w:val="001F1A2F"/>
    <w:rsid w:val="001F365A"/>
    <w:rsid w:val="001F3915"/>
    <w:rsid w:val="001F3918"/>
    <w:rsid w:val="001F5C55"/>
    <w:rsid w:val="001F6AF6"/>
    <w:rsid w:val="00200B46"/>
    <w:rsid w:val="00200F67"/>
    <w:rsid w:val="00200FF6"/>
    <w:rsid w:val="00201AC0"/>
    <w:rsid w:val="00203455"/>
    <w:rsid w:val="00205325"/>
    <w:rsid w:val="0020660C"/>
    <w:rsid w:val="00206988"/>
    <w:rsid w:val="002071FD"/>
    <w:rsid w:val="00207FAB"/>
    <w:rsid w:val="00211EF1"/>
    <w:rsid w:val="002125FF"/>
    <w:rsid w:val="0021265D"/>
    <w:rsid w:val="00212C15"/>
    <w:rsid w:val="00217F2A"/>
    <w:rsid w:val="0022004C"/>
    <w:rsid w:val="002206BA"/>
    <w:rsid w:val="002221C2"/>
    <w:rsid w:val="00223019"/>
    <w:rsid w:val="00223190"/>
    <w:rsid w:val="00224A43"/>
    <w:rsid w:val="00225D2E"/>
    <w:rsid w:val="002276CD"/>
    <w:rsid w:val="00227D85"/>
    <w:rsid w:val="002305F0"/>
    <w:rsid w:val="00230967"/>
    <w:rsid w:val="0023207C"/>
    <w:rsid w:val="00232D17"/>
    <w:rsid w:val="002337BB"/>
    <w:rsid w:val="00234CB8"/>
    <w:rsid w:val="00241F4F"/>
    <w:rsid w:val="00242448"/>
    <w:rsid w:val="00243355"/>
    <w:rsid w:val="00243E1E"/>
    <w:rsid w:val="002503CC"/>
    <w:rsid w:val="00251864"/>
    <w:rsid w:val="00251F7D"/>
    <w:rsid w:val="002522D2"/>
    <w:rsid w:val="00252FB3"/>
    <w:rsid w:val="002541E0"/>
    <w:rsid w:val="00256743"/>
    <w:rsid w:val="0025761B"/>
    <w:rsid w:val="0026069D"/>
    <w:rsid w:val="00262BB4"/>
    <w:rsid w:val="00262DAC"/>
    <w:rsid w:val="00262F00"/>
    <w:rsid w:val="0026484D"/>
    <w:rsid w:val="002660D7"/>
    <w:rsid w:val="00266582"/>
    <w:rsid w:val="00266934"/>
    <w:rsid w:val="00271233"/>
    <w:rsid w:val="002743BE"/>
    <w:rsid w:val="0028045C"/>
    <w:rsid w:val="00281A6D"/>
    <w:rsid w:val="00281B7C"/>
    <w:rsid w:val="0028278D"/>
    <w:rsid w:val="00282E2D"/>
    <w:rsid w:val="002834B7"/>
    <w:rsid w:val="00283ADA"/>
    <w:rsid w:val="00284E22"/>
    <w:rsid w:val="002850DE"/>
    <w:rsid w:val="00286E0F"/>
    <w:rsid w:val="0028728D"/>
    <w:rsid w:val="002918A0"/>
    <w:rsid w:val="00292FC5"/>
    <w:rsid w:val="00292FCA"/>
    <w:rsid w:val="002938A5"/>
    <w:rsid w:val="002971D1"/>
    <w:rsid w:val="002A3FAE"/>
    <w:rsid w:val="002A5FAA"/>
    <w:rsid w:val="002A66D1"/>
    <w:rsid w:val="002A7D59"/>
    <w:rsid w:val="002B1366"/>
    <w:rsid w:val="002B2747"/>
    <w:rsid w:val="002B3DCB"/>
    <w:rsid w:val="002C2DFA"/>
    <w:rsid w:val="002C334B"/>
    <w:rsid w:val="002C401C"/>
    <w:rsid w:val="002C4981"/>
    <w:rsid w:val="002C7BE0"/>
    <w:rsid w:val="002D16A6"/>
    <w:rsid w:val="002D3E0D"/>
    <w:rsid w:val="002D5ECB"/>
    <w:rsid w:val="002D7D23"/>
    <w:rsid w:val="002E0557"/>
    <w:rsid w:val="002E0C34"/>
    <w:rsid w:val="002E19EB"/>
    <w:rsid w:val="002E3DD4"/>
    <w:rsid w:val="002E4258"/>
    <w:rsid w:val="002E46CD"/>
    <w:rsid w:val="002E6299"/>
    <w:rsid w:val="002F29D8"/>
    <w:rsid w:val="002F3CDA"/>
    <w:rsid w:val="002F7975"/>
    <w:rsid w:val="002F7C5C"/>
    <w:rsid w:val="002F7EC3"/>
    <w:rsid w:val="00301C3B"/>
    <w:rsid w:val="00303B75"/>
    <w:rsid w:val="00303EA8"/>
    <w:rsid w:val="00304ABB"/>
    <w:rsid w:val="003069A1"/>
    <w:rsid w:val="00310017"/>
    <w:rsid w:val="0031024F"/>
    <w:rsid w:val="00310D89"/>
    <w:rsid w:val="00312C07"/>
    <w:rsid w:val="00313AF8"/>
    <w:rsid w:val="00315B91"/>
    <w:rsid w:val="00316AF5"/>
    <w:rsid w:val="003215F3"/>
    <w:rsid w:val="003301D7"/>
    <w:rsid w:val="00330C18"/>
    <w:rsid w:val="003315CB"/>
    <w:rsid w:val="003323FB"/>
    <w:rsid w:val="0033241A"/>
    <w:rsid w:val="00333C55"/>
    <w:rsid w:val="003342EB"/>
    <w:rsid w:val="00334393"/>
    <w:rsid w:val="0033598C"/>
    <w:rsid w:val="00336B08"/>
    <w:rsid w:val="00336D69"/>
    <w:rsid w:val="0034013A"/>
    <w:rsid w:val="00342215"/>
    <w:rsid w:val="0034277A"/>
    <w:rsid w:val="00344072"/>
    <w:rsid w:val="00347339"/>
    <w:rsid w:val="00350774"/>
    <w:rsid w:val="00352A92"/>
    <w:rsid w:val="003540DD"/>
    <w:rsid w:val="00354A1C"/>
    <w:rsid w:val="00355527"/>
    <w:rsid w:val="003560F6"/>
    <w:rsid w:val="003571A1"/>
    <w:rsid w:val="003571BA"/>
    <w:rsid w:val="00360541"/>
    <w:rsid w:val="00362DBD"/>
    <w:rsid w:val="00362EC1"/>
    <w:rsid w:val="00365215"/>
    <w:rsid w:val="00367453"/>
    <w:rsid w:val="00367A79"/>
    <w:rsid w:val="003712FF"/>
    <w:rsid w:val="003713FB"/>
    <w:rsid w:val="00372DC3"/>
    <w:rsid w:val="003743EA"/>
    <w:rsid w:val="003757D0"/>
    <w:rsid w:val="003759FC"/>
    <w:rsid w:val="00375D0D"/>
    <w:rsid w:val="00376560"/>
    <w:rsid w:val="0038147F"/>
    <w:rsid w:val="00385F0E"/>
    <w:rsid w:val="003873E3"/>
    <w:rsid w:val="00390DCA"/>
    <w:rsid w:val="00395066"/>
    <w:rsid w:val="00395B3D"/>
    <w:rsid w:val="00396A30"/>
    <w:rsid w:val="00397693"/>
    <w:rsid w:val="003A118B"/>
    <w:rsid w:val="003A3C24"/>
    <w:rsid w:val="003A7C57"/>
    <w:rsid w:val="003B05F1"/>
    <w:rsid w:val="003B17A1"/>
    <w:rsid w:val="003B1B98"/>
    <w:rsid w:val="003B252E"/>
    <w:rsid w:val="003B2ADD"/>
    <w:rsid w:val="003B3D1A"/>
    <w:rsid w:val="003B4665"/>
    <w:rsid w:val="003B4D11"/>
    <w:rsid w:val="003B4E7D"/>
    <w:rsid w:val="003B6339"/>
    <w:rsid w:val="003B720F"/>
    <w:rsid w:val="003C016D"/>
    <w:rsid w:val="003C2262"/>
    <w:rsid w:val="003C22F7"/>
    <w:rsid w:val="003C3AB4"/>
    <w:rsid w:val="003C55C0"/>
    <w:rsid w:val="003D02DE"/>
    <w:rsid w:val="003D3CDB"/>
    <w:rsid w:val="003D3E25"/>
    <w:rsid w:val="003D4C17"/>
    <w:rsid w:val="003D72D0"/>
    <w:rsid w:val="003E0AC6"/>
    <w:rsid w:val="003E5C15"/>
    <w:rsid w:val="003E5CFB"/>
    <w:rsid w:val="003E6A15"/>
    <w:rsid w:val="003F02DC"/>
    <w:rsid w:val="003F1CB4"/>
    <w:rsid w:val="003F3D55"/>
    <w:rsid w:val="003F6607"/>
    <w:rsid w:val="00400410"/>
    <w:rsid w:val="00401381"/>
    <w:rsid w:val="004017A0"/>
    <w:rsid w:val="00402633"/>
    <w:rsid w:val="00402C08"/>
    <w:rsid w:val="00403BB8"/>
    <w:rsid w:val="00404F0A"/>
    <w:rsid w:val="00406AFC"/>
    <w:rsid w:val="004106F1"/>
    <w:rsid w:val="004111FF"/>
    <w:rsid w:val="00411226"/>
    <w:rsid w:val="004148D4"/>
    <w:rsid w:val="00415CCB"/>
    <w:rsid w:val="004166D8"/>
    <w:rsid w:val="00417368"/>
    <w:rsid w:val="00417653"/>
    <w:rsid w:val="004203CF"/>
    <w:rsid w:val="00423702"/>
    <w:rsid w:val="00424A55"/>
    <w:rsid w:val="004262B1"/>
    <w:rsid w:val="00426A7A"/>
    <w:rsid w:val="00427CF8"/>
    <w:rsid w:val="00430831"/>
    <w:rsid w:val="0043186A"/>
    <w:rsid w:val="00433B9C"/>
    <w:rsid w:val="00433F51"/>
    <w:rsid w:val="00434F6B"/>
    <w:rsid w:val="0043571C"/>
    <w:rsid w:val="00436572"/>
    <w:rsid w:val="0044026E"/>
    <w:rsid w:val="004416A4"/>
    <w:rsid w:val="004422F0"/>
    <w:rsid w:val="004429D6"/>
    <w:rsid w:val="00442C8D"/>
    <w:rsid w:val="00447B78"/>
    <w:rsid w:val="0045079B"/>
    <w:rsid w:val="00450B23"/>
    <w:rsid w:val="00453197"/>
    <w:rsid w:val="00454105"/>
    <w:rsid w:val="004564D0"/>
    <w:rsid w:val="0045700B"/>
    <w:rsid w:val="00461481"/>
    <w:rsid w:val="00461A45"/>
    <w:rsid w:val="004628B3"/>
    <w:rsid w:val="00462FCE"/>
    <w:rsid w:val="00464812"/>
    <w:rsid w:val="00464E8C"/>
    <w:rsid w:val="00465706"/>
    <w:rsid w:val="0046746F"/>
    <w:rsid w:val="00467AFE"/>
    <w:rsid w:val="00470352"/>
    <w:rsid w:val="00470954"/>
    <w:rsid w:val="00470A18"/>
    <w:rsid w:val="00472165"/>
    <w:rsid w:val="004731C9"/>
    <w:rsid w:val="004755A9"/>
    <w:rsid w:val="00477829"/>
    <w:rsid w:val="00477F1A"/>
    <w:rsid w:val="004802BF"/>
    <w:rsid w:val="00480BED"/>
    <w:rsid w:val="00482464"/>
    <w:rsid w:val="00483222"/>
    <w:rsid w:val="00483AAA"/>
    <w:rsid w:val="0048454E"/>
    <w:rsid w:val="00484F0D"/>
    <w:rsid w:val="00485B3D"/>
    <w:rsid w:val="00490230"/>
    <w:rsid w:val="00490EC0"/>
    <w:rsid w:val="00492745"/>
    <w:rsid w:val="00492A40"/>
    <w:rsid w:val="004959EC"/>
    <w:rsid w:val="004A0B9A"/>
    <w:rsid w:val="004A28B1"/>
    <w:rsid w:val="004A486A"/>
    <w:rsid w:val="004A5210"/>
    <w:rsid w:val="004A67FC"/>
    <w:rsid w:val="004A6B48"/>
    <w:rsid w:val="004A7A33"/>
    <w:rsid w:val="004B0988"/>
    <w:rsid w:val="004B19B7"/>
    <w:rsid w:val="004B1C59"/>
    <w:rsid w:val="004B4B8F"/>
    <w:rsid w:val="004B64E3"/>
    <w:rsid w:val="004B7FA1"/>
    <w:rsid w:val="004C0E2E"/>
    <w:rsid w:val="004C24DE"/>
    <w:rsid w:val="004C2D43"/>
    <w:rsid w:val="004C47E5"/>
    <w:rsid w:val="004C4CA8"/>
    <w:rsid w:val="004C5BD7"/>
    <w:rsid w:val="004D36A3"/>
    <w:rsid w:val="004D622B"/>
    <w:rsid w:val="004D657F"/>
    <w:rsid w:val="004E0314"/>
    <w:rsid w:val="004E2D51"/>
    <w:rsid w:val="004E39C9"/>
    <w:rsid w:val="004E5300"/>
    <w:rsid w:val="004E5D56"/>
    <w:rsid w:val="004E62DC"/>
    <w:rsid w:val="004E7231"/>
    <w:rsid w:val="004E787A"/>
    <w:rsid w:val="004E7B80"/>
    <w:rsid w:val="004F07C7"/>
    <w:rsid w:val="004F1263"/>
    <w:rsid w:val="004F3CB9"/>
    <w:rsid w:val="004F4EAD"/>
    <w:rsid w:val="004F5214"/>
    <w:rsid w:val="0050221C"/>
    <w:rsid w:val="00502E19"/>
    <w:rsid w:val="00503BE2"/>
    <w:rsid w:val="00504741"/>
    <w:rsid w:val="00505623"/>
    <w:rsid w:val="0050581C"/>
    <w:rsid w:val="00505948"/>
    <w:rsid w:val="00507811"/>
    <w:rsid w:val="00510297"/>
    <w:rsid w:val="00513A77"/>
    <w:rsid w:val="00514205"/>
    <w:rsid w:val="00520B99"/>
    <w:rsid w:val="00520FAE"/>
    <w:rsid w:val="00521483"/>
    <w:rsid w:val="0052280F"/>
    <w:rsid w:val="005229A8"/>
    <w:rsid w:val="005241EC"/>
    <w:rsid w:val="005257BA"/>
    <w:rsid w:val="00525DDF"/>
    <w:rsid w:val="00525DF3"/>
    <w:rsid w:val="00526346"/>
    <w:rsid w:val="00527FDA"/>
    <w:rsid w:val="00530919"/>
    <w:rsid w:val="00532AB8"/>
    <w:rsid w:val="005357BA"/>
    <w:rsid w:val="00537135"/>
    <w:rsid w:val="00541996"/>
    <w:rsid w:val="005419E6"/>
    <w:rsid w:val="00541CB8"/>
    <w:rsid w:val="00542644"/>
    <w:rsid w:val="00542B2D"/>
    <w:rsid w:val="00543677"/>
    <w:rsid w:val="00544975"/>
    <w:rsid w:val="00546FE3"/>
    <w:rsid w:val="0055253C"/>
    <w:rsid w:val="00556C90"/>
    <w:rsid w:val="00557BE2"/>
    <w:rsid w:val="00557CB2"/>
    <w:rsid w:val="00560155"/>
    <w:rsid w:val="00564E0F"/>
    <w:rsid w:val="00567AEC"/>
    <w:rsid w:val="005700A4"/>
    <w:rsid w:val="00570530"/>
    <w:rsid w:val="0057061D"/>
    <w:rsid w:val="005713AD"/>
    <w:rsid w:val="00573E15"/>
    <w:rsid w:val="00575393"/>
    <w:rsid w:val="00576312"/>
    <w:rsid w:val="00576DE3"/>
    <w:rsid w:val="00580EA1"/>
    <w:rsid w:val="00583047"/>
    <w:rsid w:val="00585696"/>
    <w:rsid w:val="005873B9"/>
    <w:rsid w:val="00587408"/>
    <w:rsid w:val="005878C7"/>
    <w:rsid w:val="00587FC8"/>
    <w:rsid w:val="0059057A"/>
    <w:rsid w:val="00590FE3"/>
    <w:rsid w:val="005A09F0"/>
    <w:rsid w:val="005A179D"/>
    <w:rsid w:val="005A2606"/>
    <w:rsid w:val="005A6727"/>
    <w:rsid w:val="005B1507"/>
    <w:rsid w:val="005B1624"/>
    <w:rsid w:val="005B1F16"/>
    <w:rsid w:val="005B26B6"/>
    <w:rsid w:val="005B285C"/>
    <w:rsid w:val="005B4B95"/>
    <w:rsid w:val="005B55B2"/>
    <w:rsid w:val="005C0ABF"/>
    <w:rsid w:val="005C284C"/>
    <w:rsid w:val="005D0252"/>
    <w:rsid w:val="005D03CC"/>
    <w:rsid w:val="005D052D"/>
    <w:rsid w:val="005D25CA"/>
    <w:rsid w:val="005D69C8"/>
    <w:rsid w:val="005D75F3"/>
    <w:rsid w:val="005E3E57"/>
    <w:rsid w:val="005F13D8"/>
    <w:rsid w:val="005F1649"/>
    <w:rsid w:val="005F25B1"/>
    <w:rsid w:val="005F4A9D"/>
    <w:rsid w:val="005F547B"/>
    <w:rsid w:val="005F55CB"/>
    <w:rsid w:val="005F5641"/>
    <w:rsid w:val="005F6229"/>
    <w:rsid w:val="005F67AB"/>
    <w:rsid w:val="005F7478"/>
    <w:rsid w:val="00600603"/>
    <w:rsid w:val="006006BF"/>
    <w:rsid w:val="006040D7"/>
    <w:rsid w:val="0060426B"/>
    <w:rsid w:val="0060681D"/>
    <w:rsid w:val="00606F17"/>
    <w:rsid w:val="00607B9A"/>
    <w:rsid w:val="006100E7"/>
    <w:rsid w:val="006102DD"/>
    <w:rsid w:val="00610F0E"/>
    <w:rsid w:val="00611615"/>
    <w:rsid w:val="00611C2D"/>
    <w:rsid w:val="00611DEA"/>
    <w:rsid w:val="00614296"/>
    <w:rsid w:val="00614EC0"/>
    <w:rsid w:val="00615361"/>
    <w:rsid w:val="00615496"/>
    <w:rsid w:val="0061559B"/>
    <w:rsid w:val="00615E8C"/>
    <w:rsid w:val="0061784B"/>
    <w:rsid w:val="006219C3"/>
    <w:rsid w:val="00621B8E"/>
    <w:rsid w:val="0062606D"/>
    <w:rsid w:val="0062767B"/>
    <w:rsid w:val="006304B5"/>
    <w:rsid w:val="00630D58"/>
    <w:rsid w:val="00633AE9"/>
    <w:rsid w:val="00635308"/>
    <w:rsid w:val="00637BDE"/>
    <w:rsid w:val="00644770"/>
    <w:rsid w:val="00647709"/>
    <w:rsid w:val="00650207"/>
    <w:rsid w:val="00651FC8"/>
    <w:rsid w:val="0065243D"/>
    <w:rsid w:val="00653EBA"/>
    <w:rsid w:val="00654866"/>
    <w:rsid w:val="00654ED8"/>
    <w:rsid w:val="00655E5A"/>
    <w:rsid w:val="00656112"/>
    <w:rsid w:val="00656401"/>
    <w:rsid w:val="00656B99"/>
    <w:rsid w:val="00656F35"/>
    <w:rsid w:val="006571D3"/>
    <w:rsid w:val="006631EF"/>
    <w:rsid w:val="0066547E"/>
    <w:rsid w:val="006668B4"/>
    <w:rsid w:val="00666CED"/>
    <w:rsid w:val="006675E8"/>
    <w:rsid w:val="00667E62"/>
    <w:rsid w:val="0067395D"/>
    <w:rsid w:val="006739F8"/>
    <w:rsid w:val="0067558C"/>
    <w:rsid w:val="00676C33"/>
    <w:rsid w:val="00677BE8"/>
    <w:rsid w:val="00680E6D"/>
    <w:rsid w:val="00684891"/>
    <w:rsid w:val="00685590"/>
    <w:rsid w:val="00691EB5"/>
    <w:rsid w:val="006920FA"/>
    <w:rsid w:val="00692DE6"/>
    <w:rsid w:val="00692EE9"/>
    <w:rsid w:val="006934EE"/>
    <w:rsid w:val="00695351"/>
    <w:rsid w:val="006956DD"/>
    <w:rsid w:val="00697E59"/>
    <w:rsid w:val="006A01A2"/>
    <w:rsid w:val="006A0B0F"/>
    <w:rsid w:val="006A0C0C"/>
    <w:rsid w:val="006A120F"/>
    <w:rsid w:val="006A20C5"/>
    <w:rsid w:val="006A33D3"/>
    <w:rsid w:val="006A4109"/>
    <w:rsid w:val="006A5404"/>
    <w:rsid w:val="006A62D9"/>
    <w:rsid w:val="006B5A30"/>
    <w:rsid w:val="006B5C10"/>
    <w:rsid w:val="006C01BE"/>
    <w:rsid w:val="006C0423"/>
    <w:rsid w:val="006C091E"/>
    <w:rsid w:val="006C670F"/>
    <w:rsid w:val="006C7945"/>
    <w:rsid w:val="006D22BC"/>
    <w:rsid w:val="006D6F6C"/>
    <w:rsid w:val="006D7801"/>
    <w:rsid w:val="006E0C92"/>
    <w:rsid w:val="006E295A"/>
    <w:rsid w:val="006E48C5"/>
    <w:rsid w:val="006E5BA3"/>
    <w:rsid w:val="006E60B1"/>
    <w:rsid w:val="006E64A1"/>
    <w:rsid w:val="006F0FDF"/>
    <w:rsid w:val="006F23C5"/>
    <w:rsid w:val="006F2880"/>
    <w:rsid w:val="006F3C10"/>
    <w:rsid w:val="006F45E7"/>
    <w:rsid w:val="006F53D3"/>
    <w:rsid w:val="006F5862"/>
    <w:rsid w:val="006F62AC"/>
    <w:rsid w:val="00700139"/>
    <w:rsid w:val="0070124F"/>
    <w:rsid w:val="007017E7"/>
    <w:rsid w:val="00702BBC"/>
    <w:rsid w:val="0070305B"/>
    <w:rsid w:val="007033BE"/>
    <w:rsid w:val="00703D1C"/>
    <w:rsid w:val="0070417E"/>
    <w:rsid w:val="0070549E"/>
    <w:rsid w:val="00711051"/>
    <w:rsid w:val="00712F01"/>
    <w:rsid w:val="00713CDD"/>
    <w:rsid w:val="00713DA5"/>
    <w:rsid w:val="00714020"/>
    <w:rsid w:val="00715C06"/>
    <w:rsid w:val="0071649D"/>
    <w:rsid w:val="007204CA"/>
    <w:rsid w:val="007206A9"/>
    <w:rsid w:val="00723ACE"/>
    <w:rsid w:val="00724780"/>
    <w:rsid w:val="00724E0D"/>
    <w:rsid w:val="00724E4E"/>
    <w:rsid w:val="00726DAE"/>
    <w:rsid w:val="00727779"/>
    <w:rsid w:val="00727963"/>
    <w:rsid w:val="00731FAE"/>
    <w:rsid w:val="00734309"/>
    <w:rsid w:val="00735BCA"/>
    <w:rsid w:val="00736723"/>
    <w:rsid w:val="0073760C"/>
    <w:rsid w:val="00737CCE"/>
    <w:rsid w:val="007404E3"/>
    <w:rsid w:val="00740CBC"/>
    <w:rsid w:val="00742D82"/>
    <w:rsid w:val="00742FA3"/>
    <w:rsid w:val="00743981"/>
    <w:rsid w:val="0074700F"/>
    <w:rsid w:val="007502D7"/>
    <w:rsid w:val="00750CDA"/>
    <w:rsid w:val="0075344C"/>
    <w:rsid w:val="007537FB"/>
    <w:rsid w:val="00754184"/>
    <w:rsid w:val="00754BDF"/>
    <w:rsid w:val="00757D60"/>
    <w:rsid w:val="00761835"/>
    <w:rsid w:val="00762D2E"/>
    <w:rsid w:val="00762FDE"/>
    <w:rsid w:val="00762FF2"/>
    <w:rsid w:val="007635CD"/>
    <w:rsid w:val="00764022"/>
    <w:rsid w:val="00765312"/>
    <w:rsid w:val="00765447"/>
    <w:rsid w:val="0076552F"/>
    <w:rsid w:val="00766E7A"/>
    <w:rsid w:val="007705AF"/>
    <w:rsid w:val="007756D3"/>
    <w:rsid w:val="00776035"/>
    <w:rsid w:val="00776BB5"/>
    <w:rsid w:val="00785D88"/>
    <w:rsid w:val="007869E4"/>
    <w:rsid w:val="00786A70"/>
    <w:rsid w:val="00790A12"/>
    <w:rsid w:val="0079107C"/>
    <w:rsid w:val="007920DB"/>
    <w:rsid w:val="00792BC6"/>
    <w:rsid w:val="00795377"/>
    <w:rsid w:val="00796AE3"/>
    <w:rsid w:val="007A0CA5"/>
    <w:rsid w:val="007A3CBC"/>
    <w:rsid w:val="007A49C8"/>
    <w:rsid w:val="007A4D66"/>
    <w:rsid w:val="007A4D75"/>
    <w:rsid w:val="007A5504"/>
    <w:rsid w:val="007A66C3"/>
    <w:rsid w:val="007A7455"/>
    <w:rsid w:val="007A7774"/>
    <w:rsid w:val="007A7E4E"/>
    <w:rsid w:val="007B0EBA"/>
    <w:rsid w:val="007B6697"/>
    <w:rsid w:val="007B6EC5"/>
    <w:rsid w:val="007B7F88"/>
    <w:rsid w:val="007C3E69"/>
    <w:rsid w:val="007D0495"/>
    <w:rsid w:val="007D2EC4"/>
    <w:rsid w:val="007D4777"/>
    <w:rsid w:val="007D6ED1"/>
    <w:rsid w:val="007D7DC6"/>
    <w:rsid w:val="007E059D"/>
    <w:rsid w:val="007E0833"/>
    <w:rsid w:val="007E2CFD"/>
    <w:rsid w:val="007E39F3"/>
    <w:rsid w:val="007E44E8"/>
    <w:rsid w:val="007E454F"/>
    <w:rsid w:val="007E72A6"/>
    <w:rsid w:val="007E77A1"/>
    <w:rsid w:val="007F2546"/>
    <w:rsid w:val="007F746D"/>
    <w:rsid w:val="00801023"/>
    <w:rsid w:val="00804185"/>
    <w:rsid w:val="0080426D"/>
    <w:rsid w:val="008103EA"/>
    <w:rsid w:val="00810A9E"/>
    <w:rsid w:val="00810B9E"/>
    <w:rsid w:val="00810D9E"/>
    <w:rsid w:val="00811D46"/>
    <w:rsid w:val="0081253E"/>
    <w:rsid w:val="0081271F"/>
    <w:rsid w:val="00815B64"/>
    <w:rsid w:val="008164C8"/>
    <w:rsid w:val="008173E9"/>
    <w:rsid w:val="00820DCF"/>
    <w:rsid w:val="0082192E"/>
    <w:rsid w:val="0082301B"/>
    <w:rsid w:val="008231AD"/>
    <w:rsid w:val="008241A9"/>
    <w:rsid w:val="008245EB"/>
    <w:rsid w:val="00824B81"/>
    <w:rsid w:val="00825095"/>
    <w:rsid w:val="00826C25"/>
    <w:rsid w:val="00827A79"/>
    <w:rsid w:val="008304B6"/>
    <w:rsid w:val="00834555"/>
    <w:rsid w:val="00834C2B"/>
    <w:rsid w:val="00836BCC"/>
    <w:rsid w:val="00836CCB"/>
    <w:rsid w:val="008402E8"/>
    <w:rsid w:val="00841053"/>
    <w:rsid w:val="00841904"/>
    <w:rsid w:val="00842CAB"/>
    <w:rsid w:val="00844BD5"/>
    <w:rsid w:val="00847403"/>
    <w:rsid w:val="0084788D"/>
    <w:rsid w:val="008513CA"/>
    <w:rsid w:val="008526B5"/>
    <w:rsid w:val="00852B0B"/>
    <w:rsid w:val="00853343"/>
    <w:rsid w:val="008538DF"/>
    <w:rsid w:val="00853AE4"/>
    <w:rsid w:val="0085691E"/>
    <w:rsid w:val="00860594"/>
    <w:rsid w:val="008617BA"/>
    <w:rsid w:val="0086257F"/>
    <w:rsid w:val="00863477"/>
    <w:rsid w:val="00866802"/>
    <w:rsid w:val="008669AA"/>
    <w:rsid w:val="008752C0"/>
    <w:rsid w:val="0087599B"/>
    <w:rsid w:val="0088068F"/>
    <w:rsid w:val="00880E65"/>
    <w:rsid w:val="00881C02"/>
    <w:rsid w:val="00883AB1"/>
    <w:rsid w:val="00885821"/>
    <w:rsid w:val="008859A1"/>
    <w:rsid w:val="00886B38"/>
    <w:rsid w:val="00887041"/>
    <w:rsid w:val="00894630"/>
    <w:rsid w:val="00894DD5"/>
    <w:rsid w:val="00895009"/>
    <w:rsid w:val="00897C58"/>
    <w:rsid w:val="008A07F2"/>
    <w:rsid w:val="008A0DC3"/>
    <w:rsid w:val="008A46CC"/>
    <w:rsid w:val="008A473B"/>
    <w:rsid w:val="008A525A"/>
    <w:rsid w:val="008A65B2"/>
    <w:rsid w:val="008A7284"/>
    <w:rsid w:val="008A76D4"/>
    <w:rsid w:val="008B0361"/>
    <w:rsid w:val="008B1F5D"/>
    <w:rsid w:val="008B513F"/>
    <w:rsid w:val="008B64F7"/>
    <w:rsid w:val="008B6C0E"/>
    <w:rsid w:val="008B708C"/>
    <w:rsid w:val="008B7825"/>
    <w:rsid w:val="008C1272"/>
    <w:rsid w:val="008C171F"/>
    <w:rsid w:val="008C4FD6"/>
    <w:rsid w:val="008C51AB"/>
    <w:rsid w:val="008C68F1"/>
    <w:rsid w:val="008C794C"/>
    <w:rsid w:val="008D1583"/>
    <w:rsid w:val="008D2348"/>
    <w:rsid w:val="008D4901"/>
    <w:rsid w:val="008D49F7"/>
    <w:rsid w:val="008D72B7"/>
    <w:rsid w:val="008D73FF"/>
    <w:rsid w:val="008E1AB3"/>
    <w:rsid w:val="008E474C"/>
    <w:rsid w:val="008E65E7"/>
    <w:rsid w:val="008E674A"/>
    <w:rsid w:val="008E69C2"/>
    <w:rsid w:val="008E6BA6"/>
    <w:rsid w:val="008E6BBC"/>
    <w:rsid w:val="008E7873"/>
    <w:rsid w:val="008F0F87"/>
    <w:rsid w:val="008F3030"/>
    <w:rsid w:val="008F3767"/>
    <w:rsid w:val="008F684E"/>
    <w:rsid w:val="009014CE"/>
    <w:rsid w:val="009030DC"/>
    <w:rsid w:val="0090480D"/>
    <w:rsid w:val="00904FDD"/>
    <w:rsid w:val="00906F73"/>
    <w:rsid w:val="00910B17"/>
    <w:rsid w:val="009133A3"/>
    <w:rsid w:val="00913632"/>
    <w:rsid w:val="009150BC"/>
    <w:rsid w:val="00915FFB"/>
    <w:rsid w:val="00920565"/>
    <w:rsid w:val="009225D0"/>
    <w:rsid w:val="00922744"/>
    <w:rsid w:val="0092276B"/>
    <w:rsid w:val="00922889"/>
    <w:rsid w:val="00922F4C"/>
    <w:rsid w:val="00923E97"/>
    <w:rsid w:val="00925103"/>
    <w:rsid w:val="00925195"/>
    <w:rsid w:val="00925D32"/>
    <w:rsid w:val="00933050"/>
    <w:rsid w:val="009343D5"/>
    <w:rsid w:val="00934481"/>
    <w:rsid w:val="00936718"/>
    <w:rsid w:val="00936B3E"/>
    <w:rsid w:val="00937358"/>
    <w:rsid w:val="00941137"/>
    <w:rsid w:val="00941DAA"/>
    <w:rsid w:val="009434AE"/>
    <w:rsid w:val="00945A9F"/>
    <w:rsid w:val="00946530"/>
    <w:rsid w:val="00950706"/>
    <w:rsid w:val="00955919"/>
    <w:rsid w:val="00957B7E"/>
    <w:rsid w:val="00961057"/>
    <w:rsid w:val="009615FB"/>
    <w:rsid w:val="00961643"/>
    <w:rsid w:val="00963F61"/>
    <w:rsid w:val="009659D8"/>
    <w:rsid w:val="00967562"/>
    <w:rsid w:val="00967629"/>
    <w:rsid w:val="0097276A"/>
    <w:rsid w:val="00972CCF"/>
    <w:rsid w:val="00972D87"/>
    <w:rsid w:val="00973FB0"/>
    <w:rsid w:val="0097459C"/>
    <w:rsid w:val="00975603"/>
    <w:rsid w:val="00977355"/>
    <w:rsid w:val="00977767"/>
    <w:rsid w:val="00983181"/>
    <w:rsid w:val="00983B7E"/>
    <w:rsid w:val="00983D8F"/>
    <w:rsid w:val="009843A6"/>
    <w:rsid w:val="00984CCE"/>
    <w:rsid w:val="009852DC"/>
    <w:rsid w:val="00985ABA"/>
    <w:rsid w:val="00990490"/>
    <w:rsid w:val="00990EFB"/>
    <w:rsid w:val="00991D1C"/>
    <w:rsid w:val="0099418B"/>
    <w:rsid w:val="0099434C"/>
    <w:rsid w:val="00994DAD"/>
    <w:rsid w:val="0099501F"/>
    <w:rsid w:val="00995D21"/>
    <w:rsid w:val="00996AD6"/>
    <w:rsid w:val="009A0C61"/>
    <w:rsid w:val="009A1E02"/>
    <w:rsid w:val="009A333E"/>
    <w:rsid w:val="009A4367"/>
    <w:rsid w:val="009A6E4A"/>
    <w:rsid w:val="009B5168"/>
    <w:rsid w:val="009B5FEC"/>
    <w:rsid w:val="009C11B0"/>
    <w:rsid w:val="009C2C5C"/>
    <w:rsid w:val="009C4687"/>
    <w:rsid w:val="009C7BF9"/>
    <w:rsid w:val="009D2846"/>
    <w:rsid w:val="009D7A5C"/>
    <w:rsid w:val="009E0527"/>
    <w:rsid w:val="009E065D"/>
    <w:rsid w:val="009E2169"/>
    <w:rsid w:val="009E240C"/>
    <w:rsid w:val="009E35B6"/>
    <w:rsid w:val="009E35F0"/>
    <w:rsid w:val="009E3A0A"/>
    <w:rsid w:val="009E4A02"/>
    <w:rsid w:val="009E4F77"/>
    <w:rsid w:val="009E61A4"/>
    <w:rsid w:val="009E69D8"/>
    <w:rsid w:val="009F0037"/>
    <w:rsid w:val="009F0307"/>
    <w:rsid w:val="009F0EE9"/>
    <w:rsid w:val="009F1C7F"/>
    <w:rsid w:val="009F20D1"/>
    <w:rsid w:val="009F3DDA"/>
    <w:rsid w:val="009F40A6"/>
    <w:rsid w:val="009F71DC"/>
    <w:rsid w:val="009F7EE3"/>
    <w:rsid w:val="00A00EEC"/>
    <w:rsid w:val="00A01E59"/>
    <w:rsid w:val="00A02906"/>
    <w:rsid w:val="00A0350A"/>
    <w:rsid w:val="00A04140"/>
    <w:rsid w:val="00A05D90"/>
    <w:rsid w:val="00A06E19"/>
    <w:rsid w:val="00A071D2"/>
    <w:rsid w:val="00A07328"/>
    <w:rsid w:val="00A079DD"/>
    <w:rsid w:val="00A11981"/>
    <w:rsid w:val="00A12A60"/>
    <w:rsid w:val="00A14652"/>
    <w:rsid w:val="00A14CA7"/>
    <w:rsid w:val="00A16AF8"/>
    <w:rsid w:val="00A2208C"/>
    <w:rsid w:val="00A22221"/>
    <w:rsid w:val="00A25AE5"/>
    <w:rsid w:val="00A265AF"/>
    <w:rsid w:val="00A2689B"/>
    <w:rsid w:val="00A26AD7"/>
    <w:rsid w:val="00A301EE"/>
    <w:rsid w:val="00A309E4"/>
    <w:rsid w:val="00A30E38"/>
    <w:rsid w:val="00A31607"/>
    <w:rsid w:val="00A3467C"/>
    <w:rsid w:val="00A35134"/>
    <w:rsid w:val="00A35683"/>
    <w:rsid w:val="00A371E6"/>
    <w:rsid w:val="00A40E75"/>
    <w:rsid w:val="00A410AC"/>
    <w:rsid w:val="00A42DF4"/>
    <w:rsid w:val="00A42FC2"/>
    <w:rsid w:val="00A43082"/>
    <w:rsid w:val="00A430FF"/>
    <w:rsid w:val="00A432DD"/>
    <w:rsid w:val="00A44A12"/>
    <w:rsid w:val="00A44C56"/>
    <w:rsid w:val="00A450C3"/>
    <w:rsid w:val="00A45328"/>
    <w:rsid w:val="00A45AA3"/>
    <w:rsid w:val="00A46288"/>
    <w:rsid w:val="00A463AC"/>
    <w:rsid w:val="00A51861"/>
    <w:rsid w:val="00A52107"/>
    <w:rsid w:val="00A53631"/>
    <w:rsid w:val="00A546DD"/>
    <w:rsid w:val="00A54FF8"/>
    <w:rsid w:val="00A55608"/>
    <w:rsid w:val="00A62280"/>
    <w:rsid w:val="00A624E3"/>
    <w:rsid w:val="00A63113"/>
    <w:rsid w:val="00A63427"/>
    <w:rsid w:val="00A63ABE"/>
    <w:rsid w:val="00A64097"/>
    <w:rsid w:val="00A65675"/>
    <w:rsid w:val="00A66400"/>
    <w:rsid w:val="00A66BE6"/>
    <w:rsid w:val="00A74A72"/>
    <w:rsid w:val="00A75F08"/>
    <w:rsid w:val="00A8027C"/>
    <w:rsid w:val="00A8053C"/>
    <w:rsid w:val="00A82184"/>
    <w:rsid w:val="00A8232D"/>
    <w:rsid w:val="00A828B9"/>
    <w:rsid w:val="00A83CFC"/>
    <w:rsid w:val="00A847B6"/>
    <w:rsid w:val="00A865DE"/>
    <w:rsid w:val="00A871C4"/>
    <w:rsid w:val="00A92F12"/>
    <w:rsid w:val="00AA06A2"/>
    <w:rsid w:val="00AA2450"/>
    <w:rsid w:val="00AA27F9"/>
    <w:rsid w:val="00AA361F"/>
    <w:rsid w:val="00AA69EE"/>
    <w:rsid w:val="00AA7D7E"/>
    <w:rsid w:val="00AB0B18"/>
    <w:rsid w:val="00AB1838"/>
    <w:rsid w:val="00AB2EAF"/>
    <w:rsid w:val="00AB5E7A"/>
    <w:rsid w:val="00AB66A3"/>
    <w:rsid w:val="00AB6FB3"/>
    <w:rsid w:val="00AC25C3"/>
    <w:rsid w:val="00AC3BB6"/>
    <w:rsid w:val="00AC5399"/>
    <w:rsid w:val="00AD094B"/>
    <w:rsid w:val="00AD1364"/>
    <w:rsid w:val="00AD166B"/>
    <w:rsid w:val="00AD5429"/>
    <w:rsid w:val="00AD5DED"/>
    <w:rsid w:val="00AD6E11"/>
    <w:rsid w:val="00AE01B7"/>
    <w:rsid w:val="00AE0225"/>
    <w:rsid w:val="00AE1E47"/>
    <w:rsid w:val="00AE2492"/>
    <w:rsid w:val="00AE2917"/>
    <w:rsid w:val="00AE37EC"/>
    <w:rsid w:val="00AE56D9"/>
    <w:rsid w:val="00AE58E7"/>
    <w:rsid w:val="00AE6BAB"/>
    <w:rsid w:val="00AE7B72"/>
    <w:rsid w:val="00AE7E99"/>
    <w:rsid w:val="00AF0E40"/>
    <w:rsid w:val="00AF1E06"/>
    <w:rsid w:val="00AF417A"/>
    <w:rsid w:val="00B0099E"/>
    <w:rsid w:val="00B014AC"/>
    <w:rsid w:val="00B04009"/>
    <w:rsid w:val="00B04B4C"/>
    <w:rsid w:val="00B05C67"/>
    <w:rsid w:val="00B05DBD"/>
    <w:rsid w:val="00B065CB"/>
    <w:rsid w:val="00B11EA4"/>
    <w:rsid w:val="00B1377F"/>
    <w:rsid w:val="00B140E7"/>
    <w:rsid w:val="00B149D2"/>
    <w:rsid w:val="00B14BD7"/>
    <w:rsid w:val="00B16E2A"/>
    <w:rsid w:val="00B20032"/>
    <w:rsid w:val="00B204B9"/>
    <w:rsid w:val="00B20B1B"/>
    <w:rsid w:val="00B20F8E"/>
    <w:rsid w:val="00B225D4"/>
    <w:rsid w:val="00B23DDD"/>
    <w:rsid w:val="00B24AD9"/>
    <w:rsid w:val="00B24CCA"/>
    <w:rsid w:val="00B25B88"/>
    <w:rsid w:val="00B26D48"/>
    <w:rsid w:val="00B310B2"/>
    <w:rsid w:val="00B3286C"/>
    <w:rsid w:val="00B3331A"/>
    <w:rsid w:val="00B35960"/>
    <w:rsid w:val="00B374BF"/>
    <w:rsid w:val="00B379F2"/>
    <w:rsid w:val="00B40130"/>
    <w:rsid w:val="00B40A4D"/>
    <w:rsid w:val="00B40D53"/>
    <w:rsid w:val="00B40FD1"/>
    <w:rsid w:val="00B426E3"/>
    <w:rsid w:val="00B42A78"/>
    <w:rsid w:val="00B43243"/>
    <w:rsid w:val="00B445E6"/>
    <w:rsid w:val="00B45172"/>
    <w:rsid w:val="00B46B65"/>
    <w:rsid w:val="00B46C77"/>
    <w:rsid w:val="00B46FC6"/>
    <w:rsid w:val="00B508B3"/>
    <w:rsid w:val="00B529F3"/>
    <w:rsid w:val="00B53906"/>
    <w:rsid w:val="00B54323"/>
    <w:rsid w:val="00B61D61"/>
    <w:rsid w:val="00B63499"/>
    <w:rsid w:val="00B64A6F"/>
    <w:rsid w:val="00B64AAD"/>
    <w:rsid w:val="00B64FD6"/>
    <w:rsid w:val="00B6591E"/>
    <w:rsid w:val="00B66195"/>
    <w:rsid w:val="00B671B3"/>
    <w:rsid w:val="00B73A17"/>
    <w:rsid w:val="00B7447C"/>
    <w:rsid w:val="00B74F64"/>
    <w:rsid w:val="00B7601A"/>
    <w:rsid w:val="00B80F58"/>
    <w:rsid w:val="00B8211F"/>
    <w:rsid w:val="00B8212D"/>
    <w:rsid w:val="00B824AE"/>
    <w:rsid w:val="00B82B9F"/>
    <w:rsid w:val="00B845C2"/>
    <w:rsid w:val="00B84EA1"/>
    <w:rsid w:val="00B87F71"/>
    <w:rsid w:val="00B91006"/>
    <w:rsid w:val="00B91A28"/>
    <w:rsid w:val="00B91FA6"/>
    <w:rsid w:val="00B948A7"/>
    <w:rsid w:val="00BA047B"/>
    <w:rsid w:val="00BA061F"/>
    <w:rsid w:val="00BA0F44"/>
    <w:rsid w:val="00BA1BD8"/>
    <w:rsid w:val="00BA5368"/>
    <w:rsid w:val="00BA5C13"/>
    <w:rsid w:val="00BA775C"/>
    <w:rsid w:val="00BB1289"/>
    <w:rsid w:val="00BB18FD"/>
    <w:rsid w:val="00BB2366"/>
    <w:rsid w:val="00BB355C"/>
    <w:rsid w:val="00BB4E4D"/>
    <w:rsid w:val="00BC3BA5"/>
    <w:rsid w:val="00BC42C6"/>
    <w:rsid w:val="00BC45E5"/>
    <w:rsid w:val="00BC4B99"/>
    <w:rsid w:val="00BC5FF1"/>
    <w:rsid w:val="00BC6EB4"/>
    <w:rsid w:val="00BD0978"/>
    <w:rsid w:val="00BD0B88"/>
    <w:rsid w:val="00BD186B"/>
    <w:rsid w:val="00BD192E"/>
    <w:rsid w:val="00BD23B3"/>
    <w:rsid w:val="00BD3DE9"/>
    <w:rsid w:val="00BD6305"/>
    <w:rsid w:val="00BD6733"/>
    <w:rsid w:val="00BD6858"/>
    <w:rsid w:val="00BE000B"/>
    <w:rsid w:val="00BE1D39"/>
    <w:rsid w:val="00BE20F1"/>
    <w:rsid w:val="00BE5541"/>
    <w:rsid w:val="00BE56EB"/>
    <w:rsid w:val="00BE78EB"/>
    <w:rsid w:val="00BF0085"/>
    <w:rsid w:val="00BF0586"/>
    <w:rsid w:val="00BF0715"/>
    <w:rsid w:val="00BF1D45"/>
    <w:rsid w:val="00BF1E0F"/>
    <w:rsid w:val="00BF34A7"/>
    <w:rsid w:val="00BF389E"/>
    <w:rsid w:val="00BF4733"/>
    <w:rsid w:val="00BF5FA9"/>
    <w:rsid w:val="00BF680C"/>
    <w:rsid w:val="00BF6C7B"/>
    <w:rsid w:val="00C0048A"/>
    <w:rsid w:val="00C02062"/>
    <w:rsid w:val="00C02899"/>
    <w:rsid w:val="00C029D3"/>
    <w:rsid w:val="00C03E6A"/>
    <w:rsid w:val="00C06B2A"/>
    <w:rsid w:val="00C10273"/>
    <w:rsid w:val="00C10297"/>
    <w:rsid w:val="00C111EC"/>
    <w:rsid w:val="00C1182B"/>
    <w:rsid w:val="00C136E8"/>
    <w:rsid w:val="00C16102"/>
    <w:rsid w:val="00C17C7C"/>
    <w:rsid w:val="00C2039A"/>
    <w:rsid w:val="00C215EC"/>
    <w:rsid w:val="00C216A1"/>
    <w:rsid w:val="00C22E27"/>
    <w:rsid w:val="00C2327D"/>
    <w:rsid w:val="00C23782"/>
    <w:rsid w:val="00C24C58"/>
    <w:rsid w:val="00C24CDF"/>
    <w:rsid w:val="00C26254"/>
    <w:rsid w:val="00C31470"/>
    <w:rsid w:val="00C331C8"/>
    <w:rsid w:val="00C335C6"/>
    <w:rsid w:val="00C339C1"/>
    <w:rsid w:val="00C35560"/>
    <w:rsid w:val="00C4073D"/>
    <w:rsid w:val="00C41A8D"/>
    <w:rsid w:val="00C42275"/>
    <w:rsid w:val="00C43194"/>
    <w:rsid w:val="00C43707"/>
    <w:rsid w:val="00C47F4A"/>
    <w:rsid w:val="00C50405"/>
    <w:rsid w:val="00C50458"/>
    <w:rsid w:val="00C50DDD"/>
    <w:rsid w:val="00C51BEC"/>
    <w:rsid w:val="00C5320C"/>
    <w:rsid w:val="00C551D2"/>
    <w:rsid w:val="00C55693"/>
    <w:rsid w:val="00C556F8"/>
    <w:rsid w:val="00C63A85"/>
    <w:rsid w:val="00C640CC"/>
    <w:rsid w:val="00C6719E"/>
    <w:rsid w:val="00C67587"/>
    <w:rsid w:val="00C67EDD"/>
    <w:rsid w:val="00C71821"/>
    <w:rsid w:val="00C72544"/>
    <w:rsid w:val="00C725BD"/>
    <w:rsid w:val="00C728C5"/>
    <w:rsid w:val="00C73965"/>
    <w:rsid w:val="00C73B4A"/>
    <w:rsid w:val="00C80156"/>
    <w:rsid w:val="00C80FFD"/>
    <w:rsid w:val="00C81530"/>
    <w:rsid w:val="00C824A5"/>
    <w:rsid w:val="00C8361B"/>
    <w:rsid w:val="00C8474F"/>
    <w:rsid w:val="00C853AF"/>
    <w:rsid w:val="00C87C11"/>
    <w:rsid w:val="00C908CF"/>
    <w:rsid w:val="00C93D7A"/>
    <w:rsid w:val="00CA173D"/>
    <w:rsid w:val="00CA1B6C"/>
    <w:rsid w:val="00CA1C01"/>
    <w:rsid w:val="00CA1E01"/>
    <w:rsid w:val="00CA204E"/>
    <w:rsid w:val="00CA3812"/>
    <w:rsid w:val="00CA611F"/>
    <w:rsid w:val="00CA6181"/>
    <w:rsid w:val="00CA6DD0"/>
    <w:rsid w:val="00CB052C"/>
    <w:rsid w:val="00CB1371"/>
    <w:rsid w:val="00CB233F"/>
    <w:rsid w:val="00CB2724"/>
    <w:rsid w:val="00CB3D3F"/>
    <w:rsid w:val="00CB4BD6"/>
    <w:rsid w:val="00CB5603"/>
    <w:rsid w:val="00CB5968"/>
    <w:rsid w:val="00CB6F61"/>
    <w:rsid w:val="00CC31F3"/>
    <w:rsid w:val="00CC4CD3"/>
    <w:rsid w:val="00CC582E"/>
    <w:rsid w:val="00CC5B95"/>
    <w:rsid w:val="00CC77C5"/>
    <w:rsid w:val="00CD017C"/>
    <w:rsid w:val="00CD2090"/>
    <w:rsid w:val="00CD33D7"/>
    <w:rsid w:val="00CD4E35"/>
    <w:rsid w:val="00CD600D"/>
    <w:rsid w:val="00CD63F5"/>
    <w:rsid w:val="00CE006C"/>
    <w:rsid w:val="00CE0C01"/>
    <w:rsid w:val="00CE19AE"/>
    <w:rsid w:val="00CE2542"/>
    <w:rsid w:val="00CE2EF7"/>
    <w:rsid w:val="00CE3A3A"/>
    <w:rsid w:val="00CE3FE8"/>
    <w:rsid w:val="00CE64D2"/>
    <w:rsid w:val="00CE7735"/>
    <w:rsid w:val="00CF12F7"/>
    <w:rsid w:val="00CF13E1"/>
    <w:rsid w:val="00CF1900"/>
    <w:rsid w:val="00CF3451"/>
    <w:rsid w:val="00CF5938"/>
    <w:rsid w:val="00CF73C7"/>
    <w:rsid w:val="00CF7C1C"/>
    <w:rsid w:val="00CF7DEA"/>
    <w:rsid w:val="00D01C69"/>
    <w:rsid w:val="00D0265B"/>
    <w:rsid w:val="00D0673E"/>
    <w:rsid w:val="00D07525"/>
    <w:rsid w:val="00D10773"/>
    <w:rsid w:val="00D114DC"/>
    <w:rsid w:val="00D132B4"/>
    <w:rsid w:val="00D132E3"/>
    <w:rsid w:val="00D16EFD"/>
    <w:rsid w:val="00D17068"/>
    <w:rsid w:val="00D20DF3"/>
    <w:rsid w:val="00D228AF"/>
    <w:rsid w:val="00D31D6E"/>
    <w:rsid w:val="00D32606"/>
    <w:rsid w:val="00D345D1"/>
    <w:rsid w:val="00D34D1A"/>
    <w:rsid w:val="00D35C24"/>
    <w:rsid w:val="00D37396"/>
    <w:rsid w:val="00D37D17"/>
    <w:rsid w:val="00D4043D"/>
    <w:rsid w:val="00D40AF1"/>
    <w:rsid w:val="00D40FC4"/>
    <w:rsid w:val="00D412D5"/>
    <w:rsid w:val="00D43908"/>
    <w:rsid w:val="00D44B0F"/>
    <w:rsid w:val="00D45711"/>
    <w:rsid w:val="00D462D2"/>
    <w:rsid w:val="00D4680B"/>
    <w:rsid w:val="00D46B92"/>
    <w:rsid w:val="00D4716F"/>
    <w:rsid w:val="00D47E3C"/>
    <w:rsid w:val="00D50D1E"/>
    <w:rsid w:val="00D51AFA"/>
    <w:rsid w:val="00D5340C"/>
    <w:rsid w:val="00D616C0"/>
    <w:rsid w:val="00D61C48"/>
    <w:rsid w:val="00D61F7B"/>
    <w:rsid w:val="00D62FD8"/>
    <w:rsid w:val="00D63B09"/>
    <w:rsid w:val="00D63EDC"/>
    <w:rsid w:val="00D65F1D"/>
    <w:rsid w:val="00D66B0D"/>
    <w:rsid w:val="00D6725F"/>
    <w:rsid w:val="00D672EF"/>
    <w:rsid w:val="00D67CE8"/>
    <w:rsid w:val="00D72D02"/>
    <w:rsid w:val="00D75C2B"/>
    <w:rsid w:val="00D7637C"/>
    <w:rsid w:val="00D76685"/>
    <w:rsid w:val="00D77294"/>
    <w:rsid w:val="00D77CEA"/>
    <w:rsid w:val="00D80875"/>
    <w:rsid w:val="00D821F3"/>
    <w:rsid w:val="00D83702"/>
    <w:rsid w:val="00D8462E"/>
    <w:rsid w:val="00D860C6"/>
    <w:rsid w:val="00D905C2"/>
    <w:rsid w:val="00D90A58"/>
    <w:rsid w:val="00D923CA"/>
    <w:rsid w:val="00D92759"/>
    <w:rsid w:val="00D93644"/>
    <w:rsid w:val="00D93F1A"/>
    <w:rsid w:val="00D942EE"/>
    <w:rsid w:val="00D96F5F"/>
    <w:rsid w:val="00D979EE"/>
    <w:rsid w:val="00DA0E1F"/>
    <w:rsid w:val="00DA4196"/>
    <w:rsid w:val="00DA47A8"/>
    <w:rsid w:val="00DA5233"/>
    <w:rsid w:val="00DA53C7"/>
    <w:rsid w:val="00DA57B4"/>
    <w:rsid w:val="00DA59CE"/>
    <w:rsid w:val="00DA69A2"/>
    <w:rsid w:val="00DA6C97"/>
    <w:rsid w:val="00DA6CE6"/>
    <w:rsid w:val="00DA6D06"/>
    <w:rsid w:val="00DB0198"/>
    <w:rsid w:val="00DB0BB5"/>
    <w:rsid w:val="00DB12E5"/>
    <w:rsid w:val="00DB1977"/>
    <w:rsid w:val="00DB2671"/>
    <w:rsid w:val="00DB3431"/>
    <w:rsid w:val="00DB40A6"/>
    <w:rsid w:val="00DB647F"/>
    <w:rsid w:val="00DB7E46"/>
    <w:rsid w:val="00DC13E9"/>
    <w:rsid w:val="00DC2810"/>
    <w:rsid w:val="00DC485D"/>
    <w:rsid w:val="00DC68FF"/>
    <w:rsid w:val="00DD3E30"/>
    <w:rsid w:val="00DD4FE2"/>
    <w:rsid w:val="00DD6E7D"/>
    <w:rsid w:val="00DD7700"/>
    <w:rsid w:val="00DD7CF1"/>
    <w:rsid w:val="00DE20CB"/>
    <w:rsid w:val="00DE3C9D"/>
    <w:rsid w:val="00DE60C0"/>
    <w:rsid w:val="00DE6567"/>
    <w:rsid w:val="00DE658D"/>
    <w:rsid w:val="00DE6E41"/>
    <w:rsid w:val="00DE727C"/>
    <w:rsid w:val="00DF03D8"/>
    <w:rsid w:val="00DF1498"/>
    <w:rsid w:val="00DF1F01"/>
    <w:rsid w:val="00DF331B"/>
    <w:rsid w:val="00DF63DF"/>
    <w:rsid w:val="00DF76C5"/>
    <w:rsid w:val="00DF7CC3"/>
    <w:rsid w:val="00E01485"/>
    <w:rsid w:val="00E01A21"/>
    <w:rsid w:val="00E0672B"/>
    <w:rsid w:val="00E10BA7"/>
    <w:rsid w:val="00E111F6"/>
    <w:rsid w:val="00E11CAF"/>
    <w:rsid w:val="00E1415D"/>
    <w:rsid w:val="00E14520"/>
    <w:rsid w:val="00E17144"/>
    <w:rsid w:val="00E176BC"/>
    <w:rsid w:val="00E179BC"/>
    <w:rsid w:val="00E20061"/>
    <w:rsid w:val="00E204F5"/>
    <w:rsid w:val="00E209F0"/>
    <w:rsid w:val="00E222FB"/>
    <w:rsid w:val="00E22313"/>
    <w:rsid w:val="00E2265C"/>
    <w:rsid w:val="00E23A74"/>
    <w:rsid w:val="00E35B9B"/>
    <w:rsid w:val="00E35BFE"/>
    <w:rsid w:val="00E363B8"/>
    <w:rsid w:val="00E41794"/>
    <w:rsid w:val="00E41FAC"/>
    <w:rsid w:val="00E4256A"/>
    <w:rsid w:val="00E4348D"/>
    <w:rsid w:val="00E43549"/>
    <w:rsid w:val="00E44F97"/>
    <w:rsid w:val="00E45318"/>
    <w:rsid w:val="00E45C5D"/>
    <w:rsid w:val="00E47EDE"/>
    <w:rsid w:val="00E47EF9"/>
    <w:rsid w:val="00E54BC8"/>
    <w:rsid w:val="00E54C47"/>
    <w:rsid w:val="00E5522B"/>
    <w:rsid w:val="00E56EAB"/>
    <w:rsid w:val="00E60189"/>
    <w:rsid w:val="00E60AA4"/>
    <w:rsid w:val="00E60E9B"/>
    <w:rsid w:val="00E61D89"/>
    <w:rsid w:val="00E623B7"/>
    <w:rsid w:val="00E645E7"/>
    <w:rsid w:val="00E64F95"/>
    <w:rsid w:val="00E653F1"/>
    <w:rsid w:val="00E65771"/>
    <w:rsid w:val="00E65CED"/>
    <w:rsid w:val="00E66364"/>
    <w:rsid w:val="00E67C03"/>
    <w:rsid w:val="00E71EDF"/>
    <w:rsid w:val="00E722E6"/>
    <w:rsid w:val="00E72331"/>
    <w:rsid w:val="00E74AD4"/>
    <w:rsid w:val="00E74EC1"/>
    <w:rsid w:val="00E75524"/>
    <w:rsid w:val="00E75878"/>
    <w:rsid w:val="00E75FF2"/>
    <w:rsid w:val="00E76777"/>
    <w:rsid w:val="00E767C0"/>
    <w:rsid w:val="00E80B2B"/>
    <w:rsid w:val="00E81289"/>
    <w:rsid w:val="00E815A7"/>
    <w:rsid w:val="00E82B49"/>
    <w:rsid w:val="00E834FC"/>
    <w:rsid w:val="00E83FD1"/>
    <w:rsid w:val="00E85157"/>
    <w:rsid w:val="00E87965"/>
    <w:rsid w:val="00E91737"/>
    <w:rsid w:val="00E92208"/>
    <w:rsid w:val="00E94589"/>
    <w:rsid w:val="00E9535D"/>
    <w:rsid w:val="00E9565A"/>
    <w:rsid w:val="00E957C9"/>
    <w:rsid w:val="00E9748E"/>
    <w:rsid w:val="00E9797D"/>
    <w:rsid w:val="00EA287E"/>
    <w:rsid w:val="00EA45DA"/>
    <w:rsid w:val="00EA51B4"/>
    <w:rsid w:val="00EA72EF"/>
    <w:rsid w:val="00EA76C3"/>
    <w:rsid w:val="00EB1B5A"/>
    <w:rsid w:val="00EB22F7"/>
    <w:rsid w:val="00EB26BE"/>
    <w:rsid w:val="00EB2A06"/>
    <w:rsid w:val="00EB6048"/>
    <w:rsid w:val="00EB6EB2"/>
    <w:rsid w:val="00EB74C7"/>
    <w:rsid w:val="00EC3AB3"/>
    <w:rsid w:val="00EC4332"/>
    <w:rsid w:val="00EC4CD4"/>
    <w:rsid w:val="00EC77C1"/>
    <w:rsid w:val="00ED0CE0"/>
    <w:rsid w:val="00ED0DB7"/>
    <w:rsid w:val="00ED2758"/>
    <w:rsid w:val="00ED4FDF"/>
    <w:rsid w:val="00ED66D8"/>
    <w:rsid w:val="00EE011D"/>
    <w:rsid w:val="00EE0C7F"/>
    <w:rsid w:val="00EE13C3"/>
    <w:rsid w:val="00EE160F"/>
    <w:rsid w:val="00EE22D8"/>
    <w:rsid w:val="00EE52DE"/>
    <w:rsid w:val="00EE61F6"/>
    <w:rsid w:val="00EF148F"/>
    <w:rsid w:val="00EF4028"/>
    <w:rsid w:val="00EF46D0"/>
    <w:rsid w:val="00EF588A"/>
    <w:rsid w:val="00EF7610"/>
    <w:rsid w:val="00EF7C06"/>
    <w:rsid w:val="00EF7FE1"/>
    <w:rsid w:val="00F00E21"/>
    <w:rsid w:val="00F0309B"/>
    <w:rsid w:val="00F03EEF"/>
    <w:rsid w:val="00F04277"/>
    <w:rsid w:val="00F04F69"/>
    <w:rsid w:val="00F100E5"/>
    <w:rsid w:val="00F10161"/>
    <w:rsid w:val="00F10DB8"/>
    <w:rsid w:val="00F12AFC"/>
    <w:rsid w:val="00F12FAA"/>
    <w:rsid w:val="00F15F6C"/>
    <w:rsid w:val="00F161BE"/>
    <w:rsid w:val="00F17B4D"/>
    <w:rsid w:val="00F21F8F"/>
    <w:rsid w:val="00F22921"/>
    <w:rsid w:val="00F23F19"/>
    <w:rsid w:val="00F27701"/>
    <w:rsid w:val="00F35BE3"/>
    <w:rsid w:val="00F35C66"/>
    <w:rsid w:val="00F36FAF"/>
    <w:rsid w:val="00F41581"/>
    <w:rsid w:val="00F42B28"/>
    <w:rsid w:val="00F4385D"/>
    <w:rsid w:val="00F45042"/>
    <w:rsid w:val="00F5062B"/>
    <w:rsid w:val="00F50DCD"/>
    <w:rsid w:val="00F51555"/>
    <w:rsid w:val="00F51C33"/>
    <w:rsid w:val="00F51EF5"/>
    <w:rsid w:val="00F5256D"/>
    <w:rsid w:val="00F52DFF"/>
    <w:rsid w:val="00F53048"/>
    <w:rsid w:val="00F53C1A"/>
    <w:rsid w:val="00F542BB"/>
    <w:rsid w:val="00F55426"/>
    <w:rsid w:val="00F5638B"/>
    <w:rsid w:val="00F563B2"/>
    <w:rsid w:val="00F57253"/>
    <w:rsid w:val="00F63128"/>
    <w:rsid w:val="00F6510A"/>
    <w:rsid w:val="00F6761F"/>
    <w:rsid w:val="00F678EC"/>
    <w:rsid w:val="00F67D43"/>
    <w:rsid w:val="00F72A4C"/>
    <w:rsid w:val="00F74E9A"/>
    <w:rsid w:val="00F75D14"/>
    <w:rsid w:val="00F76B83"/>
    <w:rsid w:val="00F77A3D"/>
    <w:rsid w:val="00F80A05"/>
    <w:rsid w:val="00F83D6C"/>
    <w:rsid w:val="00F8781B"/>
    <w:rsid w:val="00F87E61"/>
    <w:rsid w:val="00F91B9E"/>
    <w:rsid w:val="00F9331E"/>
    <w:rsid w:val="00F9365E"/>
    <w:rsid w:val="00F961F0"/>
    <w:rsid w:val="00F9783D"/>
    <w:rsid w:val="00F97F22"/>
    <w:rsid w:val="00FA0FCC"/>
    <w:rsid w:val="00FA2607"/>
    <w:rsid w:val="00FA72F5"/>
    <w:rsid w:val="00FB1500"/>
    <w:rsid w:val="00FB2303"/>
    <w:rsid w:val="00FB23AC"/>
    <w:rsid w:val="00FB268C"/>
    <w:rsid w:val="00FB6C7A"/>
    <w:rsid w:val="00FB72B5"/>
    <w:rsid w:val="00FB777D"/>
    <w:rsid w:val="00FB7F66"/>
    <w:rsid w:val="00FC02B5"/>
    <w:rsid w:val="00FC079E"/>
    <w:rsid w:val="00FC0BF0"/>
    <w:rsid w:val="00FC2106"/>
    <w:rsid w:val="00FC386E"/>
    <w:rsid w:val="00FC4F2E"/>
    <w:rsid w:val="00FC57AB"/>
    <w:rsid w:val="00FC615D"/>
    <w:rsid w:val="00FC6523"/>
    <w:rsid w:val="00FC6CD0"/>
    <w:rsid w:val="00FC7FF2"/>
    <w:rsid w:val="00FD0D6E"/>
    <w:rsid w:val="00FD2F24"/>
    <w:rsid w:val="00FD3B42"/>
    <w:rsid w:val="00FD52B3"/>
    <w:rsid w:val="00FD71CE"/>
    <w:rsid w:val="00FD72E7"/>
    <w:rsid w:val="00FD7D51"/>
    <w:rsid w:val="00FE1C27"/>
    <w:rsid w:val="00FE40AC"/>
    <w:rsid w:val="00FE4491"/>
    <w:rsid w:val="00FE547C"/>
    <w:rsid w:val="00FE6E6A"/>
    <w:rsid w:val="00FF1114"/>
    <w:rsid w:val="00FF18FA"/>
    <w:rsid w:val="00FF244A"/>
    <w:rsid w:val="00FF3015"/>
    <w:rsid w:val="00FF3276"/>
    <w:rsid w:val="00FF4031"/>
    <w:rsid w:val="00FF4849"/>
    <w:rsid w:val="00FF71F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24D5C"/>
  <w15:chartTrackingRefBased/>
  <w15:docId w15:val="{DF6BF18E-622C-420C-95F6-D9E75133F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E27"/>
    <w:pPr>
      <w:widowControl w:val="0"/>
      <w:suppressAutoHyphens/>
      <w:spacing w:line="360" w:lineRule="auto"/>
      <w:jc w:val="both"/>
    </w:pPr>
    <w:rPr>
      <w:rFonts w:eastAsia="Arial Unicode MS"/>
      <w:sz w:val="22"/>
      <w:szCs w:val="24"/>
    </w:rPr>
  </w:style>
  <w:style w:type="paragraph" w:styleId="Titre1">
    <w:name w:val="heading 1"/>
    <w:basedOn w:val="Titre"/>
    <w:next w:val="Corpsdetexte"/>
    <w:qFormat/>
    <w:rsid w:val="00EA72EF"/>
    <w:pPr>
      <w:numPr>
        <w:numId w:val="10"/>
      </w:numPr>
      <w:suppressLineNumbers/>
      <w:spacing w:before="280" w:after="280" w:line="400" w:lineRule="exact"/>
      <w:outlineLvl w:val="0"/>
    </w:pPr>
    <w:rPr>
      <w:rFonts w:ascii="Times New Roman" w:hAnsi="Times New Roman"/>
      <w:b w:val="0"/>
      <w:bCs/>
      <w:sz w:val="36"/>
      <w:szCs w:val="32"/>
    </w:rPr>
  </w:style>
  <w:style w:type="paragraph" w:styleId="Titre2">
    <w:name w:val="heading 2"/>
    <w:basedOn w:val="Titre"/>
    <w:next w:val="Corpsdetexte"/>
    <w:link w:val="Titre2Car"/>
    <w:qFormat/>
    <w:rsid w:val="00EA72EF"/>
    <w:pPr>
      <w:numPr>
        <w:ilvl w:val="1"/>
        <w:numId w:val="10"/>
      </w:numPr>
      <w:suppressLineNumbers/>
      <w:spacing w:before="295" w:after="6"/>
      <w:outlineLvl w:val="1"/>
    </w:pPr>
    <w:rPr>
      <w:rFonts w:ascii="Times New Roman" w:hAnsi="Times New Roman"/>
      <w:b w:val="0"/>
      <w:bCs/>
      <w:i/>
      <w:iCs/>
    </w:rPr>
  </w:style>
  <w:style w:type="paragraph" w:styleId="Titre3">
    <w:name w:val="heading 3"/>
    <w:basedOn w:val="Titre"/>
    <w:next w:val="Corpsdetexte"/>
    <w:qFormat/>
    <w:rsid w:val="00920565"/>
    <w:pPr>
      <w:numPr>
        <w:ilvl w:val="2"/>
        <w:numId w:val="10"/>
      </w:numPr>
      <w:tabs>
        <w:tab w:val="num" w:pos="283"/>
      </w:tabs>
      <w:spacing w:before="238" w:after="176" w:line="100" w:lineRule="atLeast"/>
      <w:outlineLvl w:val="2"/>
    </w:pPr>
    <w:rPr>
      <w:rFonts w:ascii="Times New Roman" w:hAnsi="Times New Roman"/>
      <w:bCs/>
      <w:i/>
      <w:sz w:val="26"/>
    </w:rPr>
  </w:style>
  <w:style w:type="paragraph" w:styleId="Titre4">
    <w:name w:val="heading 4"/>
    <w:basedOn w:val="Normal"/>
    <w:next w:val="Normal"/>
    <w:link w:val="Titre4Car"/>
    <w:uiPriority w:val="9"/>
    <w:semiHidden/>
    <w:unhideWhenUsed/>
    <w:qFormat/>
    <w:rsid w:val="00CF12F7"/>
    <w:pPr>
      <w:keepNext/>
      <w:keepLines/>
      <w:numPr>
        <w:ilvl w:val="3"/>
        <w:numId w:val="10"/>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Titre"/>
    <w:next w:val="Corpsdetexte"/>
    <w:qFormat/>
    <w:pPr>
      <w:numPr>
        <w:ilvl w:val="4"/>
        <w:numId w:val="10"/>
      </w:numPr>
      <w:outlineLvl w:val="4"/>
    </w:pPr>
    <w:rPr>
      <w:b w:val="0"/>
      <w:bCs/>
      <w:sz w:val="24"/>
      <w:szCs w:val="24"/>
    </w:rPr>
  </w:style>
  <w:style w:type="paragraph" w:styleId="Titre6">
    <w:name w:val="heading 6"/>
    <w:basedOn w:val="Normal"/>
    <w:next w:val="Normal"/>
    <w:link w:val="Titre6Car"/>
    <w:uiPriority w:val="9"/>
    <w:semiHidden/>
    <w:unhideWhenUsed/>
    <w:qFormat/>
    <w:rsid w:val="00CF12F7"/>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F12F7"/>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F12F7"/>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F12F7"/>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aractresdenotedebasdepage">
    <w:name w:val="Caractères de note de bas de page"/>
  </w:style>
  <w:style w:type="character" w:customStyle="1" w:styleId="Caractresdenumrotation">
    <w:name w:val="Caractères de numérotation"/>
  </w:style>
  <w:style w:type="character" w:customStyle="1" w:styleId="Puces">
    <w:name w:val="Puces"/>
    <w:rPr>
      <w:rFonts w:ascii="StarSymbol" w:eastAsia="StarSymbol" w:hAnsi="StarSymbol" w:cs="StarSymbol"/>
      <w:sz w:val="18"/>
      <w:szCs w:val="18"/>
    </w:rPr>
  </w:style>
  <w:style w:type="character" w:styleId="Lienhypertexte">
    <w:name w:val="Hyperlink"/>
    <w:semiHidden/>
    <w:rPr>
      <w:color w:val="000080"/>
      <w:u w:val="single"/>
    </w:rPr>
  </w:style>
  <w:style w:type="character" w:styleId="Appelnotedebasdep">
    <w:name w:val="footnote reference"/>
    <w:semiHidden/>
    <w:rPr>
      <w:vertAlign w:val="superscript"/>
    </w:rPr>
  </w:style>
  <w:style w:type="paragraph" w:styleId="Corpsdetexte">
    <w:name w:val="Body Text"/>
    <w:basedOn w:val="Normal"/>
    <w:link w:val="CorpsdetexteCar"/>
    <w:semiHidden/>
    <w:pPr>
      <w:spacing w:after="120"/>
    </w:pPr>
  </w:style>
  <w:style w:type="paragraph" w:styleId="Signature">
    <w:name w:val="Signature"/>
    <w:basedOn w:val="Normal"/>
    <w:semiHidden/>
    <w:pPr>
      <w:suppressLineNumbers/>
    </w:pPr>
  </w:style>
  <w:style w:type="paragraph" w:styleId="Titre">
    <w:name w:val="Title"/>
    <w:basedOn w:val="Normal"/>
    <w:next w:val="Corpsdetexte"/>
    <w:qFormat/>
    <w:rsid w:val="00C50DDD"/>
    <w:pPr>
      <w:keepNext/>
      <w:spacing w:before="240" w:after="120"/>
      <w:jc w:val="left"/>
    </w:pPr>
    <w:rPr>
      <w:rFonts w:ascii="Arial" w:eastAsia="MS Mincho" w:hAnsi="Arial" w:cs="Tahoma"/>
      <w:b/>
      <w:sz w:val="32"/>
      <w:szCs w:val="28"/>
    </w:rPr>
  </w:style>
  <w:style w:type="paragraph" w:styleId="Liste">
    <w:name w:val="List"/>
    <w:basedOn w:val="Corpsdetexte"/>
    <w:semiHidden/>
    <w:rPr>
      <w:rFonts w:cs="Tahoma"/>
    </w:rPr>
  </w:style>
  <w:style w:type="paragraph" w:styleId="En-tte">
    <w:name w:val="header"/>
    <w:basedOn w:val="Normal"/>
    <w:semiHidden/>
    <w:pPr>
      <w:suppressLineNumbers/>
      <w:tabs>
        <w:tab w:val="center" w:pos="4818"/>
        <w:tab w:val="right" w:pos="9637"/>
      </w:tabs>
    </w:pPr>
  </w:style>
  <w:style w:type="paragraph" w:styleId="Pieddepage">
    <w:name w:val="footer"/>
    <w:basedOn w:val="Normal"/>
    <w:semiHidden/>
    <w:pPr>
      <w:suppressLineNumbers/>
      <w:tabs>
        <w:tab w:val="center" w:pos="4818"/>
        <w:tab w:val="right" w:pos="9637"/>
      </w:tabs>
    </w:pPr>
  </w:style>
  <w:style w:type="paragraph" w:customStyle="1" w:styleId="Contenudetableau">
    <w:name w:val="Contenu de tableau"/>
    <w:basedOn w:val="Normal"/>
    <w:pPr>
      <w:suppressLineNumbers/>
    </w:pPr>
  </w:style>
  <w:style w:type="paragraph" w:customStyle="1" w:styleId="Titredetableau">
    <w:name w:val="Titre de tableau"/>
    <w:basedOn w:val="Contenudetableau"/>
    <w:pPr>
      <w:spacing w:before="283"/>
      <w:ind w:left="794" w:hanging="794"/>
    </w:pPr>
    <w:rPr>
      <w:b/>
      <w:bCs/>
      <w:iCs/>
    </w:rPr>
  </w:style>
  <w:style w:type="paragraph" w:styleId="Lgende">
    <w:name w:val="caption"/>
    <w:basedOn w:val="Normal"/>
    <w:uiPriority w:val="35"/>
    <w:qFormat/>
    <w:pPr>
      <w:suppressLineNumbers/>
      <w:spacing w:before="120" w:after="120"/>
    </w:pPr>
    <w:rPr>
      <w:rFonts w:cs="Tahoma"/>
      <w:i/>
      <w:iCs/>
    </w:rPr>
  </w:style>
  <w:style w:type="paragraph" w:customStyle="1" w:styleId="Illustration">
    <w:name w:val="Illustration"/>
    <w:basedOn w:val="Lgende"/>
  </w:style>
  <w:style w:type="paragraph" w:customStyle="1" w:styleId="Tableau">
    <w:name w:val="Tableau"/>
    <w:basedOn w:val="Lgende"/>
    <w:pPr>
      <w:spacing w:line="312" w:lineRule="exact"/>
      <w:ind w:left="1191" w:hanging="1191"/>
    </w:pPr>
    <w:rPr>
      <w:b/>
      <w:i w:val="0"/>
    </w:rPr>
  </w:style>
  <w:style w:type="paragraph" w:customStyle="1" w:styleId="Texte">
    <w:name w:val="Texte"/>
    <w:basedOn w:val="Lgende"/>
  </w:style>
  <w:style w:type="paragraph" w:customStyle="1" w:styleId="Contenuducadre">
    <w:name w:val="Contenu du cadre"/>
    <w:basedOn w:val="Corpsdetexte"/>
  </w:style>
  <w:style w:type="paragraph" w:styleId="Notedebasdepage">
    <w:name w:val="footnote text"/>
    <w:basedOn w:val="Normal"/>
    <w:semiHidden/>
    <w:pPr>
      <w:suppressLineNumbers/>
      <w:ind w:left="283" w:hanging="283"/>
    </w:pPr>
    <w:rPr>
      <w:sz w:val="20"/>
      <w:szCs w:val="20"/>
    </w:rPr>
  </w:style>
  <w:style w:type="paragraph" w:customStyle="1" w:styleId="Index">
    <w:name w:val="Index"/>
    <w:basedOn w:val="Normal"/>
    <w:pPr>
      <w:suppressLineNumbers/>
    </w:pPr>
    <w:rPr>
      <w:rFonts w:cs="Tahoma"/>
    </w:rPr>
  </w:style>
  <w:style w:type="paragraph" w:customStyle="1" w:styleId="Titredetabledesmatires">
    <w:name w:val="Titre de table des matières"/>
    <w:basedOn w:val="Titre"/>
    <w:pPr>
      <w:suppressLineNumbers/>
    </w:pPr>
    <w:rPr>
      <w:b w:val="0"/>
      <w:bCs/>
      <w:szCs w:val="32"/>
    </w:rPr>
  </w:style>
  <w:style w:type="paragraph" w:styleId="TM1">
    <w:name w:val="toc 1"/>
    <w:basedOn w:val="Index"/>
    <w:uiPriority w:val="39"/>
    <w:pPr>
      <w:tabs>
        <w:tab w:val="right" w:leader="dot" w:pos="9637"/>
      </w:tabs>
    </w:pPr>
  </w:style>
  <w:style w:type="paragraph" w:styleId="TM2">
    <w:name w:val="toc 2"/>
    <w:basedOn w:val="Index"/>
    <w:uiPriority w:val="39"/>
    <w:pPr>
      <w:tabs>
        <w:tab w:val="right" w:leader="dot" w:pos="9354"/>
      </w:tabs>
      <w:ind w:left="283"/>
    </w:pPr>
  </w:style>
  <w:style w:type="paragraph" w:styleId="TM3">
    <w:name w:val="toc 3"/>
    <w:basedOn w:val="Index"/>
    <w:uiPriority w:val="39"/>
    <w:pPr>
      <w:tabs>
        <w:tab w:val="right" w:leader="dot" w:pos="9071"/>
      </w:tabs>
      <w:ind w:left="566"/>
    </w:pPr>
  </w:style>
  <w:style w:type="paragraph" w:styleId="TM4">
    <w:name w:val="toc 4"/>
    <w:basedOn w:val="Index"/>
    <w:semiHidden/>
    <w:pPr>
      <w:tabs>
        <w:tab w:val="right" w:leader="dot" w:pos="8788"/>
      </w:tabs>
      <w:ind w:left="849"/>
    </w:pPr>
  </w:style>
  <w:style w:type="paragraph" w:styleId="TM5">
    <w:name w:val="toc 5"/>
    <w:basedOn w:val="Index"/>
    <w:semiHidden/>
    <w:pPr>
      <w:tabs>
        <w:tab w:val="right" w:leader="dot" w:pos="8505"/>
      </w:tabs>
      <w:ind w:left="1132"/>
    </w:pPr>
  </w:style>
  <w:style w:type="paragraph" w:styleId="TM6">
    <w:name w:val="toc 6"/>
    <w:basedOn w:val="Index"/>
    <w:semiHidden/>
    <w:pPr>
      <w:tabs>
        <w:tab w:val="right" w:leader="dot" w:pos="8222"/>
      </w:tabs>
      <w:ind w:left="1415"/>
    </w:pPr>
  </w:style>
  <w:style w:type="paragraph" w:styleId="TM7">
    <w:name w:val="toc 7"/>
    <w:basedOn w:val="Index"/>
    <w:semiHidden/>
    <w:pPr>
      <w:tabs>
        <w:tab w:val="right" w:leader="dot" w:pos="7939"/>
      </w:tabs>
      <w:ind w:left="1698"/>
    </w:pPr>
  </w:style>
  <w:style w:type="paragraph" w:styleId="TM8">
    <w:name w:val="toc 8"/>
    <w:basedOn w:val="Index"/>
    <w:semiHidden/>
    <w:pPr>
      <w:tabs>
        <w:tab w:val="right" w:leader="dot" w:pos="7656"/>
      </w:tabs>
      <w:ind w:left="1981"/>
    </w:pPr>
  </w:style>
  <w:style w:type="paragraph" w:styleId="TM9">
    <w:name w:val="toc 9"/>
    <w:basedOn w:val="Index"/>
    <w:semiHidden/>
    <w:pPr>
      <w:tabs>
        <w:tab w:val="right" w:leader="dot" w:pos="7373"/>
      </w:tabs>
      <w:ind w:left="2264"/>
    </w:pPr>
  </w:style>
  <w:style w:type="paragraph" w:customStyle="1" w:styleId="Tabledesmatiresniveau10">
    <w:name w:val="Table des matières niveau 10"/>
    <w:basedOn w:val="Index"/>
    <w:pPr>
      <w:tabs>
        <w:tab w:val="right" w:leader="dot" w:pos="7090"/>
      </w:tabs>
      <w:ind w:left="2547"/>
    </w:pPr>
  </w:style>
  <w:style w:type="paragraph" w:customStyle="1" w:styleId="Titredelindexdesillustrations">
    <w:name w:val="Titre de l'index des illustrations"/>
    <w:basedOn w:val="Titre"/>
    <w:pPr>
      <w:suppressLineNumbers/>
    </w:pPr>
    <w:rPr>
      <w:b w:val="0"/>
      <w:bCs/>
      <w:szCs w:val="32"/>
    </w:rPr>
  </w:style>
  <w:style w:type="paragraph" w:customStyle="1" w:styleId="Indexdesillustrations1">
    <w:name w:val="Index des illustrations 1"/>
    <w:basedOn w:val="Index"/>
    <w:pPr>
      <w:tabs>
        <w:tab w:val="right" w:leader="dot" w:pos="9637"/>
      </w:tabs>
    </w:pPr>
  </w:style>
  <w:style w:type="paragraph" w:customStyle="1" w:styleId="---Modleinstitut---">
    <w:name w:val="--- Modèle institut ---"/>
    <w:pPr>
      <w:widowControl w:val="0"/>
      <w:suppressAutoHyphens/>
    </w:pPr>
    <w:rPr>
      <w:rFonts w:eastAsia="Arial Unicode MS"/>
      <w:sz w:val="24"/>
      <w:szCs w:val="24"/>
    </w:rPr>
  </w:style>
  <w:style w:type="paragraph" w:customStyle="1" w:styleId="1PREMIEREDECOUVERTURE">
    <w:name w:val="1 )   PREMIERE DE COUVERTURE"/>
    <w:basedOn w:val="---Modleinstitut---"/>
  </w:style>
  <w:style w:type="paragraph" w:customStyle="1" w:styleId="2PAGESLIMINAIRES">
    <w:name w:val="2 )   PAGES LIMINAIRES"/>
    <w:basedOn w:val="---Modleinstitut---"/>
  </w:style>
  <w:style w:type="paragraph" w:customStyle="1" w:styleId="3CORPSDUMEMOIRE">
    <w:name w:val="3 )   CORPS DU MEMOIRE"/>
    <w:basedOn w:val="---Modleinstitut---"/>
  </w:style>
  <w:style w:type="paragraph" w:customStyle="1" w:styleId="301Introduction">
    <w:name w:val="3.01   Introduction"/>
    <w:basedOn w:val="3CORPSDUMEMOIRE"/>
    <w:pPr>
      <w:spacing w:before="400" w:after="800"/>
      <w:jc w:val="center"/>
    </w:pPr>
    <w:rPr>
      <w:b/>
      <w:smallCaps/>
      <w:sz w:val="32"/>
    </w:rPr>
  </w:style>
  <w:style w:type="paragraph" w:customStyle="1" w:styleId="307Conclusion">
    <w:name w:val="3.07   Conclusion"/>
    <w:basedOn w:val="3CORPSDUMEMOIRE"/>
    <w:pPr>
      <w:jc w:val="both"/>
    </w:pPr>
    <w:rPr>
      <w:rFonts w:ascii="Arial" w:hAnsi="Arial"/>
      <w:b/>
      <w:sz w:val="32"/>
    </w:rPr>
  </w:style>
  <w:style w:type="paragraph" w:customStyle="1" w:styleId="302Niveau1">
    <w:name w:val="3.02   Niveau 1"/>
    <w:basedOn w:val="3CORPSDUMEMOIRE"/>
    <w:pPr>
      <w:keepNext/>
      <w:keepLines/>
      <w:tabs>
        <w:tab w:val="num" w:pos="283"/>
      </w:tabs>
      <w:spacing w:before="400" w:after="240" w:line="362" w:lineRule="exact"/>
    </w:pPr>
    <w:rPr>
      <w:rFonts w:ascii="Arial" w:hAnsi="Arial"/>
      <w:b/>
      <w:sz w:val="32"/>
    </w:rPr>
  </w:style>
  <w:style w:type="paragraph" w:customStyle="1" w:styleId="303Niveau2">
    <w:name w:val="3.03   Niveau 2"/>
    <w:basedOn w:val="3CORPSDUMEMOIRE"/>
    <w:pPr>
      <w:keepNext/>
      <w:keepLines/>
      <w:tabs>
        <w:tab w:val="num" w:pos="283"/>
      </w:tabs>
      <w:spacing w:before="360" w:after="80" w:line="322" w:lineRule="exact"/>
      <w:ind w:left="283" w:hanging="283"/>
    </w:pPr>
    <w:rPr>
      <w:rFonts w:ascii="Arial" w:hAnsi="Arial"/>
      <w:b/>
      <w:smallCaps/>
      <w:sz w:val="28"/>
    </w:rPr>
  </w:style>
  <w:style w:type="paragraph" w:customStyle="1" w:styleId="304Niveau3">
    <w:name w:val="3.04   Niveau 3"/>
    <w:basedOn w:val="3CORPSDUMEMOIRE"/>
    <w:pPr>
      <w:keepNext/>
      <w:keepLines/>
      <w:tabs>
        <w:tab w:val="num" w:pos="283"/>
      </w:tabs>
      <w:spacing w:before="320" w:line="322" w:lineRule="exact"/>
      <w:ind w:left="283" w:hanging="283"/>
      <w:jc w:val="both"/>
    </w:pPr>
    <w:rPr>
      <w:rFonts w:ascii="Arial" w:hAnsi="Arial"/>
      <w:b/>
      <w:smallCaps/>
    </w:rPr>
  </w:style>
  <w:style w:type="paragraph" w:customStyle="1" w:styleId="305Niveau4">
    <w:name w:val="3.05   Niveau 4"/>
    <w:basedOn w:val="3CORPSDUMEMOIRE"/>
    <w:pPr>
      <w:numPr>
        <w:ilvl w:val="3"/>
        <w:numId w:val="1"/>
      </w:numPr>
      <w:spacing w:before="140" w:after="120" w:line="302" w:lineRule="exact"/>
      <w:jc w:val="both"/>
      <w:outlineLvl w:val="3"/>
    </w:pPr>
    <w:rPr>
      <w:rFonts w:ascii="Arial" w:hAnsi="Arial"/>
      <w:i/>
      <w:sz w:val="26"/>
    </w:rPr>
  </w:style>
  <w:style w:type="paragraph" w:customStyle="1" w:styleId="306Niveau5">
    <w:name w:val="3.06   Niveau 5"/>
    <w:basedOn w:val="3CORPSDUMEMOIRE"/>
    <w:pPr>
      <w:numPr>
        <w:ilvl w:val="4"/>
        <w:numId w:val="1"/>
      </w:numPr>
      <w:spacing w:before="120" w:after="120" w:line="302" w:lineRule="exact"/>
      <w:jc w:val="both"/>
      <w:outlineLvl w:val="4"/>
    </w:pPr>
    <w:rPr>
      <w:rFonts w:ascii="Arial" w:hAnsi="Arial"/>
      <w:i/>
    </w:rPr>
  </w:style>
  <w:style w:type="paragraph" w:customStyle="1" w:styleId="308TitreBibliographie">
    <w:name w:val="3.08   Titre Bibliographie"/>
    <w:basedOn w:val="3CORPSDUMEMOIRE"/>
    <w:pPr>
      <w:jc w:val="center"/>
    </w:pPr>
    <w:rPr>
      <w:b/>
      <w:sz w:val="28"/>
    </w:rPr>
  </w:style>
  <w:style w:type="paragraph" w:customStyle="1" w:styleId="309TexteBibliographie">
    <w:name w:val="3.09   Texte Bibliographie"/>
    <w:basedOn w:val="3CORPSDUMEMOIRE"/>
    <w:pPr>
      <w:spacing w:after="198" w:line="282" w:lineRule="exact"/>
      <w:ind w:left="1134" w:hanging="1134"/>
    </w:pPr>
  </w:style>
  <w:style w:type="paragraph" w:customStyle="1" w:styleId="107Ecoledorigine">
    <w:name w:val="1.07   Ecole d'origine"/>
    <w:basedOn w:val="1PREMIEREDECOUVERTURE"/>
    <w:rPr>
      <w:b/>
      <w:sz w:val="28"/>
    </w:rPr>
  </w:style>
  <w:style w:type="paragraph" w:customStyle="1" w:styleId="108EcoleIRC">
    <w:name w:val="1.08   Ecole IRC"/>
    <w:basedOn w:val="1PREMIEREDECOUVERTURE"/>
    <w:pPr>
      <w:jc w:val="right"/>
    </w:pPr>
    <w:rPr>
      <w:b/>
      <w:sz w:val="28"/>
    </w:rPr>
  </w:style>
  <w:style w:type="paragraph" w:customStyle="1" w:styleId="110Structuredaccueil">
    <w:name w:val="1.10   Structure d'accueil"/>
    <w:basedOn w:val="1PREMIEREDECOUVERTURE"/>
    <w:pPr>
      <w:jc w:val="center"/>
    </w:pPr>
    <w:rPr>
      <w:rFonts w:ascii="Arial" w:hAnsi="Arial"/>
      <w:sz w:val="28"/>
    </w:rPr>
  </w:style>
  <w:style w:type="paragraph" w:customStyle="1" w:styleId="102TitreMmoire">
    <w:name w:val="1.02   Titre Mémoire"/>
    <w:basedOn w:val="1PREMIEREDECOUVERTURE"/>
    <w:pPr>
      <w:spacing w:before="28" w:after="465" w:line="346" w:lineRule="exact"/>
      <w:jc w:val="center"/>
    </w:pPr>
    <w:rPr>
      <w:rFonts w:ascii="Verdana" w:hAnsi="Verdana"/>
      <w:b/>
      <w:sz w:val="32"/>
    </w:rPr>
  </w:style>
  <w:style w:type="paragraph" w:customStyle="1" w:styleId="101Auteur">
    <w:name w:val="1.01   Auteur"/>
    <w:basedOn w:val="1PREMIEREDECOUVERTURE"/>
    <w:pPr>
      <w:ind w:left="4000"/>
    </w:pPr>
    <w:rPr>
      <w:b/>
      <w:sz w:val="28"/>
    </w:rPr>
  </w:style>
  <w:style w:type="paragraph" w:customStyle="1" w:styleId="103Diplme">
    <w:name w:val="1.03   Diplôme"/>
    <w:basedOn w:val="1PREMIEREDECOUVERTURE"/>
  </w:style>
  <w:style w:type="paragraph" w:customStyle="1" w:styleId="109Matredestage1">
    <w:name w:val="1.09   Maître de stage (1)"/>
    <w:basedOn w:val="1PREMIEREDECOUVERTURE"/>
    <w:pPr>
      <w:spacing w:after="113"/>
    </w:pPr>
    <w:rPr>
      <w:b/>
      <w:sz w:val="26"/>
    </w:rPr>
  </w:style>
  <w:style w:type="paragraph" w:customStyle="1" w:styleId="106Directeurdemmoire1">
    <w:name w:val="1.06   Directeur de mémoire (1)"/>
    <w:basedOn w:val="1PREMIEREDECOUVERTURE"/>
    <w:rPr>
      <w:b/>
    </w:rPr>
  </w:style>
  <w:style w:type="paragraph" w:customStyle="1" w:styleId="104Datedesoutenance">
    <w:name w:val="1.04   Date de soutenance"/>
    <w:basedOn w:val="1PREMIEREDECOUVERTURE"/>
    <w:pPr>
      <w:spacing w:before="850" w:after="850"/>
      <w:jc w:val="right"/>
    </w:pPr>
    <w:rPr>
      <w:rFonts w:ascii="Arial" w:hAnsi="Arial"/>
      <w:b/>
    </w:rPr>
  </w:style>
  <w:style w:type="paragraph" w:customStyle="1" w:styleId="105Mmoireprsentpar">
    <w:name w:val="1.05   Mémoire présenté par"/>
    <w:basedOn w:val="1PREMIEREDECOUVERTURE"/>
    <w:pPr>
      <w:spacing w:after="567"/>
      <w:jc w:val="center"/>
    </w:pPr>
    <w:rPr>
      <w:b/>
      <w:sz w:val="28"/>
    </w:rPr>
  </w:style>
  <w:style w:type="paragraph" w:customStyle="1" w:styleId="203Titreliminaire">
    <w:name w:val="2.03   Titre liminaire"/>
    <w:basedOn w:val="2PAGESLIMINAIRES"/>
    <w:pPr>
      <w:spacing w:before="289" w:after="578" w:line="322" w:lineRule="exact"/>
      <w:ind w:left="998" w:right="998"/>
      <w:jc w:val="center"/>
    </w:pPr>
    <w:rPr>
      <w:rFonts w:ascii="Arial" w:hAnsi="Arial"/>
      <w:b/>
      <w:smallCaps/>
      <w:sz w:val="28"/>
    </w:rPr>
  </w:style>
  <w:style w:type="paragraph" w:customStyle="1" w:styleId="601Rsumtexte">
    <w:name w:val="6.01   Résumé texte"/>
    <w:basedOn w:val="6DERNIERESDECOUVERTURE"/>
    <w:pPr>
      <w:spacing w:before="140" w:after="140" w:line="282" w:lineRule="exact"/>
      <w:ind w:left="500" w:right="500"/>
      <w:jc w:val="both"/>
    </w:pPr>
    <w:rPr>
      <w:sz w:val="22"/>
    </w:rPr>
  </w:style>
  <w:style w:type="paragraph" w:customStyle="1" w:styleId="602Motscltitre">
    <w:name w:val="6.02   Mots clé titre"/>
    <w:basedOn w:val="6DERNIERESDECOUVERTURE"/>
    <w:pPr>
      <w:spacing w:before="120" w:after="120" w:line="322" w:lineRule="exact"/>
    </w:pPr>
    <w:rPr>
      <w:rFonts w:ascii="Arial" w:hAnsi="Arial"/>
      <w:b/>
    </w:rPr>
  </w:style>
  <w:style w:type="paragraph" w:customStyle="1" w:styleId="603Motscltexte">
    <w:name w:val="6.03   Mots clé texte"/>
    <w:basedOn w:val="6DERNIERESDECOUVERTURE"/>
    <w:pPr>
      <w:spacing w:before="220" w:after="600" w:line="302" w:lineRule="exact"/>
      <w:ind w:right="1020"/>
    </w:pPr>
    <w:rPr>
      <w:sz w:val="26"/>
    </w:rPr>
  </w:style>
  <w:style w:type="paragraph" w:customStyle="1" w:styleId="202Remerciementstitre">
    <w:name w:val="2.02   Remerciements titre"/>
    <w:basedOn w:val="2PAGESLIMINAIRES"/>
    <w:pPr>
      <w:jc w:val="center"/>
    </w:pPr>
    <w:rPr>
      <w:rFonts w:ascii="Arial" w:hAnsi="Arial"/>
      <w:b/>
      <w:sz w:val="28"/>
    </w:rPr>
  </w:style>
  <w:style w:type="paragraph" w:customStyle="1" w:styleId="201Ddicace">
    <w:name w:val="2.01   Dédicace"/>
    <w:basedOn w:val="2PAGESLIMINAIRES"/>
    <w:pPr>
      <w:jc w:val="both"/>
    </w:pPr>
    <w:rPr>
      <w:i/>
    </w:rPr>
  </w:style>
  <w:style w:type="paragraph" w:customStyle="1" w:styleId="111MembresdujuryFT">
    <w:name w:val="1.11   Membres du jury (FT)"/>
    <w:basedOn w:val="1PREMIEREDECOUVERTURE"/>
    <w:rPr>
      <w:b/>
      <w:u w:val="single"/>
    </w:rPr>
  </w:style>
  <w:style w:type="paragraph" w:customStyle="1" w:styleId="5DIVERS">
    <w:name w:val="5 )   DIVERS"/>
    <w:basedOn w:val="---Modleinstitut---"/>
    <w:pPr>
      <w:jc w:val="both"/>
    </w:pPr>
  </w:style>
  <w:style w:type="paragraph" w:customStyle="1" w:styleId="501Citation">
    <w:name w:val="5.01   Citation"/>
    <w:basedOn w:val="5DIVERS"/>
    <w:pPr>
      <w:spacing w:before="140" w:line="282" w:lineRule="exact"/>
      <w:ind w:left="567" w:right="567"/>
    </w:pPr>
    <w:rPr>
      <w:i/>
      <w:sz w:val="20"/>
    </w:rPr>
  </w:style>
  <w:style w:type="paragraph" w:customStyle="1" w:styleId="----Corpsdetexte----">
    <w:name w:val="---- Corps de texte ----"/>
    <w:basedOn w:val="---Modleinstitut---"/>
    <w:pPr>
      <w:widowControl/>
      <w:spacing w:before="280" w:line="282" w:lineRule="exact"/>
      <w:jc w:val="both"/>
    </w:pPr>
  </w:style>
  <w:style w:type="paragraph" w:customStyle="1" w:styleId="401Figureinfocomplmentaire">
    <w:name w:val="4.01   Figure info complémentaire"/>
    <w:basedOn w:val="4ILLUSTRATIONS"/>
    <w:pPr>
      <w:spacing w:after="140" w:line="282" w:lineRule="exact"/>
      <w:ind w:left="800"/>
    </w:pPr>
    <w:rPr>
      <w:b/>
      <w:sz w:val="20"/>
    </w:rPr>
  </w:style>
  <w:style w:type="paragraph" w:customStyle="1" w:styleId="505Notedebasdepage">
    <w:name w:val="5.05   Note de bas de page"/>
    <w:basedOn w:val="5DIVERS"/>
    <w:pPr>
      <w:spacing w:before="180" w:line="242" w:lineRule="exact"/>
    </w:pPr>
    <w:rPr>
      <w:sz w:val="20"/>
    </w:rPr>
  </w:style>
  <w:style w:type="paragraph" w:customStyle="1" w:styleId="506Pieddepage">
    <w:name w:val="5.06   Pied de page"/>
    <w:basedOn w:val="5DIVERS"/>
    <w:pPr>
      <w:spacing w:line="242" w:lineRule="exact"/>
      <w:jc w:val="left"/>
    </w:pPr>
    <w:rPr>
      <w:i/>
      <w:sz w:val="20"/>
    </w:rPr>
  </w:style>
  <w:style w:type="paragraph" w:customStyle="1" w:styleId="403Rfrencebiblio">
    <w:name w:val="4.03   Référence biblio"/>
    <w:basedOn w:val="4ILLUSTRATIONS"/>
    <w:rPr>
      <w:sz w:val="22"/>
    </w:rPr>
  </w:style>
  <w:style w:type="paragraph" w:customStyle="1" w:styleId="410Tableaudeuxapvirgule">
    <w:name w:val="4.10   Tableau deux ap virgule"/>
    <w:basedOn w:val="4ILLUSTRATIONS"/>
    <w:pPr>
      <w:spacing w:before="40" w:after="40" w:line="202" w:lineRule="exact"/>
      <w:ind w:right="62"/>
      <w:jc w:val="right"/>
    </w:pPr>
    <w:rPr>
      <w:sz w:val="20"/>
    </w:rPr>
  </w:style>
  <w:style w:type="paragraph" w:customStyle="1" w:styleId="404Tableauinfocomplmentaire">
    <w:name w:val="4.04   Tableau info complémentaire"/>
    <w:basedOn w:val="4ILLUSTRATIONS"/>
    <w:pPr>
      <w:spacing w:before="40" w:after="40" w:line="202" w:lineRule="exact"/>
    </w:pPr>
    <w:rPr>
      <w:sz w:val="20"/>
    </w:rPr>
  </w:style>
  <w:style w:type="paragraph" w:customStyle="1" w:styleId="405Tableauintitul">
    <w:name w:val="4.05   Tableau intitulé"/>
    <w:basedOn w:val="4ILLUSTRATIONS"/>
    <w:pPr>
      <w:spacing w:before="200" w:after="80" w:line="282" w:lineRule="exact"/>
      <w:ind w:left="907" w:hanging="907"/>
    </w:pPr>
    <w:rPr>
      <w:b/>
      <w:sz w:val="20"/>
    </w:rPr>
  </w:style>
  <w:style w:type="paragraph" w:customStyle="1" w:styleId="406Tableautitrecolonne">
    <w:name w:val="4.06   Tableau titre colonne"/>
    <w:basedOn w:val="4ILLUSTRATIONS"/>
    <w:pPr>
      <w:spacing w:before="160" w:after="160" w:line="242" w:lineRule="exact"/>
      <w:jc w:val="center"/>
    </w:pPr>
    <w:rPr>
      <w:sz w:val="20"/>
    </w:rPr>
  </w:style>
  <w:style w:type="paragraph" w:customStyle="1" w:styleId="407Tableautitreligne">
    <w:name w:val="4.07   Tableau titre ligne"/>
    <w:basedOn w:val="4ILLUSTRATIONS"/>
    <w:pPr>
      <w:spacing w:before="40" w:after="40" w:line="202" w:lineRule="exact"/>
      <w:ind w:left="57" w:right="57"/>
    </w:pPr>
    <w:rPr>
      <w:sz w:val="20"/>
    </w:rPr>
  </w:style>
  <w:style w:type="paragraph" w:customStyle="1" w:styleId="408Tableauzroapvirule">
    <w:name w:val="4.08   Tableau zéro ap virule"/>
    <w:basedOn w:val="4ILLUSTRATIONS"/>
    <w:pPr>
      <w:spacing w:before="40" w:after="40" w:line="202" w:lineRule="exact"/>
      <w:ind w:right="317"/>
      <w:jc w:val="right"/>
    </w:pPr>
    <w:rPr>
      <w:sz w:val="20"/>
    </w:rPr>
  </w:style>
  <w:style w:type="paragraph" w:customStyle="1" w:styleId="409Tableauunapvirule">
    <w:name w:val="4.09   Tableau un ap virule"/>
    <w:basedOn w:val="4ILLUSTRATIONS"/>
    <w:pPr>
      <w:spacing w:before="40" w:after="40" w:line="202" w:lineRule="exact"/>
      <w:ind w:right="159"/>
      <w:jc w:val="right"/>
    </w:pPr>
    <w:rPr>
      <w:sz w:val="20"/>
    </w:rPr>
  </w:style>
  <w:style w:type="paragraph" w:customStyle="1" w:styleId="507Encarts">
    <w:name w:val="5.07   Encarts"/>
    <w:basedOn w:val="5DIVERS"/>
    <w:pPr>
      <w:spacing w:before="140" w:after="140" w:line="282" w:lineRule="exact"/>
      <w:jc w:val="left"/>
    </w:pPr>
    <w:rPr>
      <w:i/>
    </w:rPr>
  </w:style>
  <w:style w:type="paragraph" w:customStyle="1" w:styleId="508Commentairescrochets">
    <w:name w:val="5.08   Commentaires crochets"/>
    <w:basedOn w:val="5DIVERS"/>
    <w:pPr>
      <w:spacing w:before="140" w:after="140" w:line="282" w:lineRule="exact"/>
      <w:jc w:val="left"/>
    </w:pPr>
    <w:rPr>
      <w:b/>
      <w:i/>
      <w:sz w:val="20"/>
    </w:rPr>
  </w:style>
  <w:style w:type="paragraph" w:customStyle="1" w:styleId="502Enumalina">
    <w:name w:val="5.02   Enum alinéa"/>
    <w:basedOn w:val="5DIVERS"/>
    <w:pPr>
      <w:keepNext/>
      <w:spacing w:before="280" w:line="280" w:lineRule="exact"/>
    </w:pPr>
  </w:style>
  <w:style w:type="paragraph" w:customStyle="1" w:styleId="503Enumverticale">
    <w:name w:val="5.03   Enum verticale"/>
    <w:basedOn w:val="5DIVERS"/>
    <w:pPr>
      <w:numPr>
        <w:numId w:val="4"/>
      </w:numPr>
      <w:spacing w:line="312" w:lineRule="exact"/>
      <w:ind w:left="300" w:firstLine="0"/>
    </w:pPr>
  </w:style>
  <w:style w:type="paragraph" w:customStyle="1" w:styleId="504Enumverticaledouble">
    <w:name w:val="5.04   Enum verticale double"/>
    <w:basedOn w:val="5DIVERS"/>
    <w:pPr>
      <w:numPr>
        <w:numId w:val="5"/>
      </w:numPr>
      <w:ind w:left="584" w:firstLine="0"/>
    </w:pPr>
  </w:style>
  <w:style w:type="paragraph" w:customStyle="1" w:styleId="402Figureintitul">
    <w:name w:val="4.02   Figure intitulé"/>
    <w:basedOn w:val="4ILLUSTRATIONS"/>
    <w:pPr>
      <w:ind w:left="1083" w:hanging="799"/>
    </w:pPr>
    <w:rPr>
      <w:b/>
      <w:sz w:val="20"/>
    </w:rPr>
  </w:style>
  <w:style w:type="paragraph" w:customStyle="1" w:styleId="4ILLUSTRATIONS">
    <w:name w:val="4 )   ILLUSTRATIONS"/>
    <w:basedOn w:val="---Modleinstitut---"/>
  </w:style>
  <w:style w:type="paragraph" w:customStyle="1" w:styleId="6DERNIERESDECOUVERTURE">
    <w:name w:val="6 )   DERNIERES DE COUVERTURE"/>
    <w:basedOn w:val="---Modleinstitut---"/>
  </w:style>
  <w:style w:type="paragraph" w:customStyle="1" w:styleId="510Alina">
    <w:name w:val="5.10   Alinéa"/>
    <w:basedOn w:val="502Enumalina"/>
    <w:pPr>
      <w:spacing w:before="0"/>
    </w:pPr>
  </w:style>
  <w:style w:type="paragraph" w:customStyle="1" w:styleId="310Tabletitre1">
    <w:name w:val="3.10   Table titre 1"/>
    <w:basedOn w:val="TM1"/>
    <w:pPr>
      <w:spacing w:before="170" w:after="170"/>
    </w:pPr>
    <w:rPr>
      <w:b/>
      <w:smallCaps/>
      <w:sz w:val="26"/>
    </w:rPr>
  </w:style>
  <w:style w:type="paragraph" w:customStyle="1" w:styleId="312TableTitre">
    <w:name w:val="3.12   Table Titre"/>
    <w:basedOn w:val="Titredetabledesmatires"/>
    <w:pPr>
      <w:jc w:val="center"/>
    </w:pPr>
  </w:style>
  <w:style w:type="paragraph" w:customStyle="1" w:styleId="311Tabletitre2">
    <w:name w:val="3.11   Table titre 2"/>
    <w:basedOn w:val="310Tabletitre1"/>
    <w:pPr>
      <w:spacing w:before="57" w:after="57"/>
      <w:ind w:left="283"/>
    </w:pPr>
    <w:rPr>
      <w:b w:val="0"/>
      <w:sz w:val="24"/>
    </w:rPr>
  </w:style>
  <w:style w:type="paragraph" w:customStyle="1" w:styleId="509TitreAnnexes">
    <w:name w:val="5.09   Titre Annexes"/>
    <w:basedOn w:val="5DIVERS"/>
    <w:pPr>
      <w:ind w:left="1000"/>
      <w:jc w:val="center"/>
    </w:pPr>
    <w:rPr>
      <w:rFonts w:ascii="Arial" w:hAnsi="Arial"/>
      <w:b/>
      <w:sz w:val="32"/>
    </w:rPr>
  </w:style>
  <w:style w:type="paragraph" w:styleId="NormalWeb">
    <w:name w:val="Normal (Web)"/>
    <w:basedOn w:val="Normal"/>
    <w:uiPriority w:val="99"/>
    <w:semiHidden/>
    <w:unhideWhenUsed/>
    <w:rsid w:val="00D132B4"/>
    <w:pPr>
      <w:widowControl/>
      <w:suppressAutoHyphens w:val="0"/>
      <w:spacing w:before="100" w:beforeAutospacing="1" w:after="119"/>
    </w:pPr>
    <w:rPr>
      <w:rFonts w:eastAsia="Times New Roman"/>
    </w:rPr>
  </w:style>
  <w:style w:type="table" w:styleId="Grilledutableau">
    <w:name w:val="Table Grid"/>
    <w:basedOn w:val="TableauNormal"/>
    <w:uiPriority w:val="39"/>
    <w:rsid w:val="002A66D1"/>
    <w:pPr>
      <w:jc w:val="both"/>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DF331B"/>
    <w:pPr>
      <w:spacing w:line="240" w:lineRule="auto"/>
      <w:ind w:left="720" w:hanging="720"/>
    </w:pPr>
  </w:style>
  <w:style w:type="character" w:styleId="Marquedecommentaire">
    <w:name w:val="annotation reference"/>
    <w:basedOn w:val="Policepardfaut"/>
    <w:uiPriority w:val="99"/>
    <w:semiHidden/>
    <w:unhideWhenUsed/>
    <w:rsid w:val="001E07CB"/>
    <w:rPr>
      <w:sz w:val="16"/>
      <w:szCs w:val="16"/>
    </w:rPr>
  </w:style>
  <w:style w:type="paragraph" w:styleId="Commentaire">
    <w:name w:val="annotation text"/>
    <w:basedOn w:val="Normal"/>
    <w:link w:val="CommentaireCar"/>
    <w:uiPriority w:val="99"/>
    <w:semiHidden/>
    <w:unhideWhenUsed/>
    <w:rsid w:val="001E07CB"/>
    <w:pPr>
      <w:widowControl/>
      <w:suppressAutoHyphens w:val="0"/>
      <w:spacing w:line="240" w:lineRule="auto"/>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semiHidden/>
    <w:rsid w:val="001E07CB"/>
    <w:rPr>
      <w:rFonts w:asciiTheme="minorHAnsi" w:eastAsiaTheme="minorHAnsi" w:hAnsiTheme="minorHAnsi" w:cstheme="minorBidi"/>
      <w:lang w:eastAsia="en-US"/>
    </w:rPr>
  </w:style>
  <w:style w:type="paragraph" w:styleId="Textedebulles">
    <w:name w:val="Balloon Text"/>
    <w:basedOn w:val="Normal"/>
    <w:link w:val="TextedebullesCar"/>
    <w:uiPriority w:val="99"/>
    <w:semiHidden/>
    <w:unhideWhenUsed/>
    <w:rsid w:val="001E07CB"/>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E07CB"/>
    <w:rPr>
      <w:rFonts w:ascii="Segoe UI" w:eastAsia="Arial Unicode MS" w:hAnsi="Segoe UI" w:cs="Segoe UI"/>
      <w:sz w:val="18"/>
      <w:szCs w:val="18"/>
    </w:rPr>
  </w:style>
  <w:style w:type="character" w:customStyle="1" w:styleId="Titre4Car">
    <w:name w:val="Titre 4 Car"/>
    <w:basedOn w:val="Policepardfaut"/>
    <w:link w:val="Titre4"/>
    <w:uiPriority w:val="9"/>
    <w:semiHidden/>
    <w:rsid w:val="00CF12F7"/>
    <w:rPr>
      <w:rFonts w:asciiTheme="majorHAnsi" w:eastAsiaTheme="majorEastAsia" w:hAnsiTheme="majorHAnsi" w:cstheme="majorBidi"/>
      <w:i/>
      <w:iCs/>
      <w:color w:val="2E74B5" w:themeColor="accent1" w:themeShade="BF"/>
      <w:sz w:val="22"/>
      <w:szCs w:val="24"/>
    </w:rPr>
  </w:style>
  <w:style w:type="character" w:customStyle="1" w:styleId="Titre6Car">
    <w:name w:val="Titre 6 Car"/>
    <w:basedOn w:val="Policepardfaut"/>
    <w:link w:val="Titre6"/>
    <w:uiPriority w:val="9"/>
    <w:semiHidden/>
    <w:rsid w:val="00CF12F7"/>
    <w:rPr>
      <w:rFonts w:asciiTheme="majorHAnsi" w:eastAsiaTheme="majorEastAsia" w:hAnsiTheme="majorHAnsi" w:cstheme="majorBidi"/>
      <w:color w:val="1F4D78" w:themeColor="accent1" w:themeShade="7F"/>
      <w:sz w:val="22"/>
      <w:szCs w:val="24"/>
    </w:rPr>
  </w:style>
  <w:style w:type="character" w:customStyle="1" w:styleId="Titre7Car">
    <w:name w:val="Titre 7 Car"/>
    <w:basedOn w:val="Policepardfaut"/>
    <w:link w:val="Titre7"/>
    <w:uiPriority w:val="9"/>
    <w:semiHidden/>
    <w:rsid w:val="00CF12F7"/>
    <w:rPr>
      <w:rFonts w:asciiTheme="majorHAnsi" w:eastAsiaTheme="majorEastAsia" w:hAnsiTheme="majorHAnsi" w:cstheme="majorBidi"/>
      <w:i/>
      <w:iCs/>
      <w:color w:val="1F4D78" w:themeColor="accent1" w:themeShade="7F"/>
      <w:sz w:val="22"/>
      <w:szCs w:val="24"/>
    </w:rPr>
  </w:style>
  <w:style w:type="character" w:customStyle="1" w:styleId="Titre8Car">
    <w:name w:val="Titre 8 Car"/>
    <w:basedOn w:val="Policepardfaut"/>
    <w:link w:val="Titre8"/>
    <w:uiPriority w:val="9"/>
    <w:semiHidden/>
    <w:rsid w:val="00CF12F7"/>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F12F7"/>
    <w:rPr>
      <w:rFonts w:asciiTheme="majorHAnsi" w:eastAsiaTheme="majorEastAsia" w:hAnsiTheme="majorHAnsi" w:cstheme="majorBidi"/>
      <w:i/>
      <w:iCs/>
      <w:color w:val="272727" w:themeColor="text1" w:themeTint="D8"/>
      <w:sz w:val="21"/>
      <w:szCs w:val="21"/>
    </w:rPr>
  </w:style>
  <w:style w:type="paragraph" w:styleId="Paragraphedeliste">
    <w:name w:val="List Paragraph"/>
    <w:basedOn w:val="Normal"/>
    <w:uiPriority w:val="34"/>
    <w:qFormat/>
    <w:rsid w:val="000616EB"/>
    <w:pPr>
      <w:ind w:left="720"/>
      <w:contextualSpacing/>
    </w:pPr>
  </w:style>
  <w:style w:type="character" w:styleId="Textedelespacerserv">
    <w:name w:val="Placeholder Text"/>
    <w:basedOn w:val="Policepardfaut"/>
    <w:uiPriority w:val="99"/>
    <w:semiHidden/>
    <w:rsid w:val="000616EB"/>
    <w:rPr>
      <w:color w:val="808080"/>
    </w:rPr>
  </w:style>
  <w:style w:type="paragraph" w:styleId="Objetducommentaire">
    <w:name w:val="annotation subject"/>
    <w:basedOn w:val="Commentaire"/>
    <w:next w:val="Commentaire"/>
    <w:link w:val="ObjetducommentaireCar"/>
    <w:uiPriority w:val="99"/>
    <w:semiHidden/>
    <w:unhideWhenUsed/>
    <w:rsid w:val="00BB18FD"/>
    <w:pPr>
      <w:widowControl w:val="0"/>
      <w:suppressAutoHyphens/>
    </w:pPr>
    <w:rPr>
      <w:rFonts w:ascii="Times New Roman" w:eastAsia="Arial Unicode MS" w:hAnsi="Times New Roman" w:cs="Times New Roman"/>
      <w:b/>
      <w:bCs/>
      <w:lang w:eastAsia="fr-FR"/>
    </w:rPr>
  </w:style>
  <w:style w:type="character" w:customStyle="1" w:styleId="ObjetducommentaireCar">
    <w:name w:val="Objet du commentaire Car"/>
    <w:basedOn w:val="CommentaireCar"/>
    <w:link w:val="Objetducommentaire"/>
    <w:uiPriority w:val="99"/>
    <w:semiHidden/>
    <w:rsid w:val="00BB18FD"/>
    <w:rPr>
      <w:rFonts w:asciiTheme="minorHAnsi" w:eastAsia="Arial Unicode MS" w:hAnsiTheme="minorHAnsi" w:cstheme="minorBidi"/>
      <w:b/>
      <w:bCs/>
      <w:lang w:eastAsia="en-US"/>
    </w:rPr>
  </w:style>
  <w:style w:type="character" w:customStyle="1" w:styleId="CorpsdetexteCar">
    <w:name w:val="Corps de texte Car"/>
    <w:basedOn w:val="Policepardfaut"/>
    <w:link w:val="Corpsdetexte"/>
    <w:semiHidden/>
    <w:rsid w:val="005A09F0"/>
    <w:rPr>
      <w:rFonts w:eastAsia="Arial Unicode MS"/>
      <w:sz w:val="22"/>
      <w:szCs w:val="24"/>
    </w:rPr>
  </w:style>
  <w:style w:type="character" w:customStyle="1" w:styleId="Titre2Car">
    <w:name w:val="Titre 2 Car"/>
    <w:basedOn w:val="Policepardfaut"/>
    <w:link w:val="Titre2"/>
    <w:rsid w:val="009E3A0A"/>
    <w:rPr>
      <w:rFonts w:eastAsia="MS Mincho" w:cs="Tahoma"/>
      <w:bCs/>
      <w:i/>
      <w:iCs/>
      <w:sz w:val="32"/>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422282">
      <w:bodyDiv w:val="1"/>
      <w:marLeft w:val="0"/>
      <w:marRight w:val="0"/>
      <w:marTop w:val="0"/>
      <w:marBottom w:val="0"/>
      <w:divBdr>
        <w:top w:val="none" w:sz="0" w:space="0" w:color="auto"/>
        <w:left w:val="none" w:sz="0" w:space="0" w:color="auto"/>
        <w:bottom w:val="none" w:sz="0" w:space="0" w:color="auto"/>
        <w:right w:val="none" w:sz="0" w:space="0" w:color="auto"/>
      </w:divBdr>
    </w:div>
    <w:div w:id="99879270">
      <w:bodyDiv w:val="1"/>
      <w:marLeft w:val="0"/>
      <w:marRight w:val="0"/>
      <w:marTop w:val="0"/>
      <w:marBottom w:val="0"/>
      <w:divBdr>
        <w:top w:val="none" w:sz="0" w:space="0" w:color="auto"/>
        <w:left w:val="none" w:sz="0" w:space="0" w:color="auto"/>
        <w:bottom w:val="none" w:sz="0" w:space="0" w:color="auto"/>
        <w:right w:val="none" w:sz="0" w:space="0" w:color="auto"/>
      </w:divBdr>
    </w:div>
    <w:div w:id="145971500">
      <w:bodyDiv w:val="1"/>
      <w:marLeft w:val="0"/>
      <w:marRight w:val="0"/>
      <w:marTop w:val="0"/>
      <w:marBottom w:val="0"/>
      <w:divBdr>
        <w:top w:val="none" w:sz="0" w:space="0" w:color="auto"/>
        <w:left w:val="none" w:sz="0" w:space="0" w:color="auto"/>
        <w:bottom w:val="none" w:sz="0" w:space="0" w:color="auto"/>
        <w:right w:val="none" w:sz="0" w:space="0" w:color="auto"/>
      </w:divBdr>
    </w:div>
    <w:div w:id="522476197">
      <w:bodyDiv w:val="1"/>
      <w:marLeft w:val="0"/>
      <w:marRight w:val="0"/>
      <w:marTop w:val="0"/>
      <w:marBottom w:val="0"/>
      <w:divBdr>
        <w:top w:val="none" w:sz="0" w:space="0" w:color="auto"/>
        <w:left w:val="none" w:sz="0" w:space="0" w:color="auto"/>
        <w:bottom w:val="none" w:sz="0" w:space="0" w:color="auto"/>
        <w:right w:val="none" w:sz="0" w:space="0" w:color="auto"/>
      </w:divBdr>
    </w:div>
    <w:div w:id="962811587">
      <w:bodyDiv w:val="1"/>
      <w:marLeft w:val="0"/>
      <w:marRight w:val="0"/>
      <w:marTop w:val="0"/>
      <w:marBottom w:val="0"/>
      <w:divBdr>
        <w:top w:val="none" w:sz="0" w:space="0" w:color="auto"/>
        <w:left w:val="none" w:sz="0" w:space="0" w:color="auto"/>
        <w:bottom w:val="none" w:sz="0" w:space="0" w:color="auto"/>
        <w:right w:val="none" w:sz="0" w:space="0" w:color="auto"/>
      </w:divBdr>
    </w:div>
    <w:div w:id="1039890670">
      <w:bodyDiv w:val="1"/>
      <w:marLeft w:val="0"/>
      <w:marRight w:val="0"/>
      <w:marTop w:val="0"/>
      <w:marBottom w:val="0"/>
      <w:divBdr>
        <w:top w:val="none" w:sz="0" w:space="0" w:color="auto"/>
        <w:left w:val="none" w:sz="0" w:space="0" w:color="auto"/>
        <w:bottom w:val="none" w:sz="0" w:space="0" w:color="auto"/>
        <w:right w:val="none" w:sz="0" w:space="0" w:color="auto"/>
      </w:divBdr>
    </w:div>
    <w:div w:id="1696803179">
      <w:bodyDiv w:val="1"/>
      <w:marLeft w:val="0"/>
      <w:marRight w:val="0"/>
      <w:marTop w:val="0"/>
      <w:marBottom w:val="0"/>
      <w:divBdr>
        <w:top w:val="none" w:sz="0" w:space="0" w:color="auto"/>
        <w:left w:val="none" w:sz="0" w:space="0" w:color="auto"/>
        <w:bottom w:val="none" w:sz="0" w:space="0" w:color="auto"/>
        <w:right w:val="none" w:sz="0" w:space="0" w:color="auto"/>
      </w:divBdr>
    </w:div>
    <w:div w:id="1702975659">
      <w:bodyDiv w:val="1"/>
      <w:marLeft w:val="0"/>
      <w:marRight w:val="0"/>
      <w:marTop w:val="0"/>
      <w:marBottom w:val="0"/>
      <w:divBdr>
        <w:top w:val="none" w:sz="0" w:space="0" w:color="auto"/>
        <w:left w:val="none" w:sz="0" w:space="0" w:color="auto"/>
        <w:bottom w:val="none" w:sz="0" w:space="0" w:color="auto"/>
        <w:right w:val="none" w:sz="0" w:space="0" w:color="auto"/>
      </w:divBdr>
    </w:div>
    <w:div w:id="1944916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microsoft.com/office/2011/relationships/commentsExtended" Target="commentsExtended.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comments" Target="comments.xml"/><Relationship Id="rId25" Type="http://schemas.openxmlformats.org/officeDocument/2006/relationships/image" Target="media/image9.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7.xml"/><Relationship Id="rId20" Type="http://schemas.openxmlformats.org/officeDocument/2006/relationships/image" Target="media/image4.png"/><Relationship Id="rId29" Type="http://schemas.openxmlformats.org/officeDocument/2006/relationships/footer" Target="foot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7.png"/><Relationship Id="rId28" Type="http://schemas.openxmlformats.org/officeDocument/2006/relationships/footer" Target="footer10.xm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5.xml"/><Relationship Id="rId22" Type="http://schemas.openxmlformats.org/officeDocument/2006/relationships/image" Target="media/image6.png"/><Relationship Id="rId27" Type="http://schemas.openxmlformats.org/officeDocument/2006/relationships/footer" Target="footer9.xml"/><Relationship Id="rId30" Type="http://schemas.openxmlformats.org/officeDocument/2006/relationships/footer" Target="footer12.xml"/><Relationship Id="rId8" Type="http://schemas.openxmlformats.org/officeDocument/2006/relationships/image" Target="media/image1.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5A1349-A1E2-4C1E-95F7-463B2746DB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55</Pages>
  <Words>39829</Words>
  <Characters>219065</Characters>
  <Application>Microsoft Office Word</Application>
  <DocSecurity>0</DocSecurity>
  <Lines>1825</Lines>
  <Paragraphs>516</Paragraphs>
  <ScaleCrop>false</ScaleCrop>
  <HeadingPairs>
    <vt:vector size="2" baseType="variant">
      <vt:variant>
        <vt:lpstr>Titre</vt:lpstr>
      </vt:variant>
      <vt:variant>
        <vt:i4>1</vt:i4>
      </vt:variant>
    </vt:vector>
  </HeadingPairs>
  <TitlesOfParts>
    <vt:vector size="1" baseType="lpstr">
      <vt:lpstr/>
    </vt:vector>
  </TitlesOfParts>
  <Company>INRA - AGRO Montpellier</Company>
  <LinksUpToDate>false</LinksUpToDate>
  <CharactersWithSpaces>258378</CharactersWithSpaces>
  <SharedDoc>false</SharedDoc>
  <HLinks>
    <vt:vector size="6" baseType="variant">
      <vt:variant>
        <vt:i4>6881386</vt:i4>
      </vt:variant>
      <vt:variant>
        <vt:i4>3</vt:i4>
      </vt:variant>
      <vt:variant>
        <vt:i4>0</vt:i4>
      </vt:variant>
      <vt:variant>
        <vt:i4>5</vt:i4>
      </vt:variant>
      <vt:variant>
        <vt:lpwstr>http://www.supagro.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MORRA</dc:creator>
  <cp:keywords/>
  <cp:lastModifiedBy>bienvenu</cp:lastModifiedBy>
  <cp:revision>19</cp:revision>
  <cp:lastPrinted>1899-12-31T23:00:00Z</cp:lastPrinted>
  <dcterms:created xsi:type="dcterms:W3CDTF">2023-08-31T05:37:00Z</dcterms:created>
  <dcterms:modified xsi:type="dcterms:W3CDTF">2023-08-31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ZZtsMsy"/&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